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A324E6" w14:textId="2FC6FA44" w:rsidR="002B6F18" w:rsidRPr="002B6F18" w:rsidRDefault="002B6F18" w:rsidP="002B6F18">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Introduction</w:t>
      </w:r>
    </w:p>
    <w:p w14:paraId="223C3309" w14:textId="0F779AED" w:rsidR="002B6F18" w:rsidRPr="002B6F18" w:rsidRDefault="00150EC2" w:rsidP="002B6F18">
      <w:pPr>
        <w:spacing w:line="480" w:lineRule="auto"/>
        <w:ind w:firstLine="720"/>
        <w:rPr>
          <w:rFonts w:ascii="Times New Roman" w:hAnsi="Times New Roman" w:cs="Times New Roman"/>
        </w:rPr>
      </w:pPr>
      <w:commentRangeStart w:id="0"/>
      <w:ins w:id="1" w:author="Clay" w:date="2019-03-16T19:22:00Z">
        <w:r>
          <w:rPr>
            <w:rFonts w:ascii="Times New Roman" w:hAnsi="Times New Roman" w:cs="Times New Roman"/>
          </w:rPr>
          <w:t xml:space="preserve">At </w:t>
        </w:r>
      </w:ins>
      <w:commentRangeEnd w:id="0"/>
      <w:ins w:id="2" w:author="Clay" w:date="2019-03-16T19:38:00Z">
        <w:r w:rsidR="005A1765">
          <w:rPr>
            <w:rStyle w:val="CommentReference"/>
          </w:rPr>
          <w:commentReference w:id="0"/>
        </w:r>
      </w:ins>
      <w:ins w:id="3" w:author="Clay" w:date="2019-03-16T19:40:00Z">
        <w:r w:rsidR="00EA6F85">
          <w:rPr>
            <w:rFonts w:ascii="Times New Roman" w:hAnsi="Times New Roman" w:cs="Times New Roman"/>
          </w:rPr>
          <w:t xml:space="preserve">the </w:t>
        </w:r>
      </w:ins>
      <w:ins w:id="4" w:author="Clay" w:date="2019-03-16T19:22:00Z">
        <w:r w:rsidRPr="002B6F18">
          <w:rPr>
            <w:rFonts w:ascii="Times New Roman" w:hAnsi="Times New Roman" w:cs="Times New Roman"/>
          </w:rPr>
          <w:t>high</w:t>
        </w:r>
      </w:ins>
      <w:ins w:id="5" w:author="Clay" w:date="2019-03-16T19:40:00Z">
        <w:r w:rsidR="00EA6F85">
          <w:rPr>
            <w:rFonts w:ascii="Times New Roman" w:hAnsi="Times New Roman" w:cs="Times New Roman"/>
          </w:rPr>
          <w:t xml:space="preserve">est points of a </w:t>
        </w:r>
        <w:commentRangeStart w:id="6"/>
        <w:r w:rsidR="00EA6F85">
          <w:rPr>
            <w:rFonts w:ascii="Times New Roman" w:hAnsi="Times New Roman" w:cs="Times New Roman"/>
          </w:rPr>
          <w:t>watershed</w:t>
        </w:r>
        <w:commentRangeEnd w:id="6"/>
        <w:r w:rsidR="00EA6F85">
          <w:rPr>
            <w:rStyle w:val="CommentReference"/>
          </w:rPr>
          <w:commentReference w:id="6"/>
        </w:r>
      </w:ins>
      <w:ins w:id="7" w:author="Clay" w:date="2019-03-16T19:41:00Z">
        <w:r w:rsidR="00EA6F85">
          <w:rPr>
            <w:rFonts w:ascii="Times New Roman" w:hAnsi="Times New Roman" w:cs="Times New Roman"/>
          </w:rPr>
          <w:t xml:space="preserve">, the stream network begins.  </w:t>
        </w:r>
      </w:ins>
      <w:commentRangeStart w:id="8"/>
      <w:del w:id="9" w:author="Clay" w:date="2019-03-16T19:22:00Z">
        <w:r w:rsidR="002B6F18" w:rsidRPr="002B6F18" w:rsidDel="00150EC2">
          <w:rPr>
            <w:rFonts w:ascii="Times New Roman" w:hAnsi="Times New Roman" w:cs="Times New Roman"/>
          </w:rPr>
          <w:delText>When</w:delText>
        </w:r>
        <w:commentRangeEnd w:id="8"/>
        <w:r w:rsidR="00C70BDB" w:rsidDel="00150EC2">
          <w:rPr>
            <w:rStyle w:val="CommentReference"/>
          </w:rPr>
          <w:commentReference w:id="8"/>
        </w:r>
        <w:r w:rsidR="002B6F18" w:rsidRPr="002B6F18" w:rsidDel="00150EC2">
          <w:rPr>
            <w:rFonts w:ascii="Times New Roman" w:hAnsi="Times New Roman" w:cs="Times New Roman"/>
          </w:rPr>
          <w:delText xml:space="preserve"> viewing </w:delText>
        </w:r>
      </w:del>
      <w:del w:id="10" w:author="Clay" w:date="2019-03-16T19:41:00Z">
        <w:r w:rsidR="002B6F18" w:rsidRPr="002B6F18" w:rsidDel="00EA6F85">
          <w:rPr>
            <w:rFonts w:ascii="Times New Roman" w:hAnsi="Times New Roman" w:cs="Times New Roman"/>
          </w:rPr>
          <w:delText xml:space="preserve">mountainous regions </w:delText>
        </w:r>
      </w:del>
      <w:del w:id="11" w:author="Clay" w:date="2019-03-16T19:22:00Z">
        <w:r w:rsidR="002B6F18" w:rsidRPr="002B6F18" w:rsidDel="00150EC2">
          <w:rPr>
            <w:rFonts w:ascii="Times New Roman" w:hAnsi="Times New Roman" w:cs="Times New Roman"/>
          </w:rPr>
          <w:delText xml:space="preserve">from high elevation </w:delText>
        </w:r>
      </w:del>
      <w:ins w:id="12" w:author="Clay" w:date="2019-03-16T19:43:00Z">
        <w:r w:rsidR="00EA6F85">
          <w:rPr>
            <w:rFonts w:ascii="Times New Roman" w:hAnsi="Times New Roman" w:cs="Times New Roman"/>
          </w:rPr>
          <w:t>When v</w:t>
        </w:r>
      </w:ins>
      <w:ins w:id="13" w:author="Clay" w:date="2019-03-16T19:41:00Z">
        <w:r w:rsidR="00EA6F85">
          <w:rPr>
            <w:rFonts w:ascii="Times New Roman" w:hAnsi="Times New Roman" w:cs="Times New Roman"/>
          </w:rPr>
          <w:t>iew</w:t>
        </w:r>
      </w:ins>
      <w:ins w:id="14" w:author="Clay" w:date="2019-03-16T19:44:00Z">
        <w:r w:rsidR="00EA6F85">
          <w:rPr>
            <w:rFonts w:ascii="Times New Roman" w:hAnsi="Times New Roman" w:cs="Times New Roman"/>
          </w:rPr>
          <w:t>ing</w:t>
        </w:r>
      </w:ins>
      <w:ins w:id="15" w:author="Clay" w:date="2019-03-16T19:41:00Z">
        <w:r w:rsidR="00EA6F85">
          <w:rPr>
            <w:rFonts w:ascii="Times New Roman" w:hAnsi="Times New Roman" w:cs="Times New Roman"/>
          </w:rPr>
          <w:t xml:space="preserve"> a topographic map, </w:t>
        </w:r>
      </w:ins>
      <w:ins w:id="16" w:author="Clay" w:date="2019-03-16T19:46:00Z">
        <w:r w:rsidR="00EA6F85">
          <w:rPr>
            <w:rFonts w:ascii="Times New Roman" w:hAnsi="Times New Roman" w:cs="Times New Roman"/>
          </w:rPr>
          <w:t xml:space="preserve">one can see </w:t>
        </w:r>
      </w:ins>
      <w:r w:rsidR="002B6F18" w:rsidRPr="002B6F18">
        <w:rPr>
          <w:rFonts w:ascii="Times New Roman" w:hAnsi="Times New Roman" w:cs="Times New Roman"/>
        </w:rPr>
        <w:t>small grooves in the hillsides</w:t>
      </w:r>
      <w:ins w:id="17" w:author="Clay" w:date="2019-03-16T19:44:00Z">
        <w:r w:rsidR="00EA6F85">
          <w:rPr>
            <w:rFonts w:ascii="Times New Roman" w:hAnsi="Times New Roman" w:cs="Times New Roman"/>
          </w:rPr>
          <w:t>.  These grooves</w:t>
        </w:r>
        <w:r w:rsidR="00EA6F85">
          <w:rPr>
            <w:rFonts w:ascii="Times New Roman" w:hAnsi="Times New Roman" w:cs="Times New Roman"/>
          </w:rPr>
          <w:t xml:space="preserve">, often </w:t>
        </w:r>
        <w:r w:rsidR="00EA6F85" w:rsidRPr="002B6F18">
          <w:rPr>
            <w:rFonts w:ascii="Times New Roman" w:hAnsi="Times New Roman" w:cs="Times New Roman"/>
          </w:rPr>
          <w:t>enshrouded by a dense canopy of trees</w:t>
        </w:r>
        <w:r w:rsidR="00EA6F85">
          <w:rPr>
            <w:rFonts w:ascii="Times New Roman" w:hAnsi="Times New Roman" w:cs="Times New Roman"/>
          </w:rPr>
          <w:t>,</w:t>
        </w:r>
      </w:ins>
      <w:r w:rsidR="002B6F18" w:rsidRPr="002B6F18">
        <w:rPr>
          <w:rFonts w:ascii="Times New Roman" w:hAnsi="Times New Roman" w:cs="Times New Roman"/>
        </w:rPr>
        <w:t xml:space="preserve"> </w:t>
      </w:r>
      <w:ins w:id="18" w:author="Clay" w:date="2019-03-16T19:43:00Z">
        <w:r w:rsidR="00EA6F85" w:rsidRPr="002B6F18">
          <w:rPr>
            <w:rFonts w:ascii="Times New Roman" w:hAnsi="Times New Roman" w:cs="Times New Roman"/>
          </w:rPr>
          <w:t xml:space="preserve">conceal </w:t>
        </w:r>
        <w:r w:rsidR="00EA6F85">
          <w:rPr>
            <w:rFonts w:ascii="Times New Roman" w:hAnsi="Times New Roman" w:cs="Times New Roman"/>
          </w:rPr>
          <w:t>ribbons of water</w:t>
        </w:r>
        <w:r w:rsidR="00EA6F85" w:rsidRPr="002B6F18" w:rsidDel="00150EC2">
          <w:rPr>
            <w:rFonts w:ascii="Times New Roman" w:hAnsi="Times New Roman" w:cs="Times New Roman"/>
          </w:rPr>
          <w:t xml:space="preserve"> </w:t>
        </w:r>
      </w:ins>
      <w:del w:id="19" w:author="Clay" w:date="2019-03-16T19:21:00Z">
        <w:r w:rsidR="002B6F18" w:rsidRPr="002B6F18" w:rsidDel="00150EC2">
          <w:rPr>
            <w:rFonts w:ascii="Times New Roman" w:hAnsi="Times New Roman" w:cs="Times New Roman"/>
          </w:rPr>
          <w:delText xml:space="preserve">which </w:delText>
        </w:r>
      </w:del>
      <w:del w:id="20" w:author="Clay" w:date="2019-03-16T19:45:00Z">
        <w:r w:rsidR="002B6F18" w:rsidRPr="002B6F18" w:rsidDel="00EA6F85">
          <w:rPr>
            <w:rFonts w:ascii="Times New Roman" w:hAnsi="Times New Roman" w:cs="Times New Roman"/>
          </w:rPr>
          <w:delText xml:space="preserve">often </w:delText>
        </w:r>
      </w:del>
      <w:del w:id="21" w:author="Clay" w:date="2019-03-16T19:43:00Z">
        <w:r w:rsidR="002B6F18" w:rsidRPr="002B6F18" w:rsidDel="00EA6F85">
          <w:rPr>
            <w:rFonts w:ascii="Times New Roman" w:hAnsi="Times New Roman" w:cs="Times New Roman"/>
          </w:rPr>
          <w:delText xml:space="preserve">conceal </w:delText>
        </w:r>
      </w:del>
      <w:del w:id="22" w:author="Clay" w:date="2019-03-16T19:45:00Z">
        <w:r w:rsidR="002B6F18" w:rsidRPr="002B6F18" w:rsidDel="00EA6F85">
          <w:rPr>
            <w:rFonts w:ascii="Times New Roman" w:hAnsi="Times New Roman" w:cs="Times New Roman"/>
          </w:rPr>
          <w:delText xml:space="preserve">narrow </w:delText>
        </w:r>
      </w:del>
      <w:ins w:id="23" w:author="Clay" w:date="2019-03-16T19:45:00Z">
        <w:r w:rsidR="00EA6F85">
          <w:rPr>
            <w:rFonts w:ascii="Times New Roman" w:hAnsi="Times New Roman" w:cs="Times New Roman"/>
          </w:rPr>
          <w:t xml:space="preserve">called </w:t>
        </w:r>
      </w:ins>
      <w:r w:rsidR="002B6F18" w:rsidRPr="002B6F18">
        <w:rPr>
          <w:rFonts w:ascii="Times New Roman" w:hAnsi="Times New Roman" w:cs="Times New Roman"/>
        </w:rPr>
        <w:t xml:space="preserve">headwater streams.  </w:t>
      </w:r>
      <w:del w:id="24" w:author="Clay" w:date="2019-03-16T19:45:00Z">
        <w:r w:rsidR="002B6F18" w:rsidRPr="002B6F18" w:rsidDel="00EA6F85">
          <w:rPr>
            <w:rFonts w:ascii="Times New Roman" w:hAnsi="Times New Roman" w:cs="Times New Roman"/>
          </w:rPr>
          <w:delText xml:space="preserve">These </w:delText>
        </w:r>
      </w:del>
      <w:del w:id="25" w:author="Clay" w:date="2019-03-16T19:22:00Z">
        <w:r w:rsidR="002B6F18" w:rsidRPr="002B6F18" w:rsidDel="00150EC2">
          <w:rPr>
            <w:rFonts w:ascii="Times New Roman" w:hAnsi="Times New Roman" w:cs="Times New Roman"/>
          </w:rPr>
          <w:delText xml:space="preserve">almost impossibly </w:delText>
        </w:r>
      </w:del>
      <w:del w:id="26" w:author="Clay" w:date="2019-03-16T19:45:00Z">
        <w:r w:rsidR="002B6F18" w:rsidRPr="002B6F18" w:rsidDel="00EA6F85">
          <w:rPr>
            <w:rFonts w:ascii="Times New Roman" w:hAnsi="Times New Roman" w:cs="Times New Roman"/>
          </w:rPr>
          <w:delText>thin</w:delText>
        </w:r>
      </w:del>
      <w:del w:id="27" w:author="Clay" w:date="2019-03-16T19:42:00Z">
        <w:r w:rsidR="002B6F18" w:rsidRPr="002B6F18" w:rsidDel="00EA6F85">
          <w:rPr>
            <w:rFonts w:ascii="Times New Roman" w:hAnsi="Times New Roman" w:cs="Times New Roman"/>
          </w:rPr>
          <w:delText xml:space="preserve"> ribbons of water are regularly enshrouded by a dense canopy of trees</w:delText>
        </w:r>
      </w:del>
      <w:del w:id="28" w:author="Clay" w:date="2019-03-16T19:45:00Z">
        <w:r w:rsidR="002B6F18" w:rsidRPr="002B6F18" w:rsidDel="00EA6F85">
          <w:rPr>
            <w:rFonts w:ascii="Times New Roman" w:hAnsi="Times New Roman" w:cs="Times New Roman"/>
          </w:rPr>
          <w:delText xml:space="preserve"> and their presence is only inferred based on the steep concave nature of the terrain.</w:delText>
        </w:r>
      </w:del>
      <w:r w:rsidR="002B6F18" w:rsidRPr="002B6F18">
        <w:rPr>
          <w:rFonts w:ascii="Times New Roman" w:hAnsi="Times New Roman" w:cs="Times New Roman"/>
        </w:rPr>
        <w:t xml:space="preserve">  These </w:t>
      </w:r>
      <w:del w:id="29" w:author="Clay" w:date="2019-03-16T19:23:00Z">
        <w:r w:rsidR="002B6F18" w:rsidRPr="002B6F18" w:rsidDel="00150EC2">
          <w:rPr>
            <w:rFonts w:ascii="Times New Roman" w:hAnsi="Times New Roman" w:cs="Times New Roman"/>
          </w:rPr>
          <w:delText xml:space="preserve">are the very </w:delText>
        </w:r>
      </w:del>
      <w:r w:rsidR="002B6F18" w:rsidRPr="002B6F18">
        <w:rPr>
          <w:rFonts w:ascii="Times New Roman" w:hAnsi="Times New Roman" w:cs="Times New Roman"/>
        </w:rPr>
        <w:t xml:space="preserve">starting points of a fluvial network </w:t>
      </w:r>
      <w:del w:id="30" w:author="Clay" w:date="2019-03-16T19:23:00Z">
        <w:r w:rsidR="002B6F18" w:rsidRPr="002B6F18" w:rsidDel="00150EC2">
          <w:rPr>
            <w:rFonts w:ascii="Times New Roman" w:hAnsi="Times New Roman" w:cs="Times New Roman"/>
          </w:rPr>
          <w:delText xml:space="preserve">that </w:delText>
        </w:r>
      </w:del>
      <w:r w:rsidR="002B6F18" w:rsidRPr="002B6F18">
        <w:rPr>
          <w:rFonts w:ascii="Times New Roman" w:hAnsi="Times New Roman" w:cs="Times New Roman"/>
        </w:rPr>
        <w:t>become</w:t>
      </w:r>
      <w:del w:id="31" w:author="Clay" w:date="2019-03-16T19:23:00Z">
        <w:r w:rsidR="002B6F18" w:rsidRPr="002B6F18" w:rsidDel="00150EC2">
          <w:rPr>
            <w:rFonts w:ascii="Times New Roman" w:hAnsi="Times New Roman" w:cs="Times New Roman"/>
          </w:rPr>
          <w:delText>s</w:delText>
        </w:r>
      </w:del>
      <w:r w:rsidR="002B6F18" w:rsidRPr="002B6F18">
        <w:rPr>
          <w:rFonts w:ascii="Times New Roman" w:hAnsi="Times New Roman" w:cs="Times New Roman"/>
        </w:rPr>
        <w:t xml:space="preserve"> a </w:t>
      </w:r>
      <w:del w:id="32" w:author="Clay" w:date="2019-03-16T19:23:00Z">
        <w:r w:rsidR="002B6F18" w:rsidRPr="002B6F18" w:rsidDel="00150EC2">
          <w:rPr>
            <w:rFonts w:ascii="Times New Roman" w:hAnsi="Times New Roman" w:cs="Times New Roman"/>
          </w:rPr>
          <w:delText xml:space="preserve">much </w:delText>
        </w:r>
      </w:del>
      <w:r w:rsidR="002B6F18" w:rsidRPr="002B6F18">
        <w:rPr>
          <w:rFonts w:ascii="Times New Roman" w:hAnsi="Times New Roman" w:cs="Times New Roman"/>
        </w:rPr>
        <w:t xml:space="preserve">more apparent </w:t>
      </w:r>
      <w:ins w:id="33" w:author="Clay" w:date="2019-03-16T19:23:00Z">
        <w:r w:rsidRPr="002B6F18">
          <w:rPr>
            <w:rFonts w:ascii="Times New Roman" w:hAnsi="Times New Roman" w:cs="Times New Roman"/>
          </w:rPr>
          <w:t xml:space="preserve">landscape </w:t>
        </w:r>
      </w:ins>
      <w:r w:rsidR="002B6F18" w:rsidRPr="002B6F18">
        <w:rPr>
          <w:rFonts w:ascii="Times New Roman" w:hAnsi="Times New Roman" w:cs="Times New Roman"/>
        </w:rPr>
        <w:t xml:space="preserve">feature </w:t>
      </w:r>
      <w:del w:id="34" w:author="Clay" w:date="2019-03-16T19:23:00Z">
        <w:r w:rsidR="002B6F18" w:rsidRPr="002B6F18" w:rsidDel="00150EC2">
          <w:rPr>
            <w:rFonts w:ascii="Times New Roman" w:hAnsi="Times New Roman" w:cs="Times New Roman"/>
          </w:rPr>
          <w:delText xml:space="preserve">of the landscape </w:delText>
        </w:r>
      </w:del>
      <w:r w:rsidR="002B6F18" w:rsidRPr="002B6F18">
        <w:rPr>
          <w:rFonts w:ascii="Times New Roman" w:hAnsi="Times New Roman" w:cs="Times New Roman"/>
        </w:rPr>
        <w:t xml:space="preserve">as </w:t>
      </w:r>
      <w:del w:id="35" w:author="Clay" w:date="2019-03-16T19:46:00Z">
        <w:r w:rsidR="002B6F18" w:rsidRPr="002B6F18" w:rsidDel="00EA6F85">
          <w:rPr>
            <w:rFonts w:ascii="Times New Roman" w:hAnsi="Times New Roman" w:cs="Times New Roman"/>
          </w:rPr>
          <w:delText xml:space="preserve">these </w:delText>
        </w:r>
      </w:del>
      <w:commentRangeStart w:id="36"/>
      <w:del w:id="37" w:author="Clay" w:date="2019-03-16T19:23:00Z">
        <w:r w:rsidR="002B6F18" w:rsidRPr="002B6F18" w:rsidDel="00150EC2">
          <w:rPr>
            <w:rFonts w:ascii="Times New Roman" w:hAnsi="Times New Roman" w:cs="Times New Roman"/>
          </w:rPr>
          <w:delText xml:space="preserve">dendritic </w:delText>
        </w:r>
      </w:del>
      <w:commentRangeEnd w:id="36"/>
      <w:del w:id="38" w:author="Clay" w:date="2019-03-16T19:46:00Z">
        <w:r w:rsidDel="00EA6F85">
          <w:rPr>
            <w:rStyle w:val="CommentReference"/>
          </w:rPr>
          <w:commentReference w:id="36"/>
        </w:r>
        <w:r w:rsidR="002B6F18" w:rsidRPr="002B6F18" w:rsidDel="00EA6F85">
          <w:rPr>
            <w:rFonts w:ascii="Times New Roman" w:hAnsi="Times New Roman" w:cs="Times New Roman"/>
          </w:rPr>
          <w:delText>channels</w:delText>
        </w:r>
      </w:del>
      <w:ins w:id="39" w:author="Clay" w:date="2019-03-16T19:46:00Z">
        <w:r w:rsidR="00EA6F85">
          <w:rPr>
            <w:rFonts w:ascii="Times New Roman" w:hAnsi="Times New Roman" w:cs="Times New Roman"/>
          </w:rPr>
          <w:t>they</w:t>
        </w:r>
      </w:ins>
      <w:r w:rsidR="002B6F18" w:rsidRPr="002B6F18">
        <w:rPr>
          <w:rFonts w:ascii="Times New Roman" w:hAnsi="Times New Roman" w:cs="Times New Roman"/>
        </w:rPr>
        <w:t xml:space="preserve"> </w:t>
      </w:r>
      <w:ins w:id="40" w:author="Clay" w:date="2019-03-16T19:46:00Z">
        <w:r w:rsidR="00EA6F85">
          <w:rPr>
            <w:rFonts w:ascii="Times New Roman" w:hAnsi="Times New Roman" w:cs="Times New Roman"/>
          </w:rPr>
          <w:t xml:space="preserve">flow downstream and </w:t>
        </w:r>
      </w:ins>
      <w:r w:rsidR="002B6F18" w:rsidRPr="002B6F18">
        <w:rPr>
          <w:rFonts w:ascii="Times New Roman" w:hAnsi="Times New Roman" w:cs="Times New Roman"/>
        </w:rPr>
        <w:t xml:space="preserve">coalesce into larger rivers.  When viewed from their banks, headwater streams </w:t>
      </w:r>
      <w:del w:id="41" w:author="Clay" w:date="2019-03-16T19:46:00Z">
        <w:r w:rsidR="002B6F18" w:rsidRPr="002B6F18" w:rsidDel="00EA6F85">
          <w:rPr>
            <w:rFonts w:ascii="Times New Roman" w:hAnsi="Times New Roman" w:cs="Times New Roman"/>
          </w:rPr>
          <w:delText>present themselves</w:delText>
        </w:r>
      </w:del>
      <w:ins w:id="42" w:author="Clay" w:date="2019-03-16T19:46:00Z">
        <w:r w:rsidR="00EA6F85">
          <w:rPr>
            <w:rFonts w:ascii="Times New Roman" w:hAnsi="Times New Roman" w:cs="Times New Roman"/>
          </w:rPr>
          <w:t>appear</w:t>
        </w:r>
      </w:ins>
      <w:r w:rsidR="002B6F18" w:rsidRPr="002B6F18">
        <w:rPr>
          <w:rFonts w:ascii="Times New Roman" w:hAnsi="Times New Roman" w:cs="Times New Roman"/>
        </w:rPr>
        <w:t xml:space="preserve"> as modest </w:t>
      </w:r>
      <w:proofErr w:type="gramStart"/>
      <w:r w:rsidR="002B6F18" w:rsidRPr="002B6F18">
        <w:rPr>
          <w:rFonts w:ascii="Times New Roman" w:hAnsi="Times New Roman" w:cs="Times New Roman"/>
        </w:rPr>
        <w:t>rivulets</w:t>
      </w:r>
      <w:ins w:id="43" w:author="Clay" w:date="2019-03-16T19:47:00Z">
        <w:r w:rsidR="00EA6F85">
          <w:rPr>
            <w:rFonts w:ascii="Times New Roman" w:hAnsi="Times New Roman" w:cs="Times New Roman"/>
          </w:rPr>
          <w:t>,</w:t>
        </w:r>
      </w:ins>
      <w:proofErr w:type="gramEnd"/>
      <w:r w:rsidR="002B6F18" w:rsidRPr="002B6F18">
        <w:rPr>
          <w:rFonts w:ascii="Times New Roman" w:hAnsi="Times New Roman" w:cs="Times New Roman"/>
        </w:rPr>
        <w:t xml:space="preserve"> </w:t>
      </w:r>
      <w:ins w:id="44" w:author="Clay" w:date="2019-03-16T19:47:00Z">
        <w:r w:rsidR="00EA6F85">
          <w:rPr>
            <w:rFonts w:ascii="Times New Roman" w:hAnsi="Times New Roman" w:cs="Times New Roman"/>
          </w:rPr>
          <w:t xml:space="preserve">cooled by the shade of the canopy above and </w:t>
        </w:r>
      </w:ins>
      <w:del w:id="45" w:author="Clay" w:date="2019-03-16T19:28:00Z">
        <w:r w:rsidR="002B6F18" w:rsidRPr="002B6F18" w:rsidDel="00150EC2">
          <w:rPr>
            <w:rFonts w:ascii="Times New Roman" w:hAnsi="Times New Roman" w:cs="Times New Roman"/>
          </w:rPr>
          <w:delText xml:space="preserve">with </w:delText>
        </w:r>
      </w:del>
      <w:ins w:id="46" w:author="Clay" w:date="2019-03-16T19:28:00Z">
        <w:r>
          <w:rPr>
            <w:rFonts w:ascii="Times New Roman" w:hAnsi="Times New Roman" w:cs="Times New Roman"/>
          </w:rPr>
          <w:t>constrained by</w:t>
        </w:r>
        <w:r w:rsidRPr="002B6F18">
          <w:rPr>
            <w:rFonts w:ascii="Times New Roman" w:hAnsi="Times New Roman" w:cs="Times New Roman"/>
          </w:rPr>
          <w:t xml:space="preserve"> </w:t>
        </w:r>
      </w:ins>
      <w:r w:rsidR="002B6F18" w:rsidRPr="002B6F18">
        <w:rPr>
          <w:rFonts w:ascii="Times New Roman" w:hAnsi="Times New Roman" w:cs="Times New Roman"/>
        </w:rPr>
        <w:t xml:space="preserve">steep banks </w:t>
      </w:r>
      <w:ins w:id="47" w:author="Clay" w:date="2019-03-16T20:46:00Z">
        <w:r w:rsidR="00232106">
          <w:rPr>
            <w:rFonts w:ascii="Times New Roman" w:hAnsi="Times New Roman" w:cs="Times New Roman"/>
          </w:rPr>
          <w:t>so</w:t>
        </w:r>
      </w:ins>
      <w:ins w:id="48" w:author="Clay" w:date="2019-03-16T19:28:00Z">
        <w:r w:rsidR="005A1765">
          <w:rPr>
            <w:rFonts w:ascii="Times New Roman" w:hAnsi="Times New Roman" w:cs="Times New Roman"/>
          </w:rPr>
          <w:t xml:space="preserve"> </w:t>
        </w:r>
      </w:ins>
      <w:ins w:id="49" w:author="Clay" w:date="2019-03-16T19:47:00Z">
        <w:r w:rsidR="00EA6F85">
          <w:rPr>
            <w:rFonts w:ascii="Times New Roman" w:hAnsi="Times New Roman" w:cs="Times New Roman"/>
          </w:rPr>
          <w:t xml:space="preserve">the water </w:t>
        </w:r>
      </w:ins>
      <w:del w:id="50" w:author="Clay" w:date="2019-03-16T19:28:00Z">
        <w:r w:rsidR="002B6F18" w:rsidRPr="002B6F18" w:rsidDel="005A1765">
          <w:rPr>
            <w:rFonts w:ascii="Times New Roman" w:hAnsi="Times New Roman" w:cs="Times New Roman"/>
          </w:rPr>
          <w:delText xml:space="preserve">winding </w:delText>
        </w:r>
      </w:del>
      <w:ins w:id="51" w:author="Clay" w:date="2019-03-16T19:28:00Z">
        <w:r w:rsidR="005A1765" w:rsidRPr="002B6F18">
          <w:rPr>
            <w:rFonts w:ascii="Times New Roman" w:hAnsi="Times New Roman" w:cs="Times New Roman"/>
          </w:rPr>
          <w:t>wind</w:t>
        </w:r>
        <w:r w:rsidR="005A1765">
          <w:rPr>
            <w:rFonts w:ascii="Times New Roman" w:hAnsi="Times New Roman" w:cs="Times New Roman"/>
          </w:rPr>
          <w:t>s</w:t>
        </w:r>
        <w:r w:rsidR="005A1765" w:rsidRPr="002B6F18">
          <w:rPr>
            <w:rFonts w:ascii="Times New Roman" w:hAnsi="Times New Roman" w:cs="Times New Roman"/>
          </w:rPr>
          <w:t xml:space="preserve"> </w:t>
        </w:r>
      </w:ins>
      <w:r w:rsidR="002B6F18" w:rsidRPr="002B6F18">
        <w:rPr>
          <w:rFonts w:ascii="Times New Roman" w:hAnsi="Times New Roman" w:cs="Times New Roman"/>
        </w:rPr>
        <w:t xml:space="preserve">around large rocks and tree roots.  </w:t>
      </w:r>
      <w:commentRangeStart w:id="52"/>
      <w:del w:id="53" w:author="Clay" w:date="2019-03-16T20:33:00Z">
        <w:r w:rsidR="002B6F18" w:rsidRPr="002B6F18" w:rsidDel="00014423">
          <w:rPr>
            <w:rFonts w:ascii="Times New Roman" w:hAnsi="Times New Roman" w:cs="Times New Roman"/>
          </w:rPr>
          <w:delText xml:space="preserve">They </w:delText>
        </w:r>
        <w:commentRangeEnd w:id="52"/>
        <w:r w:rsidR="002141D9" w:rsidDel="00014423">
          <w:rPr>
            <w:rStyle w:val="CommentReference"/>
          </w:rPr>
          <w:commentReference w:id="52"/>
        </w:r>
        <w:r w:rsidR="002B6F18" w:rsidRPr="002B6F18" w:rsidDel="00014423">
          <w:rPr>
            <w:rFonts w:ascii="Times New Roman" w:hAnsi="Times New Roman" w:cs="Times New Roman"/>
          </w:rPr>
          <w:delText>are often</w:delText>
        </w:r>
      </w:del>
      <w:del w:id="54" w:author="Clay" w:date="2019-03-16T19:28:00Z">
        <w:r w:rsidR="002B6F18" w:rsidRPr="002B6F18" w:rsidDel="005A1765">
          <w:rPr>
            <w:rFonts w:ascii="Times New Roman" w:hAnsi="Times New Roman" w:cs="Times New Roman"/>
          </w:rPr>
          <w:delText xml:space="preserve"> kept cool and shaded by the canopy above</w:delText>
        </w:r>
      </w:del>
      <w:r w:rsidR="002B6F18" w:rsidRPr="002B6F18">
        <w:rPr>
          <w:rFonts w:ascii="Times New Roman" w:hAnsi="Times New Roman" w:cs="Times New Roman"/>
        </w:rPr>
        <w:t xml:space="preserve">, where previous years’ leaves </w:t>
      </w:r>
      <w:r w:rsidR="00042874">
        <w:rPr>
          <w:rFonts w:ascii="Times New Roman" w:hAnsi="Times New Roman" w:cs="Times New Roman"/>
        </w:rPr>
        <w:t xml:space="preserve">or needles </w:t>
      </w:r>
      <w:r w:rsidR="002B6F18" w:rsidRPr="002B6F18">
        <w:rPr>
          <w:rFonts w:ascii="Times New Roman" w:hAnsi="Times New Roman" w:cs="Times New Roman"/>
        </w:rPr>
        <w:t xml:space="preserve">litter the ground and have accumulated in small pools (personal observations).  Most of these leaves will appear sturdy and intact but some may show the invariable signs of decomposition where fungi, bacteria and aquatic insects have left little but the skeletonized remain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Suberkropp and Klug 1980)</w:t>
      </w:r>
      <w:r w:rsidR="00D03DCF">
        <w:rPr>
          <w:rFonts w:ascii="Times New Roman" w:hAnsi="Times New Roman" w:cs="Times New Roman"/>
        </w:rPr>
        <w:fldChar w:fldCharType="end"/>
      </w:r>
      <w:r w:rsidR="00D03DCF">
        <w:rPr>
          <w:rFonts w:ascii="Times New Roman" w:hAnsi="Times New Roman" w:cs="Times New Roman"/>
        </w:rPr>
        <w:t xml:space="preserve">.  </w:t>
      </w:r>
      <w:r w:rsidR="002B6F18" w:rsidRPr="002B6F18">
        <w:rPr>
          <w:rFonts w:ascii="Times New Roman" w:hAnsi="Times New Roman" w:cs="Times New Roman"/>
        </w:rPr>
        <w:t xml:space="preserve">Occasionally small fish can even be seen darting around and jostling for positions within the current, seeking the best position to feed on small insects and other morsels that are unlucky enough to be caught drifting downstream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Hughes 1992)</w:t>
      </w:r>
      <w:r w:rsidR="00D03DCF">
        <w:rPr>
          <w:rFonts w:ascii="Times New Roman" w:hAnsi="Times New Roman" w:cs="Times New Roman"/>
        </w:rPr>
        <w:fldChar w:fldCharType="end"/>
      </w:r>
      <w:r w:rsidR="002B6F18" w:rsidRPr="002B6F18">
        <w:rPr>
          <w:rFonts w:ascii="Times New Roman" w:hAnsi="Times New Roman" w:cs="Times New Roman"/>
        </w:rPr>
        <w:t>.</w:t>
      </w:r>
    </w:p>
    <w:p w14:paraId="11828816" w14:textId="0E671D70" w:rsidR="00AB4694" w:rsidRDefault="002B6F18">
      <w:pPr>
        <w:spacing w:line="480" w:lineRule="auto"/>
        <w:ind w:firstLine="720"/>
        <w:rPr>
          <w:rFonts w:ascii="Times New Roman" w:hAnsi="Times New Roman" w:cs="Times New Roman"/>
        </w:rPr>
      </w:pPr>
      <w:commentRangeStart w:id="55"/>
      <w:r w:rsidRPr="002B6F18">
        <w:rPr>
          <w:rFonts w:ascii="Times New Roman" w:hAnsi="Times New Roman" w:cs="Times New Roman"/>
        </w:rPr>
        <w:t>Headwaters</w:t>
      </w:r>
      <w:commentRangeEnd w:id="55"/>
      <w:r w:rsidR="00C70BDB">
        <w:rPr>
          <w:rStyle w:val="CommentReference"/>
        </w:rPr>
        <w:commentReference w:id="55"/>
      </w:r>
      <w:r w:rsidRPr="002B6F18">
        <w:rPr>
          <w:rFonts w:ascii="Times New Roman" w:hAnsi="Times New Roman" w:cs="Times New Roman"/>
        </w:rPr>
        <w:t xml:space="preserve"> </w:t>
      </w:r>
      <w:commentRangeStart w:id="56"/>
      <w:r w:rsidRPr="002B6F18">
        <w:rPr>
          <w:rFonts w:ascii="Times New Roman" w:hAnsi="Times New Roman" w:cs="Times New Roman"/>
        </w:rPr>
        <w:t xml:space="preserve">are </w:t>
      </w:r>
      <w:commentRangeEnd w:id="56"/>
      <w:r w:rsidR="005A1765">
        <w:rPr>
          <w:rStyle w:val="CommentReference"/>
        </w:rPr>
        <w:commentReference w:id="56"/>
      </w:r>
      <w:r w:rsidRPr="002B6F18">
        <w:rPr>
          <w:rFonts w:ascii="Times New Roman" w:hAnsi="Times New Roman" w:cs="Times New Roman"/>
        </w:rPr>
        <w:t xml:space="preserve">vital components of </w:t>
      </w:r>
      <w:ins w:id="57" w:author="Clay" w:date="2019-03-16T19:29:00Z">
        <w:r w:rsidR="005A1765">
          <w:rPr>
            <w:rFonts w:ascii="Times New Roman" w:hAnsi="Times New Roman" w:cs="Times New Roman"/>
          </w:rPr>
          <w:t xml:space="preserve">a </w:t>
        </w:r>
      </w:ins>
      <w:r w:rsidRPr="002B6F18">
        <w:rPr>
          <w:rFonts w:ascii="Times New Roman" w:hAnsi="Times New Roman" w:cs="Times New Roman"/>
        </w:rPr>
        <w:t>stream network</w:t>
      </w:r>
      <w:del w:id="58" w:author="Clay" w:date="2019-03-16T19:29:00Z">
        <w:r w:rsidRPr="002B6F18" w:rsidDel="005A1765">
          <w:rPr>
            <w:rFonts w:ascii="Times New Roman" w:hAnsi="Times New Roman" w:cs="Times New Roman"/>
          </w:rPr>
          <w:delText>s</w:delText>
        </w:r>
      </w:del>
      <w:r w:rsidRPr="002B6F18">
        <w:rPr>
          <w:rFonts w:ascii="Times New Roman" w:hAnsi="Times New Roman" w:cs="Times New Roman"/>
        </w:rPr>
        <w:t xml:space="preserve"> </w:t>
      </w:r>
      <w:del w:id="59" w:author="Clay" w:date="2019-03-16T19:29:00Z">
        <w:r w:rsidRPr="002B6F18" w:rsidDel="005A1765">
          <w:rPr>
            <w:rFonts w:ascii="Times New Roman" w:hAnsi="Times New Roman" w:cs="Times New Roman"/>
          </w:rPr>
          <w:delText xml:space="preserve">which </w:delText>
        </w:r>
      </w:del>
      <w:ins w:id="60" w:author="Clay" w:date="2019-03-16T19:29:00Z">
        <w:r w:rsidR="005A1765">
          <w:rPr>
            <w:rFonts w:ascii="Times New Roman" w:hAnsi="Times New Roman" w:cs="Times New Roman"/>
          </w:rPr>
          <w:t xml:space="preserve">because </w:t>
        </w:r>
      </w:ins>
      <w:ins w:id="61" w:author="Clay" w:date="2019-03-16T19:30:00Z">
        <w:r w:rsidR="005A1765">
          <w:rPr>
            <w:rFonts w:ascii="Times New Roman" w:hAnsi="Times New Roman" w:cs="Times New Roman"/>
          </w:rPr>
          <w:t xml:space="preserve">they </w:t>
        </w:r>
      </w:ins>
      <w:commentRangeStart w:id="62"/>
      <w:r w:rsidRPr="002B6F18">
        <w:rPr>
          <w:rFonts w:ascii="Times New Roman" w:hAnsi="Times New Roman" w:cs="Times New Roman"/>
        </w:rPr>
        <w:t xml:space="preserve">contribute substantially to the water quality </w:t>
      </w:r>
      <w:commentRangeEnd w:id="62"/>
      <w:r w:rsidR="005A1765">
        <w:rPr>
          <w:rStyle w:val="CommentReference"/>
        </w:rPr>
        <w:commentReference w:id="62"/>
      </w:r>
      <w:r w:rsidRPr="002B6F18">
        <w:rPr>
          <w:rFonts w:ascii="Times New Roman" w:hAnsi="Times New Roman" w:cs="Times New Roman"/>
        </w:rPr>
        <w:t xml:space="preserve">and </w:t>
      </w:r>
      <w:commentRangeStart w:id="63"/>
      <w:r w:rsidRPr="002B6F18">
        <w:rPr>
          <w:rFonts w:ascii="Times New Roman" w:hAnsi="Times New Roman" w:cs="Times New Roman"/>
        </w:rPr>
        <w:t xml:space="preserve">biodiversity of </w:t>
      </w:r>
      <w:proofErr w:type="spellStart"/>
      <w:r w:rsidRPr="002B6F18">
        <w:rPr>
          <w:rFonts w:ascii="Times New Roman" w:hAnsi="Times New Roman" w:cs="Times New Roman"/>
        </w:rPr>
        <w:t>l</w:t>
      </w:r>
      <w:del w:id="64" w:author="Clay" w:date="2019-03-16T19:49:00Z">
        <w:r w:rsidRPr="002B6F18" w:rsidDel="00EA6F85">
          <w:rPr>
            <w:rFonts w:ascii="Times New Roman" w:hAnsi="Times New Roman" w:cs="Times New Roman"/>
          </w:rPr>
          <w:delText>arger</w:delText>
        </w:r>
        <w:commentRangeEnd w:id="63"/>
        <w:r w:rsidR="005A1765" w:rsidDel="00EA6F85">
          <w:rPr>
            <w:rStyle w:val="CommentReference"/>
          </w:rPr>
          <w:commentReference w:id="63"/>
        </w:r>
        <w:r w:rsidRPr="002B6F18" w:rsidDel="00EA6F85">
          <w:rPr>
            <w:rFonts w:ascii="Times New Roman" w:hAnsi="Times New Roman" w:cs="Times New Roman"/>
          </w:rPr>
          <w:delText>, more conspicuous</w:delText>
        </w:r>
      </w:del>
      <w:ins w:id="65" w:author="Clay" w:date="2019-03-16T19:49:00Z">
        <w:r w:rsidR="00EA6F85">
          <w:rPr>
            <w:rFonts w:ascii="Times New Roman" w:hAnsi="Times New Roman" w:cs="Times New Roman"/>
          </w:rPr>
          <w:t>downstream</w:t>
        </w:r>
        <w:proofErr w:type="spellEnd"/>
        <w:r w:rsidR="00EA6F85">
          <w:rPr>
            <w:rFonts w:ascii="Times New Roman" w:hAnsi="Times New Roman" w:cs="Times New Roman"/>
          </w:rPr>
          <w:t>?</w:t>
        </w:r>
      </w:ins>
      <w:r w:rsidRPr="002B6F18">
        <w:rPr>
          <w:rFonts w:ascii="Times New Roman" w:hAnsi="Times New Roman" w:cs="Times New Roman"/>
        </w:rPr>
        <w:t xml:space="preserve"> waterway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Alexander et al. 2007; Meyer et al. 2007)</w:t>
      </w:r>
      <w:r w:rsidR="00D03DCF">
        <w:rPr>
          <w:rFonts w:ascii="Times New Roman" w:hAnsi="Times New Roman" w:cs="Times New Roman"/>
        </w:rPr>
        <w:fldChar w:fldCharType="end"/>
      </w:r>
      <w:r w:rsidRPr="002B6F18">
        <w:rPr>
          <w:rFonts w:ascii="Times New Roman" w:hAnsi="Times New Roman" w:cs="Times New Roman"/>
        </w:rPr>
        <w:t xml:space="preserve">.  </w:t>
      </w:r>
      <w:del w:id="66" w:author="Clay" w:date="2019-03-16T20:33:00Z">
        <w:r w:rsidR="00F36685" w:rsidRPr="002B6F18" w:rsidDel="00014423">
          <w:rPr>
            <w:rFonts w:ascii="Times New Roman" w:hAnsi="Times New Roman" w:cs="Times New Roman"/>
          </w:rPr>
          <w:lastRenderedPageBreak/>
          <w:delText xml:space="preserve">Although </w:delText>
        </w:r>
      </w:del>
      <w:ins w:id="67" w:author="Clay" w:date="2019-03-16T20:33:00Z">
        <w:r w:rsidR="00014423">
          <w:rPr>
            <w:rFonts w:ascii="Times New Roman" w:hAnsi="Times New Roman" w:cs="Times New Roman"/>
          </w:rPr>
          <w:t>A</w:t>
        </w:r>
      </w:ins>
      <w:ins w:id="68" w:author="Clay" w:date="2019-03-16T19:33:00Z">
        <w:r w:rsidR="005A1765">
          <w:rPr>
            <w:rFonts w:ascii="Times New Roman" w:hAnsi="Times New Roman" w:cs="Times New Roman"/>
          </w:rPr>
          <w:t xml:space="preserve">s </w:t>
        </w:r>
      </w:ins>
      <w:del w:id="69" w:author="Clay" w:date="2019-03-16T19:33:00Z">
        <w:r w:rsidR="00F36685" w:rsidRPr="002B6F18" w:rsidDel="005A1765">
          <w:rPr>
            <w:rFonts w:ascii="Times New Roman" w:hAnsi="Times New Roman" w:cs="Times New Roman"/>
          </w:rPr>
          <w:delText xml:space="preserve">individually </w:delText>
        </w:r>
      </w:del>
      <w:ins w:id="70" w:author="Clay" w:date="2019-03-16T19:33:00Z">
        <w:r w:rsidR="005A1765" w:rsidRPr="002B6F18">
          <w:rPr>
            <w:rFonts w:ascii="Times New Roman" w:hAnsi="Times New Roman" w:cs="Times New Roman"/>
          </w:rPr>
          <w:t>individual</w:t>
        </w:r>
        <w:r w:rsidR="005A1765">
          <w:rPr>
            <w:rFonts w:ascii="Times New Roman" w:hAnsi="Times New Roman" w:cs="Times New Roman"/>
          </w:rPr>
          <w:t>s</w:t>
        </w:r>
      </w:ins>
      <w:ins w:id="71" w:author="Clay" w:date="2019-03-16T20:33:00Z">
        <w:r w:rsidR="00014423">
          <w:rPr>
            <w:rFonts w:ascii="Times New Roman" w:hAnsi="Times New Roman" w:cs="Times New Roman"/>
          </w:rPr>
          <w:t>,</w:t>
        </w:r>
      </w:ins>
      <w:ins w:id="72" w:author="Clay" w:date="2019-03-16T19:33:00Z">
        <w:r w:rsidR="005A1765" w:rsidRPr="002B6F18">
          <w:rPr>
            <w:rFonts w:ascii="Times New Roman" w:hAnsi="Times New Roman" w:cs="Times New Roman"/>
          </w:rPr>
          <w:t xml:space="preserve"> </w:t>
        </w:r>
      </w:ins>
      <w:del w:id="73" w:author="Clay" w:date="2019-03-16T19:33:00Z">
        <w:r w:rsidR="00F36685" w:rsidRPr="002B6F18" w:rsidDel="005A1765">
          <w:rPr>
            <w:rFonts w:ascii="Times New Roman" w:hAnsi="Times New Roman" w:cs="Times New Roman"/>
          </w:rPr>
          <w:delText xml:space="preserve">these </w:delText>
        </w:r>
      </w:del>
      <w:ins w:id="74" w:author="Clay" w:date="2019-03-16T19:33:00Z">
        <w:r w:rsidR="005A1765">
          <w:rPr>
            <w:rFonts w:ascii="Times New Roman" w:hAnsi="Times New Roman" w:cs="Times New Roman"/>
          </w:rPr>
          <w:t xml:space="preserve">headwater </w:t>
        </w:r>
      </w:ins>
      <w:r w:rsidR="00F36685" w:rsidRPr="002B6F18">
        <w:rPr>
          <w:rFonts w:ascii="Times New Roman" w:hAnsi="Times New Roman" w:cs="Times New Roman"/>
        </w:rPr>
        <w:t xml:space="preserve">streams </w:t>
      </w:r>
      <w:del w:id="75" w:author="Clay" w:date="2019-03-16T19:33:00Z">
        <w:r w:rsidR="00F36685" w:rsidRPr="002B6F18" w:rsidDel="005A1765">
          <w:rPr>
            <w:rFonts w:ascii="Times New Roman" w:hAnsi="Times New Roman" w:cs="Times New Roman"/>
          </w:rPr>
          <w:delText>may be meager</w:delText>
        </w:r>
      </w:del>
      <w:ins w:id="76" w:author="Clay" w:date="2019-03-16T19:33:00Z">
        <w:r w:rsidR="005A1765">
          <w:rPr>
            <w:rFonts w:ascii="Times New Roman" w:hAnsi="Times New Roman" w:cs="Times New Roman"/>
          </w:rPr>
          <w:t>are small and seem insignificant</w:t>
        </w:r>
      </w:ins>
      <w:r w:rsidR="00F36685" w:rsidRPr="002B6F18">
        <w:rPr>
          <w:rFonts w:ascii="Times New Roman" w:hAnsi="Times New Roman" w:cs="Times New Roman"/>
        </w:rPr>
        <w:t xml:space="preserve">, </w:t>
      </w:r>
      <w:ins w:id="77" w:author="Clay" w:date="2019-03-16T20:33:00Z">
        <w:r w:rsidR="00014423">
          <w:rPr>
            <w:rFonts w:ascii="Times New Roman" w:hAnsi="Times New Roman" w:cs="Times New Roman"/>
          </w:rPr>
          <w:t xml:space="preserve">but </w:t>
        </w:r>
      </w:ins>
      <w:del w:id="78" w:author="Clay" w:date="2019-03-16T19:33:00Z">
        <w:r w:rsidR="00F36685" w:rsidRPr="002B6F18" w:rsidDel="005A1765">
          <w:rPr>
            <w:rFonts w:ascii="Times New Roman" w:hAnsi="Times New Roman" w:cs="Times New Roman"/>
          </w:rPr>
          <w:delText>en</w:delText>
        </w:r>
        <w:r w:rsidR="00F36685" w:rsidDel="005A1765">
          <w:rPr>
            <w:rFonts w:ascii="Times New Roman" w:hAnsi="Times New Roman" w:cs="Times New Roman"/>
          </w:rPr>
          <w:delText>-</w:delText>
        </w:r>
        <w:r w:rsidR="00F36685" w:rsidRPr="002B6F18" w:rsidDel="005A1765">
          <w:rPr>
            <w:rFonts w:ascii="Times New Roman" w:hAnsi="Times New Roman" w:cs="Times New Roman"/>
          </w:rPr>
          <w:delText>masse</w:delText>
        </w:r>
      </w:del>
      <w:ins w:id="79" w:author="Clay" w:date="2019-03-16T19:33:00Z">
        <w:r w:rsidR="005A1765">
          <w:rPr>
            <w:rFonts w:ascii="Times New Roman" w:hAnsi="Times New Roman" w:cs="Times New Roman"/>
          </w:rPr>
          <w:t>collectively</w:t>
        </w:r>
      </w:ins>
      <w:r w:rsidR="00F36685" w:rsidRPr="002B6F18">
        <w:rPr>
          <w:rFonts w:ascii="Times New Roman" w:hAnsi="Times New Roman" w:cs="Times New Roman"/>
        </w:rPr>
        <w:t xml:space="preserve"> they </w:t>
      </w:r>
      <w:del w:id="80" w:author="Clay" w:date="2019-03-16T19:33:00Z">
        <w:r w:rsidR="00F36685" w:rsidRPr="002B6F18" w:rsidDel="005A1765">
          <w:rPr>
            <w:rFonts w:ascii="Times New Roman" w:hAnsi="Times New Roman" w:cs="Times New Roman"/>
          </w:rPr>
          <w:delText xml:space="preserve">form </w:delText>
        </w:r>
      </w:del>
      <w:ins w:id="81" w:author="Clay" w:date="2019-03-16T19:33:00Z">
        <w:r w:rsidR="005A1765">
          <w:rPr>
            <w:rFonts w:ascii="Times New Roman" w:hAnsi="Times New Roman" w:cs="Times New Roman"/>
          </w:rPr>
          <w:t xml:space="preserve">constitute </w:t>
        </w:r>
      </w:ins>
      <w:r w:rsidR="00F36685" w:rsidRPr="002B6F18">
        <w:rPr>
          <w:rFonts w:ascii="Times New Roman" w:hAnsi="Times New Roman" w:cs="Times New Roman"/>
        </w:rPr>
        <w:t xml:space="preserve">almost 80% of </w:t>
      </w:r>
      <w:del w:id="82" w:author="Clay" w:date="2019-03-16T19:33:00Z">
        <w:r w:rsidR="00F36685" w:rsidRPr="002B6F18" w:rsidDel="005A1765">
          <w:rPr>
            <w:rFonts w:ascii="Times New Roman" w:hAnsi="Times New Roman" w:cs="Times New Roman"/>
          </w:rPr>
          <w:delText xml:space="preserve">the </w:delText>
        </w:r>
      </w:del>
      <w:ins w:id="83" w:author="Clay" w:date="2019-03-16T19:33:00Z">
        <w:r w:rsidR="005A1765">
          <w:rPr>
            <w:rFonts w:ascii="Times New Roman" w:hAnsi="Times New Roman" w:cs="Times New Roman"/>
          </w:rPr>
          <w:t>a drainage network’s</w:t>
        </w:r>
        <w:r w:rsidR="005A1765" w:rsidRPr="002B6F18">
          <w:rPr>
            <w:rFonts w:ascii="Times New Roman" w:hAnsi="Times New Roman" w:cs="Times New Roman"/>
          </w:rPr>
          <w:t xml:space="preserve"> </w:t>
        </w:r>
      </w:ins>
      <w:del w:id="84" w:author="Clay" w:date="2019-03-16T19:33:00Z">
        <w:r w:rsidR="00F36685" w:rsidRPr="002B6F18" w:rsidDel="005A1765">
          <w:rPr>
            <w:rFonts w:ascii="Times New Roman" w:hAnsi="Times New Roman" w:cs="Times New Roman"/>
          </w:rPr>
          <w:delText xml:space="preserve">system’s </w:delText>
        </w:r>
      </w:del>
      <w:r w:rsidR="00F36685" w:rsidRPr="002B6F18">
        <w:rPr>
          <w:rFonts w:ascii="Times New Roman" w:hAnsi="Times New Roman" w:cs="Times New Roman"/>
        </w:rPr>
        <w:t xml:space="preserve">total </w:t>
      </w:r>
      <w:ins w:id="85" w:author="Clay" w:date="2019-03-16T19:33:00Z">
        <w:r w:rsidR="005A1765">
          <w:rPr>
            <w:rFonts w:ascii="Times New Roman" w:hAnsi="Times New Roman" w:cs="Times New Roman"/>
          </w:rPr>
          <w:t xml:space="preserve">stream </w:t>
        </w:r>
      </w:ins>
      <w:r w:rsidR="00F36685" w:rsidRPr="002B6F18">
        <w:rPr>
          <w:rFonts w:ascii="Times New Roman" w:hAnsi="Times New Roman" w:cs="Times New Roman"/>
        </w:rPr>
        <w:t xml:space="preserve">length and </w:t>
      </w:r>
      <w:ins w:id="86" w:author="Clay" w:date="2019-03-16T19:34:00Z">
        <w:r w:rsidR="005A1765">
          <w:rPr>
            <w:rFonts w:ascii="Times New Roman" w:hAnsi="Times New Roman" w:cs="Times New Roman"/>
          </w:rPr>
          <w:t xml:space="preserve">drain </w:t>
        </w:r>
      </w:ins>
      <w:r w:rsidR="00F36685" w:rsidRPr="002B6F18">
        <w:rPr>
          <w:rFonts w:ascii="Times New Roman" w:hAnsi="Times New Roman" w:cs="Times New Roman"/>
        </w:rPr>
        <w:t xml:space="preserve">more than 70% of the land surface </w:t>
      </w:r>
      <w:del w:id="87" w:author="Clay" w:date="2019-03-16T19:34:00Z">
        <w:r w:rsidR="00F36685" w:rsidRPr="002B6F18" w:rsidDel="005A1765">
          <w:rPr>
            <w:rFonts w:ascii="Times New Roman" w:hAnsi="Times New Roman" w:cs="Times New Roman"/>
          </w:rPr>
          <w:delText xml:space="preserve">is drained by them </w:delText>
        </w:r>
      </w:del>
      <w:ins w:id="88" w:author="Clay" w:date="2019-03-16T19:34:00Z">
        <w:r w:rsidR="005A1765">
          <w:rPr>
            <w:rFonts w:ascii="Times New Roman" w:hAnsi="Times New Roman" w:cs="Times New Roman"/>
          </w:rPr>
          <w:t xml:space="preserve">are </w:t>
        </w:r>
      </w:ins>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F36685">
        <w:rPr>
          <w:rFonts w:ascii="Times New Roman" w:hAnsi="Times New Roman" w:cs="Times New Roman"/>
        </w:rPr>
        <w:fldChar w:fldCharType="separate"/>
      </w:r>
      <w:r w:rsidR="00F36685" w:rsidRPr="00897086">
        <w:rPr>
          <w:rFonts w:ascii="Times New Roman" w:hAnsi="Times New Roman" w:cs="Times New Roman"/>
        </w:rPr>
        <w:t>(Colvin et al. 2019)</w:t>
      </w:r>
      <w:r w:rsidR="00F36685">
        <w:rPr>
          <w:rFonts w:ascii="Times New Roman" w:hAnsi="Times New Roman" w:cs="Times New Roman"/>
        </w:rPr>
        <w:fldChar w:fldCharType="end"/>
      </w:r>
      <w:r w:rsidR="00B3140D">
        <w:rPr>
          <w:rFonts w:ascii="Times New Roman" w:hAnsi="Times New Roman" w:cs="Times New Roman"/>
        </w:rPr>
        <w:t xml:space="preserve">.  This leads to a substantial amount of material </w:t>
      </w:r>
      <w:r w:rsidR="00F36685" w:rsidRPr="002B6F18">
        <w:rPr>
          <w:rFonts w:ascii="Times New Roman" w:hAnsi="Times New Roman" w:cs="Times New Roman"/>
        </w:rPr>
        <w:t>enter</w:t>
      </w:r>
      <w:r w:rsidR="00B3140D">
        <w:rPr>
          <w:rFonts w:ascii="Times New Roman" w:hAnsi="Times New Roman" w:cs="Times New Roman"/>
        </w:rPr>
        <w:t>ing</w:t>
      </w:r>
      <w:r w:rsidR="00F36685" w:rsidRPr="002B6F18">
        <w:rPr>
          <w:rFonts w:ascii="Times New Roman" w:hAnsi="Times New Roman" w:cs="Times New Roman"/>
        </w:rPr>
        <w:t xml:space="preserve"> these </w:t>
      </w:r>
      <w:r w:rsidR="00B3140D">
        <w:rPr>
          <w:rFonts w:ascii="Times New Roman" w:hAnsi="Times New Roman" w:cs="Times New Roman"/>
        </w:rPr>
        <w:t>streams where it</w:t>
      </w:r>
      <w:r w:rsidR="00F36685">
        <w:rPr>
          <w:rFonts w:ascii="Times New Roman" w:hAnsi="Times New Roman" w:cs="Times New Roman"/>
        </w:rPr>
        <w:t xml:space="preserve"> </w:t>
      </w:r>
      <w:r w:rsidR="00F36685" w:rsidRPr="002B6F18">
        <w:rPr>
          <w:rFonts w:ascii="Times New Roman" w:hAnsi="Times New Roman" w:cs="Times New Roman"/>
        </w:rPr>
        <w:t>begins to be transformed by the</w:t>
      </w:r>
      <w:r w:rsidR="00F36685">
        <w:rPr>
          <w:rFonts w:ascii="Times New Roman" w:hAnsi="Times New Roman" w:cs="Times New Roman"/>
        </w:rPr>
        <w:t xml:space="preserve"> </w:t>
      </w:r>
      <w:r w:rsidR="00F36685" w:rsidRPr="002B6F18">
        <w:rPr>
          <w:rFonts w:ascii="Times New Roman" w:hAnsi="Times New Roman" w:cs="Times New Roman"/>
        </w:rPr>
        <w:t>biological, physical, and chemical processes</w:t>
      </w:r>
      <w:r w:rsidR="00B3140D" w:rsidRPr="00B3140D">
        <w:rPr>
          <w:rFonts w:ascii="Times New Roman" w:hAnsi="Times New Roman" w:cs="Times New Roman"/>
        </w:rPr>
        <w:t xml:space="preserve"> </w:t>
      </w:r>
      <w:commentRangeStart w:id="89"/>
      <w:r w:rsidR="00B3140D">
        <w:rPr>
          <w:rFonts w:ascii="Times New Roman" w:hAnsi="Times New Roman" w:cs="Times New Roman"/>
        </w:rPr>
        <w:t xml:space="preserve">endemic </w:t>
      </w:r>
      <w:commentRangeEnd w:id="89"/>
      <w:r w:rsidR="005A1765">
        <w:rPr>
          <w:rStyle w:val="CommentReference"/>
        </w:rPr>
        <w:commentReference w:id="89"/>
      </w:r>
      <w:r w:rsidR="00B3140D">
        <w:rPr>
          <w:rFonts w:ascii="Times New Roman" w:hAnsi="Times New Roman" w:cs="Times New Roman"/>
        </w:rPr>
        <w:t>to headwaters</w:t>
      </w:r>
      <w:r w:rsidR="00F36685">
        <w:rPr>
          <w:rFonts w:ascii="Times New Roman" w:hAnsi="Times New Roman" w:cs="Times New Roman"/>
        </w:rPr>
        <w:t xml:space="preserve"> </w:t>
      </w:r>
      <w:r w:rsidR="00F36685" w:rsidRPr="002B6F18">
        <w:rPr>
          <w:rFonts w:ascii="Times New Roman" w:hAnsi="Times New Roman" w:cs="Times New Roman"/>
        </w:rPr>
        <w:t xml:space="preserve">and conveyed downstream where it impacts the inhabitants and processes of much wider </w:t>
      </w:r>
      <w:commentRangeStart w:id="90"/>
      <w:r w:rsidR="00F36685" w:rsidRPr="002B6F18">
        <w:rPr>
          <w:rFonts w:ascii="Times New Roman" w:hAnsi="Times New Roman" w:cs="Times New Roman"/>
        </w:rPr>
        <w:t xml:space="preserve">channels </w:t>
      </w:r>
      <w:commentRangeEnd w:id="90"/>
      <w:r w:rsidR="005A1765">
        <w:rPr>
          <w:rStyle w:val="CommentReference"/>
        </w:rPr>
        <w:commentReference w:id="90"/>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F36685">
        <w:rPr>
          <w:rFonts w:ascii="Times New Roman" w:hAnsi="Times New Roman" w:cs="Times New Roman"/>
        </w:rPr>
        <w:fldChar w:fldCharType="separate"/>
      </w:r>
      <w:r w:rsidR="00F36685" w:rsidRPr="00AB790E">
        <w:rPr>
          <w:rFonts w:ascii="Times New Roman" w:hAnsi="Times New Roman" w:cs="Times New Roman"/>
        </w:rPr>
        <w:t>(</w:t>
      </w:r>
      <w:proofErr w:type="spellStart"/>
      <w:r w:rsidR="00F36685" w:rsidRPr="00AB790E">
        <w:rPr>
          <w:rFonts w:ascii="Times New Roman" w:hAnsi="Times New Roman" w:cs="Times New Roman"/>
        </w:rPr>
        <w:t>Vannote</w:t>
      </w:r>
      <w:proofErr w:type="spellEnd"/>
      <w:r w:rsidR="00F36685" w:rsidRPr="00AB790E">
        <w:rPr>
          <w:rFonts w:ascii="Times New Roman" w:hAnsi="Times New Roman" w:cs="Times New Roman"/>
        </w:rPr>
        <w:t xml:space="preserve"> et al. 1980)</w:t>
      </w:r>
      <w:r w:rsidR="00F36685">
        <w:rPr>
          <w:rFonts w:ascii="Times New Roman" w:hAnsi="Times New Roman" w:cs="Times New Roman"/>
        </w:rPr>
        <w:fldChar w:fldCharType="end"/>
      </w:r>
      <w:r w:rsidR="00F36685" w:rsidRPr="002B6F18">
        <w:rPr>
          <w:rFonts w:ascii="Times New Roman" w:hAnsi="Times New Roman" w:cs="Times New Roman"/>
        </w:rPr>
        <w:t xml:space="preserve">.  </w:t>
      </w:r>
    </w:p>
    <w:p w14:paraId="6A2D34AB" w14:textId="29113759" w:rsidR="00023195" w:rsidRDefault="002D3A7E">
      <w:pPr>
        <w:spacing w:line="480" w:lineRule="auto"/>
        <w:ind w:firstLine="720"/>
        <w:rPr>
          <w:rFonts w:ascii="Times New Roman" w:hAnsi="Times New Roman" w:cs="Times New Roman"/>
        </w:rPr>
      </w:pPr>
      <w:commentRangeStart w:id="91"/>
      <w:commentRangeStart w:id="92"/>
      <w:r>
        <w:rPr>
          <w:rFonts w:ascii="Times New Roman" w:hAnsi="Times New Roman" w:cs="Times New Roman"/>
        </w:rPr>
        <w:t>Headwater</w:t>
      </w:r>
      <w:ins w:id="93" w:author="Clay" w:date="2019-03-16T19:38:00Z">
        <w:r w:rsidR="005A1765">
          <w:rPr>
            <w:rFonts w:ascii="Times New Roman" w:hAnsi="Times New Roman" w:cs="Times New Roman"/>
          </w:rPr>
          <w:t xml:space="preserve"> </w:t>
        </w:r>
        <w:commentRangeEnd w:id="92"/>
        <w:r w:rsidR="005A1765">
          <w:rPr>
            <w:rStyle w:val="CommentReference"/>
          </w:rPr>
          <w:commentReference w:id="92"/>
        </w:r>
      </w:ins>
      <w:r>
        <w:rPr>
          <w:rFonts w:ascii="Times New Roman" w:hAnsi="Times New Roman" w:cs="Times New Roman"/>
        </w:rPr>
        <w:t>s</w:t>
      </w:r>
      <w:commentRangeEnd w:id="91"/>
      <w:ins w:id="94" w:author="Clay" w:date="2019-03-16T19:38:00Z">
        <w:r w:rsidR="005A1765">
          <w:rPr>
            <w:rFonts w:ascii="Times New Roman" w:hAnsi="Times New Roman" w:cs="Times New Roman"/>
          </w:rPr>
          <w:t>treams</w:t>
        </w:r>
      </w:ins>
      <w:r w:rsidR="00C70BDB">
        <w:rPr>
          <w:rStyle w:val="CommentReference"/>
        </w:rPr>
        <w:commentReference w:id="91"/>
      </w:r>
      <w:r>
        <w:rPr>
          <w:rFonts w:ascii="Times New Roman" w:hAnsi="Times New Roman" w:cs="Times New Roman"/>
        </w:rPr>
        <w:t xml:space="preserve"> sustain c</w:t>
      </w:r>
      <w:r w:rsidR="00AB4694">
        <w:rPr>
          <w:rFonts w:ascii="Times New Roman" w:hAnsi="Times New Roman" w:cs="Times New Roman"/>
        </w:rPr>
        <w:t xml:space="preserve">ertain species of </w:t>
      </w:r>
      <w:r>
        <w:rPr>
          <w:rFonts w:ascii="Times New Roman" w:hAnsi="Times New Roman" w:cs="Times New Roman"/>
        </w:rPr>
        <w:t xml:space="preserve">culturally and economically important </w:t>
      </w:r>
      <w:r w:rsidR="00AB4694">
        <w:rPr>
          <w:rFonts w:ascii="Times New Roman" w:hAnsi="Times New Roman" w:cs="Times New Roman"/>
        </w:rPr>
        <w:t>fish</w:t>
      </w:r>
      <w:r>
        <w:rPr>
          <w:rFonts w:ascii="Times New Roman" w:hAnsi="Times New Roman" w:cs="Times New Roman"/>
        </w:rPr>
        <w:t>.  The life histories of s</w:t>
      </w:r>
      <w:r w:rsidR="00AB4694">
        <w:rPr>
          <w:rFonts w:ascii="Times New Roman" w:hAnsi="Times New Roman" w:cs="Times New Roman"/>
        </w:rPr>
        <w:t xml:space="preserve">ome populations of </w:t>
      </w:r>
      <w:r>
        <w:rPr>
          <w:rFonts w:ascii="Times New Roman" w:hAnsi="Times New Roman" w:cs="Times New Roman"/>
        </w:rPr>
        <w:t xml:space="preserve">trout are played out solely </w:t>
      </w:r>
      <w:r w:rsidR="00AB4694">
        <w:rPr>
          <w:rFonts w:ascii="Times New Roman" w:hAnsi="Times New Roman" w:cs="Times New Roman"/>
        </w:rPr>
        <w:t xml:space="preserve">in headwaters while others use them as </w:t>
      </w:r>
      <w:r w:rsidRPr="002B6F18">
        <w:rPr>
          <w:rFonts w:ascii="Times New Roman" w:hAnsi="Times New Roman" w:cs="Times New Roman"/>
        </w:rPr>
        <w:t>reari</w:t>
      </w:r>
      <w:r>
        <w:rPr>
          <w:rFonts w:ascii="Times New Roman" w:hAnsi="Times New Roman" w:cs="Times New Roman"/>
        </w:rPr>
        <w:t xml:space="preserve">ng habitat for their young. A few species seek them out </w:t>
      </w:r>
      <w:r w:rsidRPr="002B6F18">
        <w:rPr>
          <w:rFonts w:ascii="Times New Roman" w:hAnsi="Times New Roman" w:cs="Times New Roman"/>
        </w:rPr>
        <w:t xml:space="preserve">as </w:t>
      </w:r>
      <w:r w:rsidR="00AB4694">
        <w:rPr>
          <w:rFonts w:ascii="Times New Roman" w:hAnsi="Times New Roman" w:cs="Times New Roman"/>
        </w:rPr>
        <w:t>refuges from heat and predation</w:t>
      </w:r>
      <w:r w:rsidR="00F36685" w:rsidRPr="002B6F18">
        <w:rPr>
          <w:rFonts w:ascii="Times New Roman" w:hAnsi="Times New Roman" w:cs="Times New Roman"/>
        </w:rPr>
        <w:t xml:space="preserve">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36685">
        <w:rPr>
          <w:rFonts w:ascii="Times New Roman" w:hAnsi="Times New Roman" w:cs="Times New Roman"/>
        </w:rPr>
        <w:fldChar w:fldCharType="separate"/>
      </w:r>
      <w:r w:rsidR="00F36685" w:rsidRPr="00C45691">
        <w:rPr>
          <w:rFonts w:ascii="Times New Roman" w:hAnsi="Times New Roman" w:cs="Times New Roman"/>
        </w:rPr>
        <w:t>(Meyer et al. 2007)</w:t>
      </w:r>
      <w:r w:rsidR="00F36685">
        <w:rPr>
          <w:rFonts w:ascii="Times New Roman" w:hAnsi="Times New Roman" w:cs="Times New Roman"/>
        </w:rPr>
        <w:fldChar w:fldCharType="end"/>
      </w:r>
      <w:r w:rsidR="00F36685">
        <w:rPr>
          <w:rFonts w:ascii="Times New Roman" w:hAnsi="Times New Roman" w:cs="Times New Roman"/>
        </w:rPr>
        <w:t>.</w:t>
      </w:r>
      <w:r>
        <w:rPr>
          <w:rFonts w:ascii="Times New Roman" w:hAnsi="Times New Roman" w:cs="Times New Roman"/>
        </w:rPr>
        <w:t xml:space="preserve">  </w:t>
      </w:r>
      <w:r w:rsidR="004E737F" w:rsidRPr="002B6F18">
        <w:rPr>
          <w:rFonts w:ascii="Times New Roman" w:hAnsi="Times New Roman" w:cs="Times New Roman"/>
        </w:rPr>
        <w:t>In the Pacific Northwest headwaters</w:t>
      </w:r>
      <w:r w:rsidR="004E737F">
        <w:rPr>
          <w:rFonts w:ascii="Times New Roman" w:hAnsi="Times New Roman" w:cs="Times New Roman"/>
        </w:rPr>
        <w:t>,</w:t>
      </w:r>
      <w:r w:rsidR="004E737F" w:rsidRPr="002B6F18">
        <w:rPr>
          <w:rFonts w:ascii="Times New Roman" w:hAnsi="Times New Roman" w:cs="Times New Roman"/>
        </w:rPr>
        <w:t xml:space="preserve"> these fish are generally trout (Family Salmonidae)</w:t>
      </w:r>
      <w:r w:rsidR="004E737F">
        <w:rPr>
          <w:rFonts w:ascii="Times New Roman" w:hAnsi="Times New Roman" w:cs="Times New Roman"/>
        </w:rPr>
        <w:t xml:space="preserve">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Richardson and Danehy 2007)</w:t>
      </w:r>
      <w:r w:rsidR="004E737F">
        <w:rPr>
          <w:rFonts w:ascii="Times New Roman" w:hAnsi="Times New Roman" w:cs="Times New Roman"/>
        </w:rPr>
        <w:fldChar w:fldCharType="end"/>
      </w:r>
      <w:r>
        <w:rPr>
          <w:rFonts w:ascii="Times New Roman" w:hAnsi="Times New Roman" w:cs="Times New Roman"/>
        </w:rPr>
        <w:t xml:space="preserve"> and i</w:t>
      </w:r>
      <w:r w:rsidR="004E737F" w:rsidRPr="002B6F18">
        <w:rPr>
          <w:rFonts w:ascii="Times New Roman" w:hAnsi="Times New Roman" w:cs="Times New Roman"/>
        </w:rPr>
        <w:t xml:space="preserve">n the western USA trout are an important fish for recreational angling which has a sizable economy surrounding it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WqsczkGp","properties":{"formattedCitation":"(TCW Economics 2010; Loomis and Ng 2012)","plainCitation":"(TCW Economics 2010; Loomis and Ng 2012)","noteIndex":0},"citationItems":[{"id":71,"uris":["http://zotero.org/users/local/WH62bQVK/items/UJY3WYBH"],"uri":["http://zotero.org/users/local/WH62bQVK/items/UJY3WYBH"],"itemData":{"id":71,"type":"report","title":"Economic Contributions and Impacts of Salmonid Resources in Southeast Alaska","genre":"Final Report to Trout Unlimited Alaska Program","abstract":"In southeast Alaska where natural resources are the foundation of many industries and a way of life for residents, salmonids resources make important contributions to commercial, sport, and subsistence/personal use fisheries.  Primary salmon species include Chinook, coho, sockeye, chum and pink salmon.  Steelhead, Dolly Varden and several trout species (Rainbow, brook and cutthroat) also are important, particularly to sport fisheries. The strong condition of wild salmonids in Alaska is attributed largely to the relative absence of dams and agricultural and urban development, as well as high marine survival rates, intensive harvest management and the prevalence of intact watersheds.  In spite of the degradation of some watersheds in southeast Alaska, the region still supports a disproportionately high share of the wild anadromous stocks of salmonids remaining in the Pacific Northwest.  Limiting further habitat degradation will be a key factor in conserving both salmonids and their economic contributions to southeast Alaska. Although previous studies have examined the economics of southeast Alaska fisheries individually, this study focuses on estimating the combined economic values and impacts of commercial, recreational, and personal use/subsistence salmonid fisheries in southeast Alaska.  The 2007 fishing season is used to develop a “snapshot” of these values and impacts.  Catch data compiled by the Alaska Department of Fish &amp; Game are used with economic factors, including prices paid for the commercial salmon harvest and expenditures made by recreational anglers, to develop economic values.  An input-output model for the southeast Alaska economy was developed and used to estimate the regional economic impacts of the salmonid fisheries.","author":[{"family":"TCW Economics","given":""}],"issued":{"date-parts":[["2010"]]}}},{"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TCW Economics 2010; Loomis and Ng 2012)</w:t>
      </w:r>
      <w:r w:rsidR="004E737F">
        <w:rPr>
          <w:rFonts w:ascii="Times New Roman" w:hAnsi="Times New Roman" w:cs="Times New Roman"/>
        </w:rPr>
        <w:fldChar w:fldCharType="end"/>
      </w:r>
      <w:r w:rsidR="004E737F" w:rsidRPr="002B6F18">
        <w:rPr>
          <w:rFonts w:ascii="Times New Roman" w:hAnsi="Times New Roman" w:cs="Times New Roman"/>
        </w:rPr>
        <w:t>. Although the trout in first</w:t>
      </w:r>
      <w:r w:rsidR="004E737F">
        <w:rPr>
          <w:rFonts w:ascii="Times New Roman" w:hAnsi="Times New Roman" w:cs="Times New Roman"/>
        </w:rPr>
        <w:t xml:space="preserve"> </w:t>
      </w:r>
      <w:r w:rsidR="004E737F" w:rsidRPr="002B6F18">
        <w:rPr>
          <w:rFonts w:ascii="Times New Roman" w:hAnsi="Times New Roman" w:cs="Times New Roman"/>
        </w:rPr>
        <w:t xml:space="preserve">order </w:t>
      </w:r>
      <w:r w:rsidR="004E737F">
        <w:rPr>
          <w:rFonts w:ascii="Times New Roman" w:hAnsi="Times New Roman" w:cs="Times New Roman"/>
        </w:rPr>
        <w:t>streams</w:t>
      </w:r>
      <w:r w:rsidR="004E737F" w:rsidRPr="002B6F18">
        <w:rPr>
          <w:rFonts w:ascii="Times New Roman" w:hAnsi="Times New Roman" w:cs="Times New Roman"/>
        </w:rPr>
        <w:t xml:space="preserve"> are not generally the target of anglers, these smaller systems present themselves with a more manageable size of stream to study and smaller streams exhibit connectivity with larger systems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Colvin et al. 2019)</w:t>
      </w:r>
      <w:r w:rsidR="004E737F">
        <w:rPr>
          <w:rFonts w:ascii="Times New Roman" w:hAnsi="Times New Roman" w:cs="Times New Roman"/>
        </w:rPr>
        <w:fldChar w:fldCharType="end"/>
      </w:r>
      <w:r w:rsidR="00023195">
        <w:rPr>
          <w:rFonts w:ascii="Times New Roman" w:hAnsi="Times New Roman" w:cs="Times New Roman"/>
        </w:rPr>
        <w:t xml:space="preserve">.  </w:t>
      </w:r>
      <w:r w:rsidR="00765F33">
        <w:rPr>
          <w:rFonts w:ascii="Times New Roman" w:hAnsi="Times New Roman" w:cs="Times New Roman"/>
        </w:rPr>
        <w:t xml:space="preserve">Trout are also valued </w:t>
      </w:r>
      <w:r w:rsidR="00BA6408">
        <w:rPr>
          <w:rFonts w:ascii="Times New Roman" w:hAnsi="Times New Roman" w:cs="Times New Roman"/>
        </w:rPr>
        <w:t xml:space="preserve">simply </w:t>
      </w:r>
      <w:r w:rsidR="00765F33">
        <w:rPr>
          <w:rFonts w:ascii="Times New Roman" w:hAnsi="Times New Roman" w:cs="Times New Roman"/>
        </w:rPr>
        <w:t>for their presence</w:t>
      </w:r>
      <w:r w:rsidR="00BA6408">
        <w:rPr>
          <w:rFonts w:ascii="Times New Roman" w:hAnsi="Times New Roman" w:cs="Times New Roman"/>
        </w:rPr>
        <w:t xml:space="preserve"> regardless of harvesting </w:t>
      </w:r>
      <w:r w:rsidR="00765F33">
        <w:rPr>
          <w:rFonts w:ascii="Times New Roman" w:hAnsi="Times New Roman" w:cs="Times New Roman"/>
        </w:rPr>
        <w:fldChar w:fldCharType="begin"/>
      </w:r>
      <w:r w:rsidR="00765F33">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765F33">
        <w:rPr>
          <w:rFonts w:ascii="Cambria Math" w:hAnsi="Cambria Math" w:cs="Cambria Math"/>
        </w:rPr>
        <w:instrText>‐</w:instrText>
      </w:r>
      <w:r w:rsidR="00765F33">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765F33">
        <w:rPr>
          <w:rFonts w:ascii="Cambria Math" w:hAnsi="Cambria Math" w:cs="Cambria Math"/>
        </w:rPr>
        <w:instrText>‐</w:instrText>
      </w:r>
      <w:r w:rsidR="00765F33">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765F33">
        <w:rPr>
          <w:rFonts w:ascii="Cambria Math" w:hAnsi="Cambria Math" w:cs="Cambria Math"/>
        </w:rPr>
        <w:instrText>‐</w:instrText>
      </w:r>
      <w:r w:rsidR="00765F33">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765F33">
        <w:rPr>
          <w:rFonts w:ascii="Times New Roman" w:hAnsi="Times New Roman" w:cs="Times New Roman"/>
        </w:rPr>
        <w:fldChar w:fldCharType="separate"/>
      </w:r>
      <w:r w:rsidR="00765F33" w:rsidRPr="00C70BDB">
        <w:rPr>
          <w:rFonts w:ascii="Times New Roman" w:hAnsi="Times New Roman" w:cs="Times New Roman"/>
        </w:rPr>
        <w:t>(Gresswell and Liss 1995)</w:t>
      </w:r>
      <w:r w:rsidR="00765F33">
        <w:rPr>
          <w:rFonts w:ascii="Times New Roman" w:hAnsi="Times New Roman" w:cs="Times New Roman"/>
        </w:rPr>
        <w:fldChar w:fldCharType="end"/>
      </w:r>
      <w:r w:rsidR="00BA6408">
        <w:rPr>
          <w:rFonts w:ascii="Times New Roman" w:hAnsi="Times New Roman" w:cs="Times New Roman"/>
        </w:rPr>
        <w:t>.</w:t>
      </w:r>
    </w:p>
    <w:p w14:paraId="0C8A5B2E" w14:textId="56DD310F" w:rsidR="00042874" w:rsidRDefault="00F36685">
      <w:pPr>
        <w:spacing w:line="480" w:lineRule="auto"/>
        <w:ind w:firstLine="720"/>
        <w:rPr>
          <w:rFonts w:ascii="Times New Roman" w:hAnsi="Times New Roman" w:cs="Times New Roman"/>
        </w:rPr>
      </w:pPr>
      <w:commentRangeStart w:id="95"/>
      <w:commentRangeStart w:id="96"/>
      <w:commentRangeStart w:id="97"/>
      <w:r w:rsidRPr="002B6F18">
        <w:rPr>
          <w:rFonts w:ascii="Times New Roman" w:hAnsi="Times New Roman" w:cs="Times New Roman"/>
        </w:rPr>
        <w:t>A</w:t>
      </w:r>
      <w:commentRangeEnd w:id="95"/>
      <w:r w:rsidR="00C70BDB">
        <w:rPr>
          <w:rStyle w:val="CommentReference"/>
        </w:rPr>
        <w:commentReference w:id="95"/>
      </w:r>
      <w:r w:rsidRPr="002B6F18">
        <w:rPr>
          <w:rFonts w:ascii="Times New Roman" w:hAnsi="Times New Roman" w:cs="Times New Roman"/>
        </w:rPr>
        <w:t xml:space="preserve"> </w:t>
      </w:r>
      <w:commentRangeEnd w:id="96"/>
      <w:r w:rsidR="005A1765">
        <w:rPr>
          <w:rStyle w:val="CommentReference"/>
        </w:rPr>
        <w:commentReference w:id="96"/>
      </w:r>
      <w:r w:rsidRPr="002B6F18">
        <w:rPr>
          <w:rFonts w:ascii="Times New Roman" w:hAnsi="Times New Roman" w:cs="Times New Roman"/>
        </w:rPr>
        <w:t>succinct definition for headwater streams has not been completely agreed on although they are broadly understood as less than 3 m wide, and have an average discharge of less than 57 L s</w:t>
      </w:r>
      <w:r w:rsidRPr="002B6F18">
        <w:rPr>
          <w:rFonts w:ascii="Times New Roman" w:hAnsi="Times New Roman" w:cs="Times New Roman"/>
          <w:vertAlign w:val="superscript"/>
        </w:rPr>
        <w:t>-1</w:t>
      </w:r>
      <w:r w:rsidRPr="002B6F18">
        <w:rPr>
          <w:rFonts w:ascii="Times New Roman" w:hAnsi="Times New Roman" w:cs="Times New Roman"/>
        </w:rPr>
        <w:t xml:space="preserve">, being </w:t>
      </w:r>
      <w:del w:id="98" w:author="Clay" w:date="2019-03-16T19:50:00Z">
        <w:r w:rsidRPr="002B6F18" w:rsidDel="002141D9">
          <w:rPr>
            <w:rFonts w:ascii="Times New Roman" w:hAnsi="Times New Roman" w:cs="Times New Roman"/>
          </w:rPr>
          <w:delText xml:space="preserve">generally </w:delText>
        </w:r>
      </w:del>
      <w:r w:rsidRPr="002B6F18">
        <w:rPr>
          <w:rFonts w:ascii="Times New Roman" w:hAnsi="Times New Roman" w:cs="Times New Roman"/>
        </w:rPr>
        <w:t>1</w:t>
      </w:r>
      <w:r w:rsidRPr="002B6F18">
        <w:rPr>
          <w:rFonts w:ascii="Times New Roman" w:hAnsi="Times New Roman" w:cs="Times New Roman"/>
          <w:vertAlign w:val="superscript"/>
        </w:rPr>
        <w:t>st</w:t>
      </w:r>
      <w:r w:rsidRPr="002B6F18">
        <w:rPr>
          <w:rFonts w:ascii="Times New Roman" w:hAnsi="Times New Roman" w:cs="Times New Roman"/>
        </w:rPr>
        <w:t xml:space="preserve"> order streams (</w:t>
      </w:r>
      <w:del w:id="99" w:author="Clay" w:date="2019-03-16T19:52:00Z">
        <w:r w:rsidRPr="002B6F18" w:rsidDel="002141D9">
          <w:rPr>
            <w:rFonts w:ascii="Times New Roman" w:hAnsi="Times New Roman" w:cs="Times New Roman"/>
          </w:rPr>
          <w:delText xml:space="preserve">not yet confluenced with </w:delText>
        </w:r>
        <w:r w:rsidRPr="002B6F18" w:rsidDel="002141D9">
          <w:rPr>
            <w:rFonts w:ascii="Times New Roman" w:hAnsi="Times New Roman" w:cs="Times New Roman"/>
          </w:rPr>
          <w:lastRenderedPageBreak/>
          <w:delText>another stream</w:delText>
        </w:r>
      </w:del>
      <w:ins w:id="100" w:author="Clay" w:date="2019-03-16T19:52:00Z">
        <w:r w:rsidR="002141D9">
          <w:rPr>
            <w:rFonts w:ascii="Times New Roman" w:hAnsi="Times New Roman" w:cs="Times New Roman"/>
          </w:rPr>
          <w:t>i.e., a stream not created from two streams joining together</w:t>
        </w:r>
      </w:ins>
      <w:r w:rsidRPr="002B6F18">
        <w:rPr>
          <w:rFonts w:ascii="Times New Roman" w:hAnsi="Times New Roman" w:cs="Times New Roman"/>
        </w:rPr>
        <w:t>) and drain</w:t>
      </w:r>
      <w:ins w:id="101" w:author="Clay" w:date="2019-03-16T19:52:00Z">
        <w:r w:rsidR="002141D9">
          <w:rPr>
            <w:rFonts w:ascii="Times New Roman" w:hAnsi="Times New Roman" w:cs="Times New Roman"/>
          </w:rPr>
          <w:t>ing</w:t>
        </w:r>
      </w:ins>
      <w:r w:rsidRPr="002B6F18">
        <w:rPr>
          <w:rFonts w:ascii="Times New Roman" w:hAnsi="Times New Roman" w:cs="Times New Roman"/>
        </w:rPr>
        <w:t xml:space="preserve"> a catchment of less than 100 ha </w:t>
      </w:r>
      <w:r>
        <w:rPr>
          <w:rFonts w:ascii="Times New Roman" w:hAnsi="Times New Roman" w:cs="Times New Roman"/>
        </w:rPr>
        <w:fldChar w:fldCharType="begin"/>
      </w:r>
      <w:r>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Pr>
          <w:rFonts w:ascii="Times New Roman" w:hAnsi="Times New Roman" w:cs="Times New Roman"/>
        </w:rPr>
        <w:fldChar w:fldCharType="separate"/>
      </w:r>
      <w:r w:rsidRPr="00AB790E">
        <w:rPr>
          <w:rFonts w:ascii="Times New Roman" w:hAnsi="Times New Roman" w:cs="Times New Roman"/>
        </w:rPr>
        <w:t>(Richardson and Danehy 2007)</w:t>
      </w:r>
      <w:r>
        <w:rPr>
          <w:rFonts w:ascii="Times New Roman" w:hAnsi="Times New Roman" w:cs="Times New Roman"/>
        </w:rPr>
        <w:fldChar w:fldCharType="end"/>
      </w:r>
      <w:r w:rsidR="00042874">
        <w:rPr>
          <w:rFonts w:ascii="Times New Roman" w:hAnsi="Times New Roman" w:cs="Times New Roman"/>
        </w:rPr>
        <w:t xml:space="preserve">.  </w:t>
      </w:r>
      <w:commentRangeEnd w:id="97"/>
      <w:r w:rsidR="002141D9">
        <w:rPr>
          <w:rStyle w:val="CommentReference"/>
        </w:rPr>
        <w:commentReference w:id="97"/>
      </w:r>
    </w:p>
    <w:p w14:paraId="67020E28" w14:textId="398FFA50" w:rsidR="002B6F18" w:rsidRPr="002B6F18" w:rsidRDefault="00042874" w:rsidP="00C70BDB">
      <w:pPr>
        <w:spacing w:line="480" w:lineRule="auto"/>
        <w:rPr>
          <w:rFonts w:ascii="Times New Roman" w:hAnsi="Times New Roman" w:cs="Times New Roman"/>
        </w:rPr>
      </w:pPr>
      <w:r>
        <w:rPr>
          <w:rFonts w:ascii="Times New Roman" w:hAnsi="Times New Roman" w:cs="Times New Roman"/>
        </w:rPr>
        <w:tab/>
      </w:r>
      <w:commentRangeStart w:id="102"/>
      <w:commentRangeStart w:id="103"/>
      <w:r>
        <w:rPr>
          <w:rFonts w:ascii="Times New Roman" w:hAnsi="Times New Roman" w:cs="Times New Roman"/>
        </w:rPr>
        <w:t>A</w:t>
      </w:r>
      <w:commentRangeEnd w:id="102"/>
      <w:r w:rsidR="00C70BDB">
        <w:rPr>
          <w:rStyle w:val="CommentReference"/>
        </w:rPr>
        <w:commentReference w:id="102"/>
      </w:r>
      <w:r w:rsidR="002B6F18" w:rsidRPr="002B6F18">
        <w:rPr>
          <w:rFonts w:ascii="Times New Roman" w:hAnsi="Times New Roman" w:cs="Times New Roman"/>
        </w:rPr>
        <w:t xml:space="preserve"> </w:t>
      </w:r>
      <w:commentRangeEnd w:id="103"/>
      <w:r w:rsidR="005A1765">
        <w:rPr>
          <w:rStyle w:val="CommentReference"/>
        </w:rPr>
        <w:commentReference w:id="103"/>
      </w:r>
      <w:r w:rsidR="002B6F18" w:rsidRPr="002B6F18">
        <w:rPr>
          <w:rFonts w:ascii="Times New Roman" w:hAnsi="Times New Roman" w:cs="Times New Roman"/>
        </w:rPr>
        <w:t xml:space="preserve">small forested headwater stream ecosystem </w:t>
      </w:r>
      <w:del w:id="104" w:author="Clay" w:date="2019-03-16T20:09:00Z">
        <w:r w:rsidR="002B6F18" w:rsidRPr="002B6F18" w:rsidDel="009D6DED">
          <w:rPr>
            <w:rFonts w:ascii="Times New Roman" w:hAnsi="Times New Roman" w:cs="Times New Roman"/>
          </w:rPr>
          <w:delText xml:space="preserve">contains </w:delText>
        </w:r>
      </w:del>
      <w:ins w:id="105" w:author="Clay" w:date="2019-03-16T20:09:00Z">
        <w:r w:rsidR="009D6DED">
          <w:rPr>
            <w:rFonts w:ascii="Times New Roman" w:hAnsi="Times New Roman" w:cs="Times New Roman"/>
          </w:rPr>
          <w:t>sustains</w:t>
        </w:r>
        <w:r w:rsidR="009D6DED" w:rsidRPr="002B6F18">
          <w:rPr>
            <w:rFonts w:ascii="Times New Roman" w:hAnsi="Times New Roman" w:cs="Times New Roman"/>
          </w:rPr>
          <w:t xml:space="preserve"> </w:t>
        </w:r>
      </w:ins>
      <w:r w:rsidR="002B6F18" w:rsidRPr="002B6F18">
        <w:rPr>
          <w:rFonts w:ascii="Times New Roman" w:hAnsi="Times New Roman" w:cs="Times New Roman"/>
        </w:rPr>
        <w:t xml:space="preserve">an integrated community of organisms </w:t>
      </w:r>
      <w:del w:id="106" w:author="Clay" w:date="2019-03-16T20:09:00Z">
        <w:r w:rsidR="002B6F18" w:rsidRPr="002B6F18" w:rsidDel="009D6DED">
          <w:rPr>
            <w:rFonts w:ascii="Times New Roman" w:hAnsi="Times New Roman" w:cs="Times New Roman"/>
          </w:rPr>
          <w:delText>which displays a distinct structure peculiar to that habitat</w:delText>
        </w:r>
      </w:del>
      <w:ins w:id="107" w:author="Clay" w:date="2019-03-16T20:09:00Z">
        <w:r w:rsidR="009D6DED">
          <w:rPr>
            <w:rFonts w:ascii="Times New Roman" w:hAnsi="Times New Roman" w:cs="Times New Roman"/>
          </w:rPr>
          <w:t>distinctly structured by energy inputs</w:t>
        </w:r>
      </w:ins>
      <w:ins w:id="108" w:author="Clay" w:date="2019-03-16T20:22:00Z">
        <w:r w:rsidR="00AA4D61">
          <w:rPr>
            <w:rFonts w:ascii="Times New Roman" w:hAnsi="Times New Roman" w:cs="Times New Roman"/>
          </w:rPr>
          <w:t xml:space="preserve">, usually </w:t>
        </w:r>
        <w:proofErr w:type="spellStart"/>
        <w:r w:rsidR="00AA4D61">
          <w:rPr>
            <w:rFonts w:ascii="Times New Roman" w:hAnsi="Times New Roman" w:cs="Times New Roman"/>
          </w:rPr>
          <w:t>constrasted</w:t>
        </w:r>
        <w:proofErr w:type="spellEnd"/>
        <w:r w:rsidR="00AA4D61">
          <w:rPr>
            <w:rFonts w:ascii="Times New Roman" w:hAnsi="Times New Roman" w:cs="Times New Roman"/>
          </w:rPr>
          <w:t xml:space="preserve"> by whether the energy derives from terrestrial (i.e.,</w:t>
        </w:r>
      </w:ins>
      <w:ins w:id="109" w:author="Clay" w:date="2019-03-16T20:23:00Z">
        <w:r w:rsidR="00AA4D61">
          <w:rPr>
            <w:rFonts w:ascii="Times New Roman" w:hAnsi="Times New Roman" w:cs="Times New Roman"/>
          </w:rPr>
          <w:t xml:space="preserve"> </w:t>
        </w:r>
        <w:proofErr w:type="spellStart"/>
        <w:r w:rsidR="00AA4D61">
          <w:rPr>
            <w:rFonts w:ascii="Times New Roman" w:hAnsi="Times New Roman" w:cs="Times New Roman"/>
          </w:rPr>
          <w:t>allochthonous</w:t>
        </w:r>
        <w:proofErr w:type="spellEnd"/>
        <w:r w:rsidR="00AA4D61">
          <w:rPr>
            <w:rFonts w:ascii="Times New Roman" w:hAnsi="Times New Roman" w:cs="Times New Roman"/>
          </w:rPr>
          <w:t>) or aquatic (i.e., autochthonous) production</w:t>
        </w:r>
      </w:ins>
      <w:r w:rsidR="002B6F18" w:rsidRPr="002B6F18">
        <w:rPr>
          <w:rFonts w:ascii="Times New Roman" w:hAnsi="Times New Roman" w:cs="Times New Roman"/>
        </w:rPr>
        <w:t xml:space="preserve">.  The amount of light reaching the stream </w:t>
      </w:r>
      <w:ins w:id="110" w:author="Clay" w:date="2019-03-16T20:11:00Z">
        <w:r w:rsidR="009D6DED">
          <w:rPr>
            <w:rFonts w:ascii="Times New Roman" w:hAnsi="Times New Roman" w:cs="Times New Roman"/>
          </w:rPr>
          <w:t xml:space="preserve">in headwaters </w:t>
        </w:r>
      </w:ins>
      <w:r w:rsidR="002B6F18" w:rsidRPr="002B6F18">
        <w:rPr>
          <w:rFonts w:ascii="Times New Roman" w:hAnsi="Times New Roman" w:cs="Times New Roman"/>
        </w:rPr>
        <w:t xml:space="preserve">is often much less than </w:t>
      </w:r>
      <w:ins w:id="111" w:author="Clay" w:date="2019-03-16T20:11:00Z">
        <w:r w:rsidR="009D6DED">
          <w:rPr>
            <w:rFonts w:ascii="Times New Roman" w:hAnsi="Times New Roman" w:cs="Times New Roman"/>
          </w:rPr>
          <w:t xml:space="preserve">in </w:t>
        </w:r>
      </w:ins>
      <w:r w:rsidR="002B6F18" w:rsidRPr="002B6F18">
        <w:rPr>
          <w:rFonts w:ascii="Times New Roman" w:hAnsi="Times New Roman" w:cs="Times New Roman"/>
        </w:rPr>
        <w:t xml:space="preserve">downstream reaches where the channel </w:t>
      </w:r>
      <w:del w:id="112" w:author="Clay" w:date="2019-03-16T20:11:00Z">
        <w:r w:rsidR="002B6F18" w:rsidRPr="002B6F18" w:rsidDel="009D6DED">
          <w:rPr>
            <w:rFonts w:ascii="Times New Roman" w:hAnsi="Times New Roman" w:cs="Times New Roman"/>
          </w:rPr>
          <w:delText>width is sufficient to part the canopy of trees</w:delText>
        </w:r>
      </w:del>
      <w:ins w:id="113" w:author="Clay" w:date="2019-03-16T20:11:00Z">
        <w:r w:rsidR="009D6DED">
          <w:rPr>
            <w:rFonts w:ascii="Times New Roman" w:hAnsi="Times New Roman" w:cs="Times New Roman"/>
          </w:rPr>
          <w:t>is more open</w:t>
        </w:r>
      </w:ins>
      <w:ins w:id="114" w:author="Clay" w:date="2019-03-16T20:24:00Z">
        <w:r w:rsidR="00AA4D61">
          <w:rPr>
            <w:rFonts w:ascii="Times New Roman" w:hAnsi="Times New Roman" w:cs="Times New Roman"/>
          </w:rPr>
          <w:t xml:space="preserve">, so </w:t>
        </w:r>
      </w:ins>
      <w:del w:id="115" w:author="Clay" w:date="2019-03-16T20:24:00Z">
        <w:r w:rsidR="002B6F18" w:rsidRPr="002B6F18" w:rsidDel="00AA4D61">
          <w:rPr>
            <w:rFonts w:ascii="Times New Roman" w:hAnsi="Times New Roman" w:cs="Times New Roman"/>
          </w:rPr>
          <w:delText xml:space="preserve">.  </w:delText>
        </w:r>
      </w:del>
      <w:del w:id="116" w:author="Clay" w:date="2019-03-16T20:11:00Z">
        <w:r w:rsidR="002B6F18" w:rsidRPr="002B6F18" w:rsidDel="009D6DED">
          <w:rPr>
            <w:rFonts w:ascii="Times New Roman" w:hAnsi="Times New Roman" w:cs="Times New Roman"/>
          </w:rPr>
          <w:delText xml:space="preserve">Little </w:delText>
        </w:r>
      </w:del>
      <w:r w:rsidR="002B6F18" w:rsidRPr="002B6F18">
        <w:rPr>
          <w:rFonts w:ascii="Times New Roman" w:hAnsi="Times New Roman" w:cs="Times New Roman"/>
        </w:rPr>
        <w:t xml:space="preserve">solar radiation </w:t>
      </w:r>
      <w:del w:id="117" w:author="Clay" w:date="2019-03-16T20:11:00Z">
        <w:r w:rsidR="002B6F18" w:rsidRPr="002B6F18" w:rsidDel="009D6DED">
          <w:rPr>
            <w:rFonts w:ascii="Times New Roman" w:hAnsi="Times New Roman" w:cs="Times New Roman"/>
          </w:rPr>
          <w:delText xml:space="preserve">is </w:delText>
        </w:r>
      </w:del>
      <w:r w:rsidR="002B6F18" w:rsidRPr="002B6F18">
        <w:rPr>
          <w:rFonts w:ascii="Times New Roman" w:hAnsi="Times New Roman" w:cs="Times New Roman"/>
        </w:rPr>
        <w:t xml:space="preserve">typically </w:t>
      </w:r>
      <w:del w:id="118" w:author="Clay" w:date="2019-03-16T20:12:00Z">
        <w:r w:rsidR="002B6F18" w:rsidRPr="002B6F18" w:rsidDel="009D6DED">
          <w:rPr>
            <w:rFonts w:ascii="Times New Roman" w:hAnsi="Times New Roman" w:cs="Times New Roman"/>
          </w:rPr>
          <w:delText>left available to stimulate large amounts of</w:delText>
        </w:r>
      </w:del>
      <w:ins w:id="119" w:author="Clay" w:date="2019-03-16T20:12:00Z">
        <w:r w:rsidR="009D6DED">
          <w:rPr>
            <w:rFonts w:ascii="Times New Roman" w:hAnsi="Times New Roman" w:cs="Times New Roman"/>
          </w:rPr>
          <w:t>limit</w:t>
        </w:r>
      </w:ins>
      <w:ins w:id="120" w:author="Clay" w:date="2019-03-16T20:24:00Z">
        <w:r w:rsidR="00AA4D61">
          <w:rPr>
            <w:rFonts w:ascii="Times New Roman" w:hAnsi="Times New Roman" w:cs="Times New Roman"/>
          </w:rPr>
          <w:t>s autochthonous</w:t>
        </w:r>
      </w:ins>
      <w:r w:rsidR="002B6F18" w:rsidRPr="002B6F18">
        <w:rPr>
          <w:rFonts w:ascii="Times New Roman" w:hAnsi="Times New Roman" w:cs="Times New Roman"/>
        </w:rPr>
        <w:t xml:space="preserve"> </w:t>
      </w:r>
      <w:commentRangeStart w:id="121"/>
      <w:r w:rsidR="002B6F18" w:rsidRPr="002B6F18">
        <w:rPr>
          <w:rFonts w:ascii="Times New Roman" w:hAnsi="Times New Roman" w:cs="Times New Roman"/>
        </w:rPr>
        <w:t>photosynthesis</w:t>
      </w:r>
      <w:del w:id="122" w:author="Clay" w:date="2019-03-16T20:12:00Z">
        <w:r w:rsidR="002B6F18" w:rsidRPr="002B6F18" w:rsidDel="009D6DED">
          <w:rPr>
            <w:rFonts w:ascii="Times New Roman" w:hAnsi="Times New Roman" w:cs="Times New Roman"/>
          </w:rPr>
          <w:delText xml:space="preserve"> </w:delText>
        </w:r>
      </w:del>
      <w:commentRangeEnd w:id="121"/>
      <w:r w:rsidR="00AA4D61">
        <w:rPr>
          <w:rStyle w:val="CommentReference"/>
        </w:rPr>
        <w:commentReference w:id="121"/>
      </w:r>
      <w:del w:id="123" w:author="Clay" w:date="2019-03-16T20:12:00Z">
        <w:r w:rsidR="002B6F18" w:rsidRPr="002B6F18" w:rsidDel="009D6DED">
          <w:rPr>
            <w:rFonts w:ascii="Times New Roman" w:hAnsi="Times New Roman" w:cs="Times New Roman"/>
          </w:rPr>
          <w:delText>in the primary producers or photoautotrophs, such as algae, that inhabit the stream.  There is however</w:delText>
        </w:r>
      </w:del>
      <w:r w:rsidR="002B6F18" w:rsidRPr="002B6F18">
        <w:rPr>
          <w:rFonts w:ascii="Times New Roman" w:hAnsi="Times New Roman" w:cs="Times New Roman"/>
        </w:rPr>
        <w:t xml:space="preserve">, </w:t>
      </w:r>
      <w:ins w:id="124" w:author="Clay" w:date="2019-03-16T20:12:00Z">
        <w:r w:rsidR="009D6DED">
          <w:rPr>
            <w:rFonts w:ascii="Times New Roman" w:hAnsi="Times New Roman" w:cs="Times New Roman"/>
          </w:rPr>
          <w:t xml:space="preserve">but when the canopy is closed, </w:t>
        </w:r>
      </w:ins>
      <w:del w:id="125" w:author="Clay" w:date="2019-03-16T20:12:00Z">
        <w:r w:rsidR="002B6F18" w:rsidRPr="002B6F18" w:rsidDel="009D6DED">
          <w:rPr>
            <w:rFonts w:ascii="Times New Roman" w:hAnsi="Times New Roman" w:cs="Times New Roman"/>
          </w:rPr>
          <w:delText xml:space="preserve">usually an </w:delText>
        </w:r>
      </w:del>
      <w:ins w:id="126" w:author="Clay" w:date="2019-03-16T20:12:00Z">
        <w:r w:rsidR="009D6DED">
          <w:rPr>
            <w:rFonts w:ascii="Times New Roman" w:hAnsi="Times New Roman" w:cs="Times New Roman"/>
          </w:rPr>
          <w:t xml:space="preserve">an </w:t>
        </w:r>
      </w:ins>
      <w:r w:rsidR="002B6F18" w:rsidRPr="002B6F18">
        <w:rPr>
          <w:rFonts w:ascii="Times New Roman" w:hAnsi="Times New Roman" w:cs="Times New Roman"/>
        </w:rPr>
        <w:t>abundance of plant matter</w:t>
      </w:r>
      <w:ins w:id="127" w:author="Clay" w:date="2019-03-16T20:13:00Z">
        <w:r w:rsidR="009D6DED">
          <w:rPr>
            <w:rFonts w:ascii="Times New Roman" w:hAnsi="Times New Roman" w:cs="Times New Roman"/>
          </w:rPr>
          <w:t xml:space="preserve"> enters the stream </w:t>
        </w:r>
      </w:ins>
      <w:del w:id="128" w:author="Clay" w:date="2019-03-16T20:13:00Z">
        <w:r w:rsidR="002B6F18" w:rsidRPr="002B6F18" w:rsidDel="009D6DED">
          <w:rPr>
            <w:rFonts w:ascii="Times New Roman" w:hAnsi="Times New Roman" w:cs="Times New Roman"/>
          </w:rPr>
          <w:delText xml:space="preserve"> mostly </w:delText>
        </w:r>
      </w:del>
      <w:r w:rsidR="002B6F18" w:rsidRPr="002B6F18">
        <w:rPr>
          <w:rFonts w:ascii="Times New Roman" w:hAnsi="Times New Roman" w:cs="Times New Roman"/>
        </w:rPr>
        <w:t xml:space="preserve">in the form of </w:t>
      </w:r>
      <w:del w:id="129" w:author="Clay" w:date="2019-03-16T20:13:00Z">
        <w:r w:rsidR="002B6F18" w:rsidRPr="002B6F18" w:rsidDel="009D6DED">
          <w:rPr>
            <w:rFonts w:ascii="Times New Roman" w:hAnsi="Times New Roman" w:cs="Times New Roman"/>
          </w:rPr>
          <w:delText>leaves or pine needles</w:delText>
        </w:r>
      </w:del>
      <w:ins w:id="130" w:author="Clay" w:date="2019-03-16T20:13:00Z">
        <w:r w:rsidR="009D6DED">
          <w:rPr>
            <w:rFonts w:ascii="Times New Roman" w:hAnsi="Times New Roman" w:cs="Times New Roman"/>
          </w:rPr>
          <w:t xml:space="preserve">foliage or </w:t>
        </w:r>
        <w:commentRangeStart w:id="131"/>
        <w:r w:rsidR="009D6DED">
          <w:rPr>
            <w:rFonts w:ascii="Times New Roman" w:hAnsi="Times New Roman" w:cs="Times New Roman"/>
          </w:rPr>
          <w:t>wood</w:t>
        </w:r>
      </w:ins>
      <w:commentRangeEnd w:id="131"/>
      <w:ins w:id="132" w:author="Clay" w:date="2019-03-16T20:25:00Z">
        <w:r w:rsidR="00AA4D61">
          <w:rPr>
            <w:rStyle w:val="CommentReference"/>
          </w:rPr>
          <w:commentReference w:id="131"/>
        </w:r>
      </w:ins>
      <w:r w:rsidR="002B6F18" w:rsidRPr="002B6F18">
        <w:rPr>
          <w:rFonts w:ascii="Times New Roman" w:hAnsi="Times New Roman" w:cs="Times New Roman"/>
        </w:rPr>
        <w:t xml:space="preserve">.  </w:t>
      </w:r>
      <w:proofErr w:type="gramStart"/>
      <w:r w:rsidR="002B6F18" w:rsidRPr="002B6F18">
        <w:rPr>
          <w:rFonts w:ascii="Times New Roman" w:hAnsi="Times New Roman" w:cs="Times New Roman"/>
        </w:rPr>
        <w:t xml:space="preserve">This </w:t>
      </w:r>
      <w:proofErr w:type="spellStart"/>
      <w:ins w:id="133" w:author="Clay" w:date="2019-03-16T20:25:00Z">
        <w:r w:rsidR="00AA4D61" w:rsidRPr="002B6F18">
          <w:rPr>
            <w:rFonts w:ascii="Times New Roman" w:hAnsi="Times New Roman" w:cs="Times New Roman"/>
          </w:rPr>
          <w:t>allochthonous</w:t>
        </w:r>
        <w:proofErr w:type="spellEnd"/>
        <w:r w:rsidR="00AA4D61" w:rsidRPr="002B6F18">
          <w:rPr>
            <w:rFonts w:ascii="Times New Roman" w:hAnsi="Times New Roman" w:cs="Times New Roman"/>
          </w:rPr>
          <w:t xml:space="preserve"> </w:t>
        </w:r>
      </w:ins>
      <w:r w:rsidR="002B6F18" w:rsidRPr="002B6F18">
        <w:rPr>
          <w:rFonts w:ascii="Times New Roman" w:hAnsi="Times New Roman" w:cs="Times New Roman"/>
        </w:rPr>
        <w:t>plant material</w:t>
      </w:r>
      <w:ins w:id="134" w:author="Clay" w:date="2019-03-16T20:13:00Z">
        <w:r w:rsidR="009D6DED">
          <w:rPr>
            <w:rFonts w:ascii="Times New Roman" w:hAnsi="Times New Roman" w:cs="Times New Roman"/>
          </w:rPr>
          <w:t>,</w:t>
        </w:r>
      </w:ins>
      <w:r w:rsidR="002B6F18" w:rsidRPr="002B6F18">
        <w:rPr>
          <w:rFonts w:ascii="Times New Roman" w:hAnsi="Times New Roman" w:cs="Times New Roman"/>
        </w:rPr>
        <w:t xml:space="preserve"> </w:t>
      </w:r>
      <w:del w:id="135" w:author="Clay" w:date="2019-03-16T20:25:00Z">
        <w:r w:rsidR="002B6F18" w:rsidRPr="002B6F18" w:rsidDel="00AA4D61">
          <w:rPr>
            <w:rFonts w:ascii="Times New Roman" w:hAnsi="Times New Roman" w:cs="Times New Roman"/>
          </w:rPr>
          <w:delText xml:space="preserve">known as allochthonous (from the outside) organic matter, </w:delText>
        </w:r>
      </w:del>
      <w:ins w:id="136" w:author="Clay" w:date="2019-03-16T20:13:00Z">
        <w:r w:rsidR="009D6DED">
          <w:rPr>
            <w:rFonts w:ascii="Times New Roman" w:hAnsi="Times New Roman" w:cs="Times New Roman"/>
          </w:rPr>
          <w:t xml:space="preserve">often </w:t>
        </w:r>
      </w:ins>
      <w:r w:rsidR="002B6F18" w:rsidRPr="002B6F18">
        <w:rPr>
          <w:rFonts w:ascii="Times New Roman" w:hAnsi="Times New Roman" w:cs="Times New Roman"/>
        </w:rPr>
        <w:t xml:space="preserve">serves </w:t>
      </w:r>
      <w:del w:id="137" w:author="Clay" w:date="2019-03-16T20:13:00Z">
        <w:r w:rsidR="002B6F18" w:rsidRPr="002B6F18" w:rsidDel="009D6DED">
          <w:rPr>
            <w:rFonts w:ascii="Times New Roman" w:hAnsi="Times New Roman" w:cs="Times New Roman"/>
          </w:rPr>
          <w:delText xml:space="preserve">largely </w:delText>
        </w:r>
      </w:del>
      <w:r w:rsidR="002B6F18" w:rsidRPr="002B6F18">
        <w:rPr>
          <w:rFonts w:ascii="Times New Roman" w:hAnsi="Times New Roman" w:cs="Times New Roman"/>
        </w:rPr>
        <w:t>as the energetic foundation for headwater ecosystem</w:t>
      </w:r>
      <w:ins w:id="138" w:author="Clay" w:date="2019-03-16T20:14:00Z">
        <w:r w:rsidR="009D6DED">
          <w:rPr>
            <w:rFonts w:ascii="Times New Roman" w:hAnsi="Times New Roman" w:cs="Times New Roman"/>
          </w:rPr>
          <w:t xml:space="preserve"> food </w:t>
        </w:r>
        <w:commentRangeStart w:id="139"/>
        <w:r w:rsidR="009D6DED">
          <w:rPr>
            <w:rFonts w:ascii="Times New Roman" w:hAnsi="Times New Roman" w:cs="Times New Roman"/>
          </w:rPr>
          <w:t>web</w:t>
        </w:r>
      </w:ins>
      <w:r w:rsidR="002B6F18" w:rsidRPr="002B6F18">
        <w:rPr>
          <w:rFonts w:ascii="Times New Roman" w:hAnsi="Times New Roman" w:cs="Times New Roman"/>
        </w:rPr>
        <w:t>s</w:t>
      </w:r>
      <w:commentRangeEnd w:id="139"/>
      <w:r w:rsidR="00AA4D61">
        <w:rPr>
          <w:rStyle w:val="CommentReference"/>
        </w:rPr>
        <w:commentReference w:id="139"/>
      </w:r>
      <w:r w:rsidR="002B6F18" w:rsidRPr="002B6F18">
        <w:rPr>
          <w:rFonts w:ascii="Times New Roman" w:hAnsi="Times New Roman" w:cs="Times New Roman"/>
        </w:rPr>
        <w:t>.</w:t>
      </w:r>
      <w:proofErr w:type="gramEnd"/>
      <w:r w:rsidR="002B6F18" w:rsidRPr="002B6F18">
        <w:rPr>
          <w:rFonts w:ascii="Times New Roman" w:hAnsi="Times New Roman" w:cs="Times New Roman"/>
        </w:rPr>
        <w:t xml:space="preserve">  </w:t>
      </w:r>
      <w:del w:id="140" w:author="Clay" w:date="2019-03-16T20:14:00Z">
        <w:r w:rsidR="002B6F18" w:rsidRPr="002B6F18" w:rsidDel="009D6DED">
          <w:rPr>
            <w:rFonts w:ascii="Times New Roman" w:hAnsi="Times New Roman" w:cs="Times New Roman"/>
          </w:rPr>
          <w:delText>Consequently,</w:delText>
        </w:r>
      </w:del>
      <w:ins w:id="141" w:author="Clay" w:date="2019-03-16T20:14:00Z">
        <w:r w:rsidR="009D6DED">
          <w:rPr>
            <w:rFonts w:ascii="Times New Roman" w:hAnsi="Times New Roman" w:cs="Times New Roman"/>
          </w:rPr>
          <w:t>Because</w:t>
        </w:r>
      </w:ins>
      <w:r w:rsidR="002B6F18" w:rsidRPr="002B6F18">
        <w:rPr>
          <w:rFonts w:ascii="Times New Roman" w:hAnsi="Times New Roman" w:cs="Times New Roman"/>
        </w:rPr>
        <w:t xml:space="preserve"> these ecosystems</w:t>
      </w:r>
      <w:r w:rsidR="00646DDB">
        <w:rPr>
          <w:rFonts w:ascii="Times New Roman" w:hAnsi="Times New Roman" w:cs="Times New Roman"/>
        </w:rPr>
        <w:t xml:space="preserve"> </w:t>
      </w:r>
      <w:del w:id="142" w:author="Clay" w:date="2019-03-16T20:14:00Z">
        <w:r w:rsidR="00646DDB" w:rsidDel="009D6DED">
          <w:rPr>
            <w:rFonts w:ascii="Times New Roman" w:hAnsi="Times New Roman" w:cs="Times New Roman"/>
          </w:rPr>
          <w:delText xml:space="preserve">are </w:delText>
        </w:r>
      </w:del>
      <w:r w:rsidR="00646DDB">
        <w:rPr>
          <w:rFonts w:ascii="Times New Roman" w:hAnsi="Times New Roman" w:cs="Times New Roman"/>
        </w:rPr>
        <w:t>depend</w:t>
      </w:r>
      <w:del w:id="143" w:author="Clay" w:date="2019-03-16T20:14:00Z">
        <w:r w:rsidR="00646DDB" w:rsidDel="009D6DED">
          <w:rPr>
            <w:rFonts w:ascii="Times New Roman" w:hAnsi="Times New Roman" w:cs="Times New Roman"/>
          </w:rPr>
          <w:delText>ent</w:delText>
        </w:r>
      </w:del>
      <w:r w:rsidR="00646DDB">
        <w:rPr>
          <w:rFonts w:ascii="Times New Roman" w:hAnsi="Times New Roman" w:cs="Times New Roman"/>
        </w:rPr>
        <w:t xml:space="preserve"> on subsidies from the surrounding environment</w:t>
      </w:r>
      <w:ins w:id="144" w:author="Clay" w:date="2019-03-16T20:15:00Z">
        <w:r w:rsidR="009D6DED">
          <w:rPr>
            <w:rFonts w:ascii="Times New Roman" w:hAnsi="Times New Roman" w:cs="Times New Roman"/>
          </w:rPr>
          <w:t>, they are considered</w:t>
        </w:r>
      </w:ins>
      <w:r w:rsidR="00646DDB">
        <w:rPr>
          <w:rFonts w:ascii="Times New Roman" w:hAnsi="Times New Roman" w:cs="Times New Roman"/>
        </w:rPr>
        <w:t xml:space="preserve"> </w:t>
      </w:r>
      <w:del w:id="145" w:author="Clay" w:date="2019-03-16T20:15:00Z">
        <w:r w:rsidR="00646DDB" w:rsidDel="009D6DED">
          <w:rPr>
            <w:rFonts w:ascii="Times New Roman" w:hAnsi="Times New Roman" w:cs="Times New Roman"/>
          </w:rPr>
          <w:delText xml:space="preserve">often making them </w:delText>
        </w:r>
        <w:r w:rsidR="002B6F18" w:rsidRPr="002B6F18" w:rsidDel="009D6DED">
          <w:rPr>
            <w:rFonts w:ascii="Times New Roman" w:hAnsi="Times New Roman" w:cs="Times New Roman"/>
          </w:rPr>
          <w:delText xml:space="preserve">net </w:delText>
        </w:r>
      </w:del>
      <w:r w:rsidR="002B6F18" w:rsidRPr="002B6F18">
        <w:rPr>
          <w:rFonts w:ascii="Times New Roman" w:hAnsi="Times New Roman" w:cs="Times New Roman"/>
        </w:rPr>
        <w:t>heterotrophic</w:t>
      </w:r>
      <w:ins w:id="146" w:author="Clay" w:date="2019-03-16T20:15:00Z">
        <w:r w:rsidR="009D6DED">
          <w:rPr>
            <w:rFonts w:ascii="Times New Roman" w:hAnsi="Times New Roman" w:cs="Times New Roman"/>
          </w:rPr>
          <w:t xml:space="preserve">, meaning their food web is sustained by energy produced in </w:t>
        </w:r>
      </w:ins>
      <w:ins w:id="147" w:author="Clay" w:date="2019-03-16T20:26:00Z">
        <w:r w:rsidR="00AA4D61">
          <w:rPr>
            <w:rFonts w:ascii="Times New Roman" w:hAnsi="Times New Roman" w:cs="Times New Roman"/>
          </w:rPr>
          <w:t xml:space="preserve">the neighboring </w:t>
        </w:r>
      </w:ins>
      <w:ins w:id="148" w:author="Clay" w:date="2019-03-16T20:15:00Z">
        <w:r w:rsidR="009D6DED">
          <w:rPr>
            <w:rFonts w:ascii="Times New Roman" w:hAnsi="Times New Roman" w:cs="Times New Roman"/>
          </w:rPr>
          <w:t>terrestrial ecosystems</w:t>
        </w:r>
      </w:ins>
      <w:del w:id="149" w:author="Clay" w:date="2019-03-16T20:16:00Z">
        <w:r w:rsidR="00646DDB" w:rsidDel="009D6DED">
          <w:rPr>
            <w:rFonts w:ascii="Times New Roman" w:hAnsi="Times New Roman" w:cs="Times New Roman"/>
          </w:rPr>
          <w:delText xml:space="preserve"> (not producing their own food)</w:delText>
        </w:r>
      </w:del>
      <w:ins w:id="150" w:author="Clay" w:date="2019-03-16T20:26:00Z">
        <w:r w:rsidR="00AA4D61">
          <w:rPr>
            <w:rFonts w:ascii="Times New Roman" w:hAnsi="Times New Roman" w:cs="Times New Roman"/>
          </w:rPr>
          <w:t xml:space="preserve"> rather than the aquatic </w:t>
        </w:r>
        <w:proofErr w:type="spellStart"/>
        <w:r w:rsidR="00AA4D61">
          <w:rPr>
            <w:rFonts w:ascii="Times New Roman" w:hAnsi="Times New Roman" w:cs="Times New Roman"/>
          </w:rPr>
          <w:t>ecosytem</w:t>
        </w:r>
      </w:ins>
      <w:proofErr w:type="spellEnd"/>
      <w:r w:rsidR="002B6F18" w:rsidRPr="002B6F18">
        <w:rPr>
          <w:rFonts w:ascii="Times New Roman" w:hAnsi="Times New Roman" w:cs="Times New Roman"/>
        </w:rPr>
        <w:t xml:space="preserve">.  </w:t>
      </w:r>
      <w:ins w:id="151" w:author="Clay" w:date="2019-03-16T20:16:00Z">
        <w:r w:rsidR="009D6DED">
          <w:rPr>
            <w:rFonts w:ascii="Times New Roman" w:hAnsi="Times New Roman" w:cs="Times New Roman"/>
          </w:rPr>
          <w:t xml:space="preserve">When </w:t>
        </w:r>
        <w:proofErr w:type="spellStart"/>
        <w:r w:rsidR="009D6DED">
          <w:rPr>
            <w:rFonts w:ascii="Times New Roman" w:hAnsi="Times New Roman" w:cs="Times New Roman"/>
          </w:rPr>
          <w:t>allochthonous</w:t>
        </w:r>
        <w:proofErr w:type="spellEnd"/>
        <w:r w:rsidR="009D6DED">
          <w:rPr>
            <w:rFonts w:ascii="Times New Roman" w:hAnsi="Times New Roman" w:cs="Times New Roman"/>
          </w:rPr>
          <w:t xml:space="preserve"> matter enters streams, </w:t>
        </w:r>
        <w:r w:rsidR="00AA4D61" w:rsidRPr="002B6F18">
          <w:rPr>
            <w:rFonts w:ascii="Times New Roman" w:hAnsi="Times New Roman" w:cs="Times New Roman"/>
          </w:rPr>
          <w:t xml:space="preserve">aquatic fungi </w:t>
        </w:r>
      </w:ins>
      <w:ins w:id="152" w:author="Clay" w:date="2019-03-16T20:18:00Z">
        <w:r w:rsidR="00AA4D61">
          <w:rPr>
            <w:rFonts w:ascii="Times New Roman" w:hAnsi="Times New Roman" w:cs="Times New Roman"/>
          </w:rPr>
          <w:t xml:space="preserve">and bacteria </w:t>
        </w:r>
      </w:ins>
      <w:del w:id="153" w:author="Clay" w:date="2019-03-16T20:16:00Z">
        <w:r w:rsidR="002B6F18" w:rsidRPr="002B6F18" w:rsidDel="00AA4D61">
          <w:rPr>
            <w:rFonts w:ascii="Times New Roman" w:hAnsi="Times New Roman" w:cs="Times New Roman"/>
          </w:rPr>
          <w:delText xml:space="preserve">The plant matter </w:delText>
        </w:r>
      </w:del>
      <w:del w:id="154" w:author="Clay" w:date="2019-03-16T20:17:00Z">
        <w:r w:rsidR="002B6F18" w:rsidRPr="002B6F18" w:rsidDel="00AA4D61">
          <w:rPr>
            <w:rFonts w:ascii="Times New Roman" w:hAnsi="Times New Roman" w:cs="Times New Roman"/>
          </w:rPr>
          <w:delText xml:space="preserve">is typically </w:delText>
        </w:r>
      </w:del>
      <w:ins w:id="155" w:author="Clay" w:date="2019-03-16T20:17:00Z">
        <w:r w:rsidR="00AA4D61">
          <w:rPr>
            <w:rFonts w:ascii="Times New Roman" w:hAnsi="Times New Roman" w:cs="Times New Roman"/>
          </w:rPr>
          <w:t xml:space="preserve">colonize </w:t>
        </w:r>
      </w:ins>
      <w:ins w:id="156" w:author="Clay" w:date="2019-03-16T20:18:00Z">
        <w:r w:rsidR="00AA4D61">
          <w:rPr>
            <w:rFonts w:ascii="Times New Roman" w:hAnsi="Times New Roman" w:cs="Times New Roman"/>
          </w:rPr>
          <w:t xml:space="preserve">the organic matter </w:t>
        </w:r>
      </w:ins>
      <w:del w:id="157" w:author="Clay" w:date="2019-03-16T20:18:00Z">
        <w:r w:rsidR="002B6F18" w:rsidRPr="002B6F18" w:rsidDel="00AA4D61">
          <w:rPr>
            <w:rFonts w:ascii="Times New Roman" w:hAnsi="Times New Roman" w:cs="Times New Roman"/>
          </w:rPr>
          <w:delText xml:space="preserve">first </w:delText>
        </w:r>
      </w:del>
      <w:del w:id="158" w:author="Clay" w:date="2019-03-16T20:17:00Z">
        <w:r w:rsidR="002B6F18" w:rsidRPr="002B6F18" w:rsidDel="00AA4D61">
          <w:rPr>
            <w:rFonts w:ascii="Times New Roman" w:hAnsi="Times New Roman" w:cs="Times New Roman"/>
          </w:rPr>
          <w:delText xml:space="preserve">colonized by </w:delText>
        </w:r>
      </w:del>
      <w:ins w:id="159" w:author="Clay" w:date="2019-03-16T20:17:00Z">
        <w:r w:rsidR="00AA4D61">
          <w:rPr>
            <w:rFonts w:ascii="Times New Roman" w:hAnsi="Times New Roman" w:cs="Times New Roman"/>
          </w:rPr>
          <w:t xml:space="preserve">as they </w:t>
        </w:r>
      </w:ins>
      <w:del w:id="160" w:author="Clay" w:date="2019-03-16T20:16:00Z">
        <w:r w:rsidR="002B6F18" w:rsidRPr="002B6F18" w:rsidDel="00AA4D61">
          <w:rPr>
            <w:rFonts w:ascii="Times New Roman" w:hAnsi="Times New Roman" w:cs="Times New Roman"/>
          </w:rPr>
          <w:delText xml:space="preserve">aquatic fungi </w:delText>
        </w:r>
      </w:del>
      <w:del w:id="161" w:author="Clay" w:date="2019-03-16T20:17:00Z">
        <w:r w:rsidR="002B6F18" w:rsidRPr="002B6F18" w:rsidDel="00AA4D61">
          <w:rPr>
            <w:rFonts w:ascii="Times New Roman" w:hAnsi="Times New Roman" w:cs="Times New Roman"/>
          </w:rPr>
          <w:delText xml:space="preserve">which </w:delText>
        </w:r>
      </w:del>
      <w:del w:id="162" w:author="Clay" w:date="2019-03-16T20:18:00Z">
        <w:r w:rsidR="002B6F18" w:rsidRPr="002B6F18" w:rsidDel="00AA4D61">
          <w:rPr>
            <w:rFonts w:ascii="Times New Roman" w:hAnsi="Times New Roman" w:cs="Times New Roman"/>
          </w:rPr>
          <w:delText xml:space="preserve">begin to </w:delText>
        </w:r>
      </w:del>
      <w:r w:rsidR="002B6F18" w:rsidRPr="002B6F18">
        <w:rPr>
          <w:rFonts w:ascii="Times New Roman" w:hAnsi="Times New Roman" w:cs="Times New Roman"/>
        </w:rPr>
        <w:t>consume the leaves</w:t>
      </w:r>
      <w:ins w:id="163" w:author="Clay" w:date="2019-03-16T20:27:00Z">
        <w:r w:rsidR="00014423">
          <w:rPr>
            <w:rFonts w:ascii="Times New Roman" w:hAnsi="Times New Roman" w:cs="Times New Roman"/>
          </w:rPr>
          <w:t>,</w:t>
        </w:r>
      </w:ins>
      <w:ins w:id="164" w:author="Clay" w:date="2019-03-16T20:18:00Z">
        <w:r w:rsidR="00AA4D61">
          <w:rPr>
            <w:rFonts w:ascii="Times New Roman" w:hAnsi="Times New Roman" w:cs="Times New Roman"/>
          </w:rPr>
          <w:t xml:space="preserve"> form</w:t>
        </w:r>
      </w:ins>
      <w:ins w:id="165" w:author="Clay" w:date="2019-03-16T20:27:00Z">
        <w:r w:rsidR="00014423">
          <w:rPr>
            <w:rFonts w:ascii="Times New Roman" w:hAnsi="Times New Roman" w:cs="Times New Roman"/>
          </w:rPr>
          <w:t>ing</w:t>
        </w:r>
      </w:ins>
      <w:ins w:id="166" w:author="Clay" w:date="2019-03-16T20:18:00Z">
        <w:r w:rsidR="00AA4D61">
          <w:rPr>
            <w:rFonts w:ascii="Times New Roman" w:hAnsi="Times New Roman" w:cs="Times New Roman"/>
          </w:rPr>
          <w:t xml:space="preserve"> </w:t>
        </w:r>
      </w:ins>
      <w:del w:id="167" w:author="Clay" w:date="2019-03-16T20:17:00Z">
        <w:r w:rsidR="002B6F18" w:rsidRPr="002B6F18" w:rsidDel="00AA4D61">
          <w:rPr>
            <w:rFonts w:ascii="Times New Roman" w:hAnsi="Times New Roman" w:cs="Times New Roman"/>
          </w:rPr>
          <w:delText xml:space="preserve"> and spread throughout</w:delText>
        </w:r>
        <w:r w:rsidR="00646DDB" w:rsidDel="00AA4D61">
          <w:rPr>
            <w:rFonts w:ascii="Times New Roman" w:hAnsi="Times New Roman" w:cs="Times New Roman"/>
          </w:rPr>
          <w:delText xml:space="preserve">.  This is </w:delText>
        </w:r>
        <w:r w:rsidR="002B6F18" w:rsidRPr="002B6F18" w:rsidDel="00AA4D61">
          <w:rPr>
            <w:rFonts w:ascii="Times New Roman" w:hAnsi="Times New Roman" w:cs="Times New Roman"/>
          </w:rPr>
          <w:delText xml:space="preserve">shortly </w:delText>
        </w:r>
      </w:del>
      <w:del w:id="168" w:author="Clay" w:date="2019-03-16T20:18:00Z">
        <w:r w:rsidR="002B6F18" w:rsidRPr="002B6F18" w:rsidDel="00AA4D61">
          <w:rPr>
            <w:rFonts w:ascii="Times New Roman" w:hAnsi="Times New Roman" w:cs="Times New Roman"/>
          </w:rPr>
          <w:delText xml:space="preserve">followed by bacteria which start to form </w:delText>
        </w:r>
      </w:del>
      <w:r w:rsidR="002B6F18" w:rsidRPr="002B6F18">
        <w:rPr>
          <w:rFonts w:ascii="Times New Roman" w:hAnsi="Times New Roman" w:cs="Times New Roman"/>
        </w:rPr>
        <w:t>a thin</w:t>
      </w:r>
      <w:ins w:id="169" w:author="Clay" w:date="2019-03-16T20:18:00Z">
        <w:r w:rsidR="00AA4D61">
          <w:rPr>
            <w:rFonts w:ascii="Times New Roman" w:hAnsi="Times New Roman" w:cs="Times New Roman"/>
          </w:rPr>
          <w:t>,</w:t>
        </w:r>
      </w:ins>
      <w:r w:rsidR="002B6F18" w:rsidRPr="002B6F18">
        <w:rPr>
          <w:rFonts w:ascii="Times New Roman" w:hAnsi="Times New Roman" w:cs="Times New Roman"/>
        </w:rPr>
        <w:t xml:space="preserve"> slimy biofilm.  The </w:t>
      </w:r>
      <w:del w:id="170" w:author="Clay" w:date="2019-03-16T20:18:00Z">
        <w:r w:rsidR="002B6F18" w:rsidRPr="002B6F18" w:rsidDel="00AA4D61">
          <w:rPr>
            <w:rFonts w:ascii="Times New Roman" w:hAnsi="Times New Roman" w:cs="Times New Roman"/>
          </w:rPr>
          <w:delText xml:space="preserve">leaves </w:delText>
        </w:r>
      </w:del>
      <w:proofErr w:type="spellStart"/>
      <w:ins w:id="171" w:author="Clay" w:date="2019-03-16T20:18:00Z">
        <w:r w:rsidR="00AA4D61">
          <w:rPr>
            <w:rFonts w:ascii="Times New Roman" w:hAnsi="Times New Roman" w:cs="Times New Roman"/>
          </w:rPr>
          <w:t>allochthonous</w:t>
        </w:r>
        <w:proofErr w:type="spellEnd"/>
        <w:r w:rsidR="00AA4D61">
          <w:rPr>
            <w:rFonts w:ascii="Times New Roman" w:hAnsi="Times New Roman" w:cs="Times New Roman"/>
          </w:rPr>
          <w:t xml:space="preserve"> matter is </w:t>
        </w:r>
      </w:ins>
      <w:del w:id="172" w:author="Clay" w:date="2019-03-16T20:19:00Z">
        <w:r w:rsidR="002B6F18" w:rsidRPr="002B6F18" w:rsidDel="00AA4D61">
          <w:rPr>
            <w:rFonts w:ascii="Times New Roman" w:hAnsi="Times New Roman" w:cs="Times New Roman"/>
          </w:rPr>
          <w:delText xml:space="preserve">are </w:delText>
        </w:r>
      </w:del>
      <w:r w:rsidR="002B6F18" w:rsidRPr="002B6F18">
        <w:rPr>
          <w:rFonts w:ascii="Times New Roman" w:hAnsi="Times New Roman" w:cs="Times New Roman"/>
        </w:rPr>
        <w:t>composed almost entirely of hydrocarbons which the biofilm</w:t>
      </w:r>
      <w:ins w:id="173" w:author="Clay" w:date="2019-03-16T20:19:00Z">
        <w:r w:rsidR="00AA4D61">
          <w:rPr>
            <w:rFonts w:ascii="Times New Roman" w:hAnsi="Times New Roman" w:cs="Times New Roman"/>
          </w:rPr>
          <w:t xml:space="preserve"> organisms</w:t>
        </w:r>
      </w:ins>
      <w:r w:rsidR="002B6F18" w:rsidRPr="002B6F18">
        <w:rPr>
          <w:rFonts w:ascii="Times New Roman" w:hAnsi="Times New Roman" w:cs="Times New Roman"/>
        </w:rPr>
        <w:t xml:space="preserve"> </w:t>
      </w:r>
      <w:r w:rsidR="002B6F18" w:rsidRPr="002B6F18">
        <w:rPr>
          <w:rFonts w:ascii="Times New Roman" w:hAnsi="Times New Roman" w:cs="Times New Roman"/>
        </w:rPr>
        <w:lastRenderedPageBreak/>
        <w:t xml:space="preserve">slowly </w:t>
      </w:r>
      <w:del w:id="174" w:author="Clay" w:date="2019-03-16T20:29:00Z">
        <w:r w:rsidR="002B6F18" w:rsidRPr="002B6F18" w:rsidDel="00014423">
          <w:rPr>
            <w:rFonts w:ascii="Times New Roman" w:hAnsi="Times New Roman" w:cs="Times New Roman"/>
          </w:rPr>
          <w:delText>break</w:delText>
        </w:r>
      </w:del>
      <w:del w:id="175" w:author="Clay" w:date="2019-03-16T20:19:00Z">
        <w:r w:rsidR="002B6F18" w:rsidRPr="002B6F18" w:rsidDel="00AA4D61">
          <w:rPr>
            <w:rFonts w:ascii="Times New Roman" w:hAnsi="Times New Roman" w:cs="Times New Roman"/>
          </w:rPr>
          <w:delText>s</w:delText>
        </w:r>
      </w:del>
      <w:del w:id="176" w:author="Clay" w:date="2019-03-16T20:29:00Z">
        <w:r w:rsidR="002B6F18" w:rsidRPr="002B6F18" w:rsidDel="00014423">
          <w:rPr>
            <w:rFonts w:ascii="Times New Roman" w:hAnsi="Times New Roman" w:cs="Times New Roman"/>
          </w:rPr>
          <w:delText xml:space="preserve"> down and </w:delText>
        </w:r>
      </w:del>
      <w:del w:id="177" w:author="Clay" w:date="2019-03-16T20:19:00Z">
        <w:r w:rsidR="002B6F18" w:rsidRPr="002B6F18" w:rsidDel="00AA4D61">
          <w:rPr>
            <w:rFonts w:ascii="Times New Roman" w:hAnsi="Times New Roman" w:cs="Times New Roman"/>
          </w:rPr>
          <w:delText xml:space="preserve">liberates </w:delText>
        </w:r>
      </w:del>
      <w:del w:id="178" w:author="Clay" w:date="2019-03-16T20:29:00Z">
        <w:r w:rsidR="002B6F18" w:rsidRPr="002B6F18" w:rsidDel="00014423">
          <w:rPr>
            <w:rFonts w:ascii="Times New Roman" w:hAnsi="Times New Roman" w:cs="Times New Roman"/>
          </w:rPr>
          <w:delText>through digestion</w:delText>
        </w:r>
      </w:del>
      <w:ins w:id="179" w:author="Clay" w:date="2019-03-16T20:29:00Z">
        <w:r w:rsidR="00014423">
          <w:rPr>
            <w:rFonts w:ascii="Times New Roman" w:hAnsi="Times New Roman" w:cs="Times New Roman"/>
          </w:rPr>
          <w:t>metabolize</w:t>
        </w:r>
      </w:ins>
      <w:r w:rsidR="002B6F18" w:rsidRPr="002B6F18">
        <w:rPr>
          <w:rFonts w:ascii="Times New Roman" w:hAnsi="Times New Roman" w:cs="Times New Roman"/>
        </w:rPr>
        <w:t xml:space="preserve">.  </w:t>
      </w:r>
      <w:ins w:id="180" w:author="Clay" w:date="2019-03-16T20:19:00Z">
        <w:r w:rsidR="00AA4D61">
          <w:rPr>
            <w:rFonts w:ascii="Times New Roman" w:hAnsi="Times New Roman" w:cs="Times New Roman"/>
          </w:rPr>
          <w:t xml:space="preserve">Because headwater streams often have </w:t>
        </w:r>
      </w:ins>
      <w:del w:id="181" w:author="Clay" w:date="2019-03-16T20:20:00Z">
        <w:r w:rsidR="002B6F18" w:rsidRPr="002B6F18" w:rsidDel="00AA4D61">
          <w:rPr>
            <w:rFonts w:ascii="Times New Roman" w:hAnsi="Times New Roman" w:cs="Times New Roman"/>
          </w:rPr>
          <w:delText xml:space="preserve">The </w:delText>
        </w:r>
      </w:del>
      <w:r w:rsidR="002B6F18" w:rsidRPr="002B6F18">
        <w:rPr>
          <w:rFonts w:ascii="Times New Roman" w:hAnsi="Times New Roman" w:cs="Times New Roman"/>
        </w:rPr>
        <w:t xml:space="preserve">scant nutrients </w:t>
      </w:r>
      <w:del w:id="182" w:author="Clay" w:date="2019-03-16T20:20:00Z">
        <w:r w:rsidR="002B6F18" w:rsidRPr="002B6F18" w:rsidDel="00AA4D61">
          <w:rPr>
            <w:rFonts w:ascii="Times New Roman" w:hAnsi="Times New Roman" w:cs="Times New Roman"/>
          </w:rPr>
          <w:delText xml:space="preserve">such as </w:delText>
        </w:r>
      </w:del>
      <w:ins w:id="183" w:author="Clay" w:date="2019-03-16T20:20:00Z">
        <w:r w:rsidR="00AA4D61">
          <w:rPr>
            <w:rFonts w:ascii="Times New Roman" w:hAnsi="Times New Roman" w:cs="Times New Roman"/>
          </w:rPr>
          <w:t xml:space="preserve">containing </w:t>
        </w:r>
      </w:ins>
      <w:del w:id="184" w:author="Clay" w:date="2019-03-16T20:20:00Z">
        <w:r w:rsidR="002B6F18" w:rsidRPr="002B6F18" w:rsidDel="00AA4D61">
          <w:rPr>
            <w:rFonts w:ascii="Times New Roman" w:hAnsi="Times New Roman" w:cs="Times New Roman"/>
          </w:rPr>
          <w:delText xml:space="preserve">phosphate </w:delText>
        </w:r>
      </w:del>
      <w:ins w:id="185" w:author="Clay" w:date="2019-03-16T20:20:00Z">
        <w:r w:rsidR="00AA4D61">
          <w:rPr>
            <w:rFonts w:ascii="Times New Roman" w:hAnsi="Times New Roman" w:cs="Times New Roman"/>
          </w:rPr>
          <w:t xml:space="preserve">phosphorus or </w:t>
        </w:r>
      </w:ins>
      <w:del w:id="186" w:author="Clay" w:date="2019-03-16T20:20:00Z">
        <w:r w:rsidR="002B6F18" w:rsidRPr="002B6F18" w:rsidDel="00AA4D61">
          <w:rPr>
            <w:rFonts w:ascii="Times New Roman" w:hAnsi="Times New Roman" w:cs="Times New Roman"/>
          </w:rPr>
          <w:delText xml:space="preserve">and </w:delText>
        </w:r>
        <w:commentRangeStart w:id="187"/>
        <w:r w:rsidR="002B6F18" w:rsidRPr="002B6F18" w:rsidDel="00AA4D61">
          <w:rPr>
            <w:rFonts w:ascii="Times New Roman" w:hAnsi="Times New Roman" w:cs="Times New Roman"/>
          </w:rPr>
          <w:delText>nitrate</w:delText>
        </w:r>
      </w:del>
      <w:ins w:id="188" w:author="Clay" w:date="2019-03-16T20:20:00Z">
        <w:r w:rsidR="00AA4D61">
          <w:rPr>
            <w:rFonts w:ascii="Times New Roman" w:hAnsi="Times New Roman" w:cs="Times New Roman"/>
          </w:rPr>
          <w:t>nitrogen</w:t>
        </w:r>
        <w:commentRangeEnd w:id="187"/>
        <w:r w:rsidR="00AA4D61">
          <w:rPr>
            <w:rStyle w:val="CommentReference"/>
          </w:rPr>
          <w:commentReference w:id="187"/>
        </w:r>
        <w:r w:rsidR="00AA4D61">
          <w:rPr>
            <w:rFonts w:ascii="Times New Roman" w:hAnsi="Times New Roman" w:cs="Times New Roman"/>
          </w:rPr>
          <w:t>,</w:t>
        </w:r>
      </w:ins>
      <w:r w:rsidR="002B6F18" w:rsidRPr="002B6F18">
        <w:rPr>
          <w:rFonts w:ascii="Times New Roman" w:hAnsi="Times New Roman" w:cs="Times New Roman"/>
        </w:rPr>
        <w:t xml:space="preserve"> </w:t>
      </w:r>
      <w:del w:id="189" w:author="Clay" w:date="2019-03-16T20:21:00Z">
        <w:r w:rsidR="002B6F18" w:rsidRPr="002B6F18" w:rsidDel="00AA4D61">
          <w:rPr>
            <w:rFonts w:ascii="Times New Roman" w:hAnsi="Times New Roman" w:cs="Times New Roman"/>
          </w:rPr>
          <w:delText xml:space="preserve">are </w:delText>
        </w:r>
      </w:del>
      <w:ins w:id="190" w:author="Clay" w:date="2019-03-16T20:21:00Z">
        <w:r w:rsidR="00AA4D61">
          <w:rPr>
            <w:rFonts w:ascii="Times New Roman" w:hAnsi="Times New Roman" w:cs="Times New Roman"/>
          </w:rPr>
          <w:t xml:space="preserve">these nutrients are </w:t>
        </w:r>
      </w:ins>
      <w:r w:rsidR="002B6F18" w:rsidRPr="002B6F18">
        <w:rPr>
          <w:rFonts w:ascii="Times New Roman" w:hAnsi="Times New Roman" w:cs="Times New Roman"/>
        </w:rPr>
        <w:t xml:space="preserve">absorbed for critical cellular processes while </w:t>
      </w:r>
      <w:del w:id="191" w:author="Clay" w:date="2019-03-16T20:21:00Z">
        <w:r w:rsidR="002B6F18" w:rsidRPr="002B6F18" w:rsidDel="00AA4D61">
          <w:rPr>
            <w:rFonts w:ascii="Times New Roman" w:hAnsi="Times New Roman" w:cs="Times New Roman"/>
          </w:rPr>
          <w:delText xml:space="preserve">some of the </w:delText>
        </w:r>
      </w:del>
      <w:r w:rsidR="002B6F18" w:rsidRPr="002B6F18">
        <w:rPr>
          <w:rFonts w:ascii="Times New Roman" w:hAnsi="Times New Roman" w:cs="Times New Roman"/>
        </w:rPr>
        <w:t xml:space="preserve">hydrocarbons are used for </w:t>
      </w:r>
      <w:ins w:id="192" w:author="Clay" w:date="2019-03-16T20:21:00Z">
        <w:r w:rsidR="00AA4D61" w:rsidRPr="002B6F18">
          <w:rPr>
            <w:rFonts w:ascii="Times New Roman" w:hAnsi="Times New Roman" w:cs="Times New Roman"/>
          </w:rPr>
          <w:t>biofilm</w:t>
        </w:r>
        <w:r w:rsidR="00AA4D61" w:rsidRPr="002B6F18">
          <w:rPr>
            <w:rFonts w:ascii="Times New Roman" w:hAnsi="Times New Roman" w:cs="Times New Roman"/>
          </w:rPr>
          <w:t xml:space="preserve"> </w:t>
        </w:r>
      </w:ins>
      <w:del w:id="193" w:author="Clay" w:date="2019-03-16T20:21:00Z">
        <w:r w:rsidR="002B6F18" w:rsidRPr="002B6F18" w:rsidDel="00AA4D61">
          <w:rPr>
            <w:rFonts w:ascii="Times New Roman" w:hAnsi="Times New Roman" w:cs="Times New Roman"/>
          </w:rPr>
          <w:delText xml:space="preserve">the </w:delText>
        </w:r>
      </w:del>
      <w:r w:rsidR="002B6F18" w:rsidRPr="002B6F18">
        <w:rPr>
          <w:rFonts w:ascii="Times New Roman" w:hAnsi="Times New Roman" w:cs="Times New Roman"/>
        </w:rPr>
        <w:t xml:space="preserve">structure </w:t>
      </w:r>
      <w:del w:id="194" w:author="Clay" w:date="2019-03-16T20:21:00Z">
        <w:r w:rsidR="002B6F18" w:rsidRPr="002B6F18" w:rsidDel="00AA4D61">
          <w:rPr>
            <w:rFonts w:ascii="Times New Roman" w:hAnsi="Times New Roman" w:cs="Times New Roman"/>
          </w:rPr>
          <w:delText>of the biofilm</w:delText>
        </w:r>
      </w:del>
      <w:ins w:id="195" w:author="Clay" w:date="2019-03-16T20:29:00Z">
        <w:r w:rsidR="00014423">
          <w:rPr>
            <w:rFonts w:ascii="Times New Roman" w:hAnsi="Times New Roman" w:cs="Times New Roman"/>
          </w:rPr>
          <w:t xml:space="preserve"> or </w:t>
        </w:r>
      </w:ins>
      <w:del w:id="196" w:author="Clay" w:date="2019-03-16T20:29:00Z">
        <w:r w:rsidR="002B6F18" w:rsidRPr="002B6F18" w:rsidDel="00014423">
          <w:rPr>
            <w:rFonts w:ascii="Times New Roman" w:hAnsi="Times New Roman" w:cs="Times New Roman"/>
          </w:rPr>
          <w:delText xml:space="preserve">.  Some of these hydrocarbons are also </w:delText>
        </w:r>
      </w:del>
      <w:r w:rsidR="002B6F18" w:rsidRPr="002B6F18">
        <w:rPr>
          <w:rFonts w:ascii="Times New Roman" w:hAnsi="Times New Roman" w:cs="Times New Roman"/>
        </w:rPr>
        <w:t xml:space="preserve">broken down completely </w:t>
      </w:r>
      <w:del w:id="197" w:author="Clay" w:date="2019-03-16T20:30:00Z">
        <w:r w:rsidR="002B6F18" w:rsidRPr="002B6F18" w:rsidDel="00014423">
          <w:rPr>
            <w:rFonts w:ascii="Times New Roman" w:hAnsi="Times New Roman" w:cs="Times New Roman"/>
          </w:rPr>
          <w:delText xml:space="preserve">and used </w:delText>
        </w:r>
      </w:del>
      <w:r w:rsidR="002B6F18" w:rsidRPr="002B6F18">
        <w:rPr>
          <w:rFonts w:ascii="Times New Roman" w:hAnsi="Times New Roman" w:cs="Times New Roman"/>
        </w:rPr>
        <w:t>as an energy source</w:t>
      </w:r>
      <w:ins w:id="198" w:author="Clay" w:date="2019-03-16T20:30:00Z">
        <w:r w:rsidR="00014423">
          <w:rPr>
            <w:rFonts w:ascii="Times New Roman" w:hAnsi="Times New Roman" w:cs="Times New Roman"/>
          </w:rPr>
          <w:t>,</w:t>
        </w:r>
      </w:ins>
      <w:r w:rsidR="002B6F18" w:rsidRPr="002B6F18">
        <w:rPr>
          <w:rFonts w:ascii="Times New Roman" w:hAnsi="Times New Roman" w:cs="Times New Roman"/>
        </w:rPr>
        <w:t xml:space="preserve"> </w:t>
      </w:r>
      <w:del w:id="199" w:author="Clay" w:date="2019-03-16T20:30:00Z">
        <w:r w:rsidR="002B6F18" w:rsidRPr="002B6F18" w:rsidDel="00014423">
          <w:rPr>
            <w:rFonts w:ascii="Times New Roman" w:hAnsi="Times New Roman" w:cs="Times New Roman"/>
          </w:rPr>
          <w:delText xml:space="preserve">while the residual </w:delText>
        </w:r>
      </w:del>
      <w:ins w:id="200" w:author="Clay" w:date="2019-03-16T20:30:00Z">
        <w:r w:rsidR="00014423">
          <w:rPr>
            <w:rFonts w:ascii="Times New Roman" w:hAnsi="Times New Roman" w:cs="Times New Roman"/>
          </w:rPr>
          <w:t xml:space="preserve">releasing </w:t>
        </w:r>
      </w:ins>
      <w:r w:rsidR="002B6F18" w:rsidRPr="002B6F18">
        <w:rPr>
          <w:rFonts w:ascii="Times New Roman" w:hAnsi="Times New Roman" w:cs="Times New Roman"/>
        </w:rPr>
        <w:t xml:space="preserve">carbon dioxide </w:t>
      </w:r>
      <w:del w:id="201" w:author="Clay" w:date="2019-03-16T20:30:00Z">
        <w:r w:rsidR="002B6F18" w:rsidRPr="002B6F18" w:rsidDel="00014423">
          <w:rPr>
            <w:rFonts w:ascii="Times New Roman" w:hAnsi="Times New Roman" w:cs="Times New Roman"/>
          </w:rPr>
          <w:delText xml:space="preserve">is exhausted to the aquatic environment </w:delText>
        </w:r>
      </w:del>
      <w:r w:rsidR="002B6F18" w:rsidRPr="002B6F18">
        <w:rPr>
          <w:rFonts w:ascii="Times New Roman" w:hAnsi="Times New Roman" w:cs="Times New Roman"/>
        </w:rPr>
        <w:t xml:space="preserve">through respiration.  </w:t>
      </w:r>
      <w:commentRangeStart w:id="202"/>
      <w:r w:rsidR="002B6F18" w:rsidRPr="002B6F18">
        <w:rPr>
          <w:rFonts w:ascii="Times New Roman" w:hAnsi="Times New Roman" w:cs="Times New Roman"/>
        </w:rPr>
        <w:t xml:space="preserve">Many </w:t>
      </w:r>
      <w:commentRangeEnd w:id="202"/>
      <w:r w:rsidR="00014423">
        <w:rPr>
          <w:rStyle w:val="CommentReference"/>
        </w:rPr>
        <w:commentReference w:id="202"/>
      </w:r>
      <w:r w:rsidR="002B6F18" w:rsidRPr="002B6F18">
        <w:rPr>
          <w:rFonts w:ascii="Times New Roman" w:hAnsi="Times New Roman" w:cs="Times New Roman"/>
        </w:rPr>
        <w:t xml:space="preserve">aquatic invertebrates seek out these biofilm laden leaves and begin shredding them to ingest the most nutritious and soft parts.  Other invertebrates may patiently wait for discarded particles of food to be delivered to them by the current or actively collect small scraps from the stream bed.  A few are predatory which spend their time hunting for other invertebrates which have found themselves vulnerable.  This whole food web is overshadowed by the presence of fish which regularly occupy the top trophic level </w:t>
      </w:r>
      <w:r>
        <w:rPr>
          <w:rFonts w:ascii="Times New Roman" w:hAnsi="Times New Roman" w:cs="Times New Roman"/>
        </w:rPr>
        <w:t>and</w:t>
      </w:r>
      <w:r w:rsidR="002B6F18" w:rsidRPr="002B6F18">
        <w:rPr>
          <w:rFonts w:ascii="Times New Roman" w:hAnsi="Times New Roman" w:cs="Times New Roman"/>
        </w:rPr>
        <w:t xml:space="preserve"> continuously monitor the water column for anything that may fit in their </w:t>
      </w:r>
      <w:commentRangeStart w:id="203"/>
      <w:r w:rsidR="002B6F18" w:rsidRPr="002B6F18">
        <w:rPr>
          <w:rFonts w:ascii="Times New Roman" w:hAnsi="Times New Roman" w:cs="Times New Roman"/>
        </w:rPr>
        <w:t>mouth</w:t>
      </w:r>
      <w:commentRangeEnd w:id="203"/>
      <w:r w:rsidR="00232106">
        <w:rPr>
          <w:rStyle w:val="CommentReference"/>
        </w:rPr>
        <w:commentReference w:id="203"/>
      </w:r>
      <w:r w:rsidR="002B6F18" w:rsidRPr="002B6F18">
        <w:rPr>
          <w:rFonts w:ascii="Times New Roman" w:hAnsi="Times New Roman" w:cs="Times New Roman"/>
        </w:rPr>
        <w:t>.</w:t>
      </w:r>
    </w:p>
    <w:p w14:paraId="71FA834F" w14:textId="679B7B7D" w:rsidR="004E737F" w:rsidRDefault="002B6F18" w:rsidP="002B6F18">
      <w:pPr>
        <w:spacing w:line="480" w:lineRule="auto"/>
        <w:ind w:firstLine="720"/>
        <w:rPr>
          <w:rFonts w:ascii="Times New Roman" w:hAnsi="Times New Roman" w:cs="Times New Roman"/>
        </w:rPr>
      </w:pPr>
      <w:commentRangeStart w:id="204"/>
      <w:commentRangeStart w:id="205"/>
      <w:r w:rsidRPr="002B6F18">
        <w:rPr>
          <w:rFonts w:ascii="Times New Roman" w:hAnsi="Times New Roman" w:cs="Times New Roman"/>
        </w:rPr>
        <w:t>The</w:t>
      </w:r>
      <w:commentRangeEnd w:id="204"/>
      <w:r w:rsidR="00FB03D4">
        <w:rPr>
          <w:rStyle w:val="CommentReference"/>
        </w:rPr>
        <w:commentReference w:id="204"/>
      </w:r>
      <w:r w:rsidRPr="002B6F18">
        <w:rPr>
          <w:rFonts w:ascii="Times New Roman" w:hAnsi="Times New Roman" w:cs="Times New Roman"/>
        </w:rPr>
        <w:t xml:space="preserve"> </w:t>
      </w:r>
      <w:commentRangeEnd w:id="205"/>
      <w:r w:rsidR="005A1765">
        <w:rPr>
          <w:rStyle w:val="CommentReference"/>
        </w:rPr>
        <w:commentReference w:id="205"/>
      </w:r>
      <w:r w:rsidRPr="002B6F18">
        <w:rPr>
          <w:rFonts w:ascii="Times New Roman" w:hAnsi="Times New Roman" w:cs="Times New Roman"/>
        </w:rPr>
        <w:t xml:space="preserve">activities of all of the aerobic organisms in a stream reach can be </w:t>
      </w:r>
      <w:commentRangeStart w:id="206"/>
      <w:del w:id="207" w:author="Clay" w:date="2019-03-16T20:41:00Z">
        <w:r w:rsidRPr="002B6F18" w:rsidDel="00232106">
          <w:rPr>
            <w:rFonts w:ascii="Times New Roman" w:hAnsi="Times New Roman" w:cs="Times New Roman"/>
          </w:rPr>
          <w:delText xml:space="preserve">evaluated </w:delText>
        </w:r>
      </w:del>
      <w:commentRangeEnd w:id="206"/>
      <w:r w:rsidR="00232106">
        <w:rPr>
          <w:rStyle w:val="CommentReference"/>
        </w:rPr>
        <w:commentReference w:id="206"/>
      </w:r>
      <w:ins w:id="208" w:author="Clay" w:date="2019-03-16T20:41:00Z">
        <w:r w:rsidR="00232106">
          <w:rPr>
            <w:rFonts w:ascii="Times New Roman" w:hAnsi="Times New Roman" w:cs="Times New Roman"/>
          </w:rPr>
          <w:t>measured</w:t>
        </w:r>
        <w:r w:rsidR="00232106" w:rsidRPr="002B6F18">
          <w:rPr>
            <w:rFonts w:ascii="Times New Roman" w:hAnsi="Times New Roman" w:cs="Times New Roman"/>
          </w:rPr>
          <w:t xml:space="preserve"> </w:t>
        </w:r>
      </w:ins>
      <w:r w:rsidRPr="002B6F18">
        <w:rPr>
          <w:rFonts w:ascii="Times New Roman" w:hAnsi="Times New Roman" w:cs="Times New Roman"/>
        </w:rPr>
        <w:t xml:space="preserve">with </w:t>
      </w:r>
      <w:del w:id="209" w:author="Clay" w:date="2019-03-16T20:43:00Z">
        <w:r w:rsidRPr="002B6F18" w:rsidDel="00232106">
          <w:rPr>
            <w:rFonts w:ascii="Times New Roman" w:hAnsi="Times New Roman" w:cs="Times New Roman"/>
          </w:rPr>
          <w:delText xml:space="preserve">a </w:delText>
        </w:r>
      </w:del>
      <w:ins w:id="210" w:author="Clay" w:date="2019-03-16T20:43:00Z">
        <w:r w:rsidR="00232106">
          <w:rPr>
            <w:rFonts w:ascii="Times New Roman" w:hAnsi="Times New Roman" w:cs="Times New Roman"/>
          </w:rPr>
          <w:t>the</w:t>
        </w:r>
        <w:r w:rsidR="00232106" w:rsidRPr="002B6F18">
          <w:rPr>
            <w:rFonts w:ascii="Times New Roman" w:hAnsi="Times New Roman" w:cs="Times New Roman"/>
          </w:rPr>
          <w:t xml:space="preserve"> </w:t>
        </w:r>
      </w:ins>
      <w:r w:rsidRPr="002B6F18">
        <w:rPr>
          <w:rFonts w:ascii="Times New Roman" w:hAnsi="Times New Roman" w:cs="Times New Roman"/>
        </w:rPr>
        <w:t>metric of stream metabolism.  Stream ecosystem metabolism is the combination of gross primary production (GPP) and ecosystem respiration (ER).  GPP by photoautotrophs uses the energy in light to fix the carbon in CO</w:t>
      </w:r>
      <w:r w:rsidRPr="002B6F18">
        <w:rPr>
          <w:rFonts w:ascii="Times New Roman" w:hAnsi="Times New Roman" w:cs="Times New Roman"/>
          <w:vertAlign w:val="subscript"/>
        </w:rPr>
        <w:t>2</w:t>
      </w:r>
      <w:r w:rsidRPr="002B6F18">
        <w:rPr>
          <w:rFonts w:ascii="Times New Roman" w:hAnsi="Times New Roman" w:cs="Times New Roman"/>
        </w:rPr>
        <w:t xml:space="preserve"> into organic hydrocarbons which releases O</w:t>
      </w:r>
      <w:r w:rsidRPr="002B6F18">
        <w:rPr>
          <w:rFonts w:ascii="Times New Roman" w:hAnsi="Times New Roman" w:cs="Times New Roman"/>
          <w:vertAlign w:val="subscript"/>
        </w:rPr>
        <w:t>2</w:t>
      </w:r>
      <w:r w:rsidRPr="002B6F18">
        <w:rPr>
          <w:rFonts w:ascii="Times New Roman" w:hAnsi="Times New Roman" w:cs="Times New Roman"/>
        </w:rPr>
        <w:t>.  ER is the reverse of this process and is the mineralization of organic hydrocarbon to CO</w:t>
      </w:r>
      <w:r w:rsidRPr="002B6F18">
        <w:rPr>
          <w:rFonts w:ascii="Times New Roman" w:hAnsi="Times New Roman" w:cs="Times New Roman"/>
          <w:vertAlign w:val="subscript"/>
        </w:rPr>
        <w:t>2</w:t>
      </w:r>
      <w:r w:rsidRPr="002B6F18">
        <w:rPr>
          <w:rFonts w:ascii="Times New Roman" w:hAnsi="Times New Roman" w:cs="Times New Roman"/>
        </w:rPr>
        <w:t xml:space="preserve"> which consumes O</w:t>
      </w:r>
      <w:r w:rsidRPr="002B6F18">
        <w:rPr>
          <w:rFonts w:ascii="Times New Roman" w:hAnsi="Times New Roman" w:cs="Times New Roman"/>
          <w:vertAlign w:val="subscript"/>
        </w:rPr>
        <w:t>2</w:t>
      </w:r>
      <w:r w:rsidRPr="002B6F18">
        <w:rPr>
          <w:rFonts w:ascii="Times New Roman" w:hAnsi="Times New Roman" w:cs="Times New Roman"/>
        </w:rPr>
        <w:t>.  This consumption of O</w:t>
      </w:r>
      <w:r w:rsidRPr="002B6F18">
        <w:rPr>
          <w:rFonts w:ascii="Times New Roman" w:hAnsi="Times New Roman" w:cs="Times New Roman"/>
          <w:vertAlign w:val="subscript"/>
        </w:rPr>
        <w:t>2</w:t>
      </w:r>
      <w:r w:rsidRPr="002B6F18">
        <w:rPr>
          <w:rFonts w:ascii="Times New Roman" w:hAnsi="Times New Roman" w:cs="Times New Roman"/>
        </w:rPr>
        <w:t xml:space="preserve"> represents the use of energy by organisms in the stream </w:t>
      </w:r>
      <w:r w:rsidR="009C027B">
        <w:rPr>
          <w:rFonts w:ascii="Times New Roman" w:hAnsi="Times New Roman" w:cs="Times New Roman"/>
        </w:rPr>
        <w:fldChar w:fldCharType="begin"/>
      </w:r>
      <w:r w:rsidR="009C027B">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C027B">
        <w:rPr>
          <w:rFonts w:ascii="Times New Roman" w:hAnsi="Times New Roman" w:cs="Times New Roman"/>
        </w:rPr>
        <w:fldChar w:fldCharType="separate"/>
      </w:r>
      <w:r w:rsidR="009C027B">
        <w:rPr>
          <w:rFonts w:ascii="Times New Roman" w:hAnsi="Times New Roman" w:cs="Times New Roman"/>
        </w:rPr>
        <w:t xml:space="preserve">(Hall and Hotchkiss </w:t>
      </w:r>
      <w:r w:rsidR="009C027B" w:rsidRPr="00C70BDB">
        <w:rPr>
          <w:rFonts w:ascii="Times New Roman" w:hAnsi="Times New Roman" w:cs="Times New Roman"/>
        </w:rPr>
        <w:t>2017)</w:t>
      </w:r>
      <w:r w:rsidR="009C027B">
        <w:rPr>
          <w:rFonts w:ascii="Times New Roman" w:hAnsi="Times New Roman" w:cs="Times New Roman"/>
        </w:rPr>
        <w:fldChar w:fldCharType="end"/>
      </w:r>
      <w:r w:rsidRPr="002B6F18">
        <w:rPr>
          <w:rFonts w:ascii="Times New Roman" w:hAnsi="Times New Roman" w:cs="Times New Roman"/>
        </w:rPr>
        <w:t xml:space="preserve">.  Stream metabolism is therefore a comprehensive measure which sums the activity of virtually all of the organisms in a stream </w:t>
      </w:r>
      <w:r w:rsidR="009C027B">
        <w:rPr>
          <w:rFonts w:ascii="Times New Roman" w:hAnsi="Times New Roman" w:cs="Times New Roman"/>
        </w:rPr>
        <w:fldChar w:fldCharType="begin"/>
      </w:r>
      <w:r w:rsidR="009C027B">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9C027B">
        <w:rPr>
          <w:rFonts w:ascii="Times New Roman" w:hAnsi="Times New Roman" w:cs="Times New Roman"/>
        </w:rPr>
        <w:fldChar w:fldCharType="separate"/>
      </w:r>
      <w:r w:rsidR="009C027B" w:rsidRPr="00C70BDB">
        <w:rPr>
          <w:rFonts w:ascii="Times New Roman" w:hAnsi="Times New Roman" w:cs="Times New Roman"/>
        </w:rPr>
        <w:t>(Mejia et al. 2018)</w:t>
      </w:r>
      <w:r w:rsidR="009C027B">
        <w:rPr>
          <w:rFonts w:ascii="Times New Roman" w:hAnsi="Times New Roman" w:cs="Times New Roman"/>
        </w:rPr>
        <w:fldChar w:fldCharType="end"/>
      </w:r>
      <w:r w:rsidRPr="002B6F18">
        <w:rPr>
          <w:rFonts w:ascii="Times New Roman" w:hAnsi="Times New Roman" w:cs="Times New Roman"/>
        </w:rPr>
        <w:t xml:space="preserve">.  </w:t>
      </w:r>
    </w:p>
    <w:p w14:paraId="39A3BC79" w14:textId="2E61EAF4" w:rsidR="002B6F18" w:rsidRPr="002B6F18" w:rsidRDefault="002B6F18">
      <w:pPr>
        <w:spacing w:line="480" w:lineRule="auto"/>
        <w:ind w:firstLine="720"/>
        <w:rPr>
          <w:rFonts w:ascii="Times New Roman" w:hAnsi="Times New Roman" w:cs="Times New Roman"/>
        </w:rPr>
      </w:pPr>
      <w:commentRangeStart w:id="211"/>
      <w:commentRangeStart w:id="212"/>
      <w:r w:rsidRPr="002B6F18">
        <w:rPr>
          <w:rFonts w:ascii="Times New Roman" w:hAnsi="Times New Roman" w:cs="Times New Roman"/>
        </w:rPr>
        <w:lastRenderedPageBreak/>
        <w:t>The</w:t>
      </w:r>
      <w:commentRangeEnd w:id="211"/>
      <w:r w:rsidR="00FB03D4">
        <w:rPr>
          <w:rStyle w:val="CommentReference"/>
        </w:rPr>
        <w:commentReference w:id="211"/>
      </w:r>
      <w:r w:rsidRPr="002B6F18">
        <w:rPr>
          <w:rFonts w:ascii="Times New Roman" w:hAnsi="Times New Roman" w:cs="Times New Roman"/>
        </w:rPr>
        <w:t xml:space="preserve"> </w:t>
      </w:r>
      <w:commentRangeEnd w:id="212"/>
      <w:r w:rsidR="005A1765">
        <w:rPr>
          <w:rStyle w:val="CommentReference"/>
        </w:rPr>
        <w:commentReference w:id="212"/>
      </w:r>
      <w:r w:rsidRPr="002B6F18">
        <w:rPr>
          <w:rFonts w:ascii="Times New Roman" w:hAnsi="Times New Roman" w:cs="Times New Roman"/>
        </w:rPr>
        <w:t xml:space="preserve">presence of trout in a headwater stream may relate to overall stream metabolism.  The respiration of trout will be included directly in the stream ER estimate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Hall 1972)</w:t>
      </w:r>
      <w:r w:rsidR="006076B5">
        <w:rPr>
          <w:rFonts w:ascii="Times New Roman" w:hAnsi="Times New Roman" w:cs="Times New Roman"/>
        </w:rPr>
        <w:fldChar w:fldCharType="end"/>
      </w:r>
      <w:r w:rsidR="006076B5">
        <w:rPr>
          <w:rFonts w:ascii="Times New Roman" w:hAnsi="Times New Roman" w:cs="Times New Roman"/>
        </w:rPr>
        <w:t xml:space="preserve"> </w:t>
      </w:r>
      <w:r w:rsidRPr="002B6F18">
        <w:rPr>
          <w:rFonts w:ascii="Times New Roman" w:hAnsi="Times New Roman" w:cs="Times New Roman"/>
        </w:rPr>
        <w:t xml:space="preserve">and may also affect GPP due to a trophic cascade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shortTitle":"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Young et al. 2008)</w:t>
      </w:r>
      <w:r w:rsidR="006076B5">
        <w:rPr>
          <w:rFonts w:ascii="Times New Roman" w:hAnsi="Times New Roman" w:cs="Times New Roman"/>
        </w:rPr>
        <w:fldChar w:fldCharType="end"/>
      </w:r>
      <w:r w:rsidRPr="002B6F18">
        <w:rPr>
          <w:rFonts w:ascii="Times New Roman" w:hAnsi="Times New Roman" w:cs="Times New Roman"/>
        </w:rPr>
        <w:t xml:space="preserve">.  A trophic cascade occurs when a change in the presence or activity of organisms at a particular trophic level affects the organisms of other trophic levels through indirect pathways.  In the case of trout for example, more fish may relate to more GPP.  More fish could consume and put more pressure on invertebrates which will in turn consume </w:t>
      </w:r>
      <w:proofErr w:type="gramStart"/>
      <w:r w:rsidRPr="002B6F18">
        <w:rPr>
          <w:rFonts w:ascii="Times New Roman" w:hAnsi="Times New Roman" w:cs="Times New Roman"/>
        </w:rPr>
        <w:t>less</w:t>
      </w:r>
      <w:proofErr w:type="gramEnd"/>
      <w:r w:rsidRPr="002B6F18">
        <w:rPr>
          <w:rFonts w:ascii="Times New Roman" w:hAnsi="Times New Roman" w:cs="Times New Roman"/>
        </w:rPr>
        <w:t xml:space="preserve"> algae which will allow for more alga</w:t>
      </w:r>
      <w:r w:rsidR="004B2106">
        <w:rPr>
          <w:rFonts w:ascii="Times New Roman" w:hAnsi="Times New Roman" w:cs="Times New Roman"/>
        </w:rPr>
        <w:t>l</w:t>
      </w:r>
      <w:r w:rsidRPr="002B6F18">
        <w:rPr>
          <w:rFonts w:ascii="Times New Roman" w:hAnsi="Times New Roman" w:cs="Times New Roman"/>
        </w:rPr>
        <w:t xml:space="preserve"> growth and thus GPP.  It also remains a possibility that ER, GPP and trout may relate to one another due to mechanisms that either increase or decrease production and metabolism of most trophic levels.  </w:t>
      </w:r>
    </w:p>
    <w:p w14:paraId="59824F5D" w14:textId="440F9748" w:rsidR="002B6F18" w:rsidRPr="002B6F18" w:rsidRDefault="002B6F18" w:rsidP="002B6F18">
      <w:pPr>
        <w:spacing w:line="480" w:lineRule="auto"/>
        <w:ind w:firstLine="720"/>
        <w:rPr>
          <w:rFonts w:ascii="Times New Roman" w:hAnsi="Times New Roman" w:cs="Times New Roman"/>
        </w:rPr>
      </w:pPr>
      <w:commentRangeStart w:id="213"/>
      <w:commentRangeStart w:id="214"/>
      <w:r w:rsidRPr="002B6F18">
        <w:rPr>
          <w:rFonts w:ascii="Times New Roman" w:hAnsi="Times New Roman" w:cs="Times New Roman"/>
        </w:rPr>
        <w:t>Organisms</w:t>
      </w:r>
      <w:commentRangeEnd w:id="213"/>
      <w:r w:rsidR="00FB03D4">
        <w:rPr>
          <w:rStyle w:val="CommentReference"/>
        </w:rPr>
        <w:commentReference w:id="213"/>
      </w:r>
      <w:r w:rsidRPr="002B6F18">
        <w:rPr>
          <w:rFonts w:ascii="Times New Roman" w:hAnsi="Times New Roman" w:cs="Times New Roman"/>
        </w:rPr>
        <w:t xml:space="preserve"> </w:t>
      </w:r>
      <w:commentRangeEnd w:id="214"/>
      <w:r w:rsidR="005A1765">
        <w:rPr>
          <w:rStyle w:val="CommentReference"/>
        </w:rPr>
        <w:commentReference w:id="214"/>
      </w:r>
      <w:r w:rsidRPr="002B6F18">
        <w:rPr>
          <w:rFonts w:ascii="Times New Roman" w:hAnsi="Times New Roman" w:cs="Times New Roman"/>
        </w:rPr>
        <w:t>need an energy source and certain nutrients to maintain activity levels, grow</w:t>
      </w:r>
      <w:r w:rsidR="004B2106">
        <w:rPr>
          <w:rFonts w:ascii="Times New Roman" w:hAnsi="Times New Roman" w:cs="Times New Roman"/>
        </w:rPr>
        <w:t>th</w:t>
      </w:r>
      <w:commentRangeStart w:id="215"/>
      <w:ins w:id="216" w:author="Clay" w:date="2019-03-16T20:55:00Z">
        <w:r w:rsidR="004A6356">
          <w:rPr>
            <w:rFonts w:ascii="Times New Roman" w:hAnsi="Times New Roman" w:cs="Times New Roman"/>
          </w:rPr>
          <w:t>,</w:t>
        </w:r>
        <w:commentRangeEnd w:id="215"/>
        <w:r w:rsidR="004A6356">
          <w:rPr>
            <w:rStyle w:val="CommentReference"/>
          </w:rPr>
          <w:commentReference w:id="215"/>
        </w:r>
      </w:ins>
      <w:r w:rsidRPr="002B6F18">
        <w:rPr>
          <w:rFonts w:ascii="Times New Roman" w:hAnsi="Times New Roman" w:cs="Times New Roman"/>
        </w:rPr>
        <w:t xml:space="preserve"> and reproduc</w:t>
      </w:r>
      <w:r w:rsidR="004B2106">
        <w:rPr>
          <w:rFonts w:ascii="Times New Roman" w:hAnsi="Times New Roman" w:cs="Times New Roman"/>
        </w:rPr>
        <w:t>tion</w:t>
      </w:r>
      <w:r w:rsidRPr="002B6F18">
        <w:rPr>
          <w:rFonts w:ascii="Times New Roman" w:hAnsi="Times New Roman" w:cs="Times New Roman"/>
        </w:rPr>
        <w:t xml:space="preserve">.  Dissolved organic carbon (DOC) occurs in varying concentrations in streams and is readily </w:t>
      </w:r>
      <w:del w:id="217" w:author="Clay" w:date="2019-03-16T20:56:00Z">
        <w:r w:rsidRPr="002B6F18" w:rsidDel="00E90A17">
          <w:rPr>
            <w:rFonts w:ascii="Times New Roman" w:hAnsi="Times New Roman" w:cs="Times New Roman"/>
          </w:rPr>
          <w:delText xml:space="preserve">absorbed and </w:delText>
        </w:r>
      </w:del>
      <w:r w:rsidRPr="002B6F18">
        <w:rPr>
          <w:rFonts w:ascii="Times New Roman" w:hAnsi="Times New Roman" w:cs="Times New Roman"/>
        </w:rPr>
        <w:t xml:space="preserve">metabolized by stream microbial organisms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Findlay et al. 1993)</w:t>
      </w:r>
      <w:r w:rsidR="006076B5">
        <w:rPr>
          <w:rFonts w:ascii="Times New Roman" w:hAnsi="Times New Roman" w:cs="Times New Roman"/>
        </w:rPr>
        <w:fldChar w:fldCharType="end"/>
      </w:r>
      <w:r w:rsidRPr="002B6F18">
        <w:rPr>
          <w:rFonts w:ascii="Times New Roman" w:hAnsi="Times New Roman" w:cs="Times New Roman"/>
        </w:rPr>
        <w:t>.  DOC is associated with moderate increases in GPP (</w:t>
      </w:r>
      <w:commentRangeStart w:id="218"/>
      <w:r w:rsidRPr="002B6F18">
        <w:rPr>
          <w:rFonts w:ascii="Times New Roman" w:hAnsi="Times New Roman" w:cs="Times New Roman"/>
        </w:rPr>
        <w:t>cite</w:t>
      </w:r>
      <w:commentRangeEnd w:id="218"/>
      <w:r w:rsidR="00E90A17">
        <w:rPr>
          <w:rStyle w:val="CommentReference"/>
        </w:rPr>
        <w:commentReference w:id="218"/>
      </w:r>
      <w:r w:rsidRPr="002B6F18">
        <w:rPr>
          <w:rFonts w:ascii="Times New Roman" w:hAnsi="Times New Roman" w:cs="Times New Roman"/>
        </w:rPr>
        <w:t xml:space="preserve">) and larger increases in ER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Bernhardt and Likens 2002)</w:t>
      </w:r>
      <w:r w:rsidR="006076B5">
        <w:rPr>
          <w:rFonts w:ascii="Times New Roman" w:hAnsi="Times New Roman" w:cs="Times New Roman"/>
        </w:rPr>
        <w:fldChar w:fldCharType="end"/>
      </w:r>
      <w:r w:rsidR="006076B5">
        <w:rPr>
          <w:rFonts w:ascii="Times New Roman" w:hAnsi="Times New Roman" w:cs="Times New Roman"/>
        </w:rPr>
        <w:t xml:space="preserve"> </w:t>
      </w:r>
      <w:r w:rsidRPr="002B6F18">
        <w:rPr>
          <w:rFonts w:ascii="Times New Roman" w:hAnsi="Times New Roman" w:cs="Times New Roman"/>
        </w:rPr>
        <w:t xml:space="preserve">but may decrease fish production at least in lakes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3PtyqkBk","properties":{"formattedCitation":"(Beno\\uc0\\u238{}t et al. 2016)","plainCitation":"(Benoît et al. 2016)","noteIndex":0},"citationItems":[{"id":103,"uris":["http://zotero.org/users/local/WH62bQVK/items/BFE7CVZA"],"uri":["http://zotero.org/users/local/WH62bQVK/items/BFE7CVZA"],"itemData":{"id":103,"type":"article-journal","title":"Growth rate and abundance of common fishes is negatively related to dissolved organic carbon concentration in lakes","container-title":"Canadian Journal of Fisheries and Aquatic Sciences","page":"1230-1236","volume":"73","issue":"8","source":"NRC Research Press","abstract":"Dissolved organic carbon (DOC) can limit food web productivity in lakes, potentially imposing resource limitation on fishes. We asked whether the abundance or early growth rate of three fish species was negatively related to DOC in 59 lakes in southern Quebec, Canada, where DOC concentrations ranged from 4 to 16 mg·L−1 for lakes containing walleye (Sander vitreum) and yellow perch (Perca flavescens) and from 2.6 to 9 mg·L−1 for lakes containing lake trout (Salvelinus namaycush). Estimates of abundance and growth rate were more precise for walleye and lake trout than for yellow perch because of differences in sample size. Abundance was negatively related to DOC for walleye and perhaps also for lake trout and yellow perch. Early growth rate was negatively related to DOC for walleye and lake trout, but not for yellow perch. These results support a growing body of literature suggesting that the productivity of fish populations may be negatively related to DOC concentrations in lakes., Le carbone organique dissous (COD) peut limiter la productivité à l’intérieur des réseaux trophiques dans les lacs, imposant une limitation potentielle des ressources disponibles pour les poissons. Nous avons testé si l’abondance ou le taux de croissance juvénile de trois espèces de poissons étaient négativement liés à la concentration en COD dans 59 lacs du sud de la province du Québec, Canada, où la concentration en COD variait entre 4 et 16 mg·L−1 pour les lacs incluant le doré jaune (Sander vitreum) et la perchaude (Perca flavescens) et entre 2,6 et 9 mg·L−1 pour ceux incluant le touladi (Salvelinus namaycush). Les estimations d’abondance et les taux de croissance étaient plus précis pour le doré jaune et pour le touladi par rapport à la perchaude, due à une différence au niveau de la taille d’échantillon. L’abondance était négativement reliée au COD pour le doré jaune et possiblement pour le touladi et la perchaude. Le taux de croissance juvénile était négativement relié au COD pour le doré jaune et ...","DOI":"10.1139/cjfas-2015-0340","ISSN":"0706-652X","journalAbbreviation":"Can. J. Fish. Aquat. Sci.","author":[{"family":"Benoît","given":"Pierre-Olivier"},{"family":"Beisner","given":"Beatrix E."},{"family":"Solomon","given":"Christopher T."}],"issued":{"date-parts":[["2016",2,2]]}}}],"schema":"https://github.com/citation-style-language/schema/raw/master/csl-citation.json"} </w:instrText>
      </w:r>
      <w:r w:rsidR="006076B5">
        <w:rPr>
          <w:rFonts w:ascii="Times New Roman" w:hAnsi="Times New Roman" w:cs="Times New Roman"/>
        </w:rPr>
        <w:fldChar w:fldCharType="separate"/>
      </w:r>
      <w:r w:rsidR="006076B5" w:rsidRPr="006076B5">
        <w:rPr>
          <w:rFonts w:ascii="Times New Roman" w:hAnsi="Times New Roman" w:cs="Times New Roman"/>
        </w:rPr>
        <w:t>(Benoît et al. 2016)</w:t>
      </w:r>
      <w:r w:rsidR="006076B5">
        <w:rPr>
          <w:rFonts w:ascii="Times New Roman" w:hAnsi="Times New Roman" w:cs="Times New Roman"/>
        </w:rPr>
        <w:fldChar w:fldCharType="end"/>
      </w:r>
      <w:r w:rsidRPr="002B6F18">
        <w:rPr>
          <w:rFonts w:ascii="Times New Roman" w:hAnsi="Times New Roman" w:cs="Times New Roman"/>
        </w:rPr>
        <w:t xml:space="preserve">.  Nutrients </w:t>
      </w:r>
      <w:ins w:id="219" w:author="Clay" w:date="2019-03-16T20:57:00Z">
        <w:r w:rsidR="00E90A17">
          <w:rPr>
            <w:rFonts w:ascii="Times New Roman" w:hAnsi="Times New Roman" w:cs="Times New Roman"/>
          </w:rPr>
          <w:t>containing nitrogen (N) and phosphorus (P), usually as ammonium (NH4+</w:t>
        </w:r>
      </w:ins>
      <w:ins w:id="220" w:author="Clay" w:date="2019-03-16T20:58:00Z">
        <w:r w:rsidR="00E90A17">
          <w:rPr>
            <w:rFonts w:ascii="Times New Roman" w:hAnsi="Times New Roman" w:cs="Times New Roman"/>
          </w:rPr>
          <w:t>), nitrate(</w:t>
        </w:r>
      </w:ins>
      <w:ins w:id="221" w:author="Clay" w:date="2019-03-16T20:57:00Z">
        <w:r w:rsidR="00E90A17">
          <w:rPr>
            <w:rFonts w:ascii="Times New Roman" w:hAnsi="Times New Roman" w:cs="Times New Roman"/>
          </w:rPr>
          <w:t>NO3-)</w:t>
        </w:r>
      </w:ins>
      <w:ins w:id="222" w:author="Clay" w:date="2019-03-16T20:58:00Z">
        <w:r w:rsidR="00E90A17">
          <w:rPr>
            <w:rFonts w:ascii="Times New Roman" w:hAnsi="Times New Roman" w:cs="Times New Roman"/>
          </w:rPr>
          <w:t>and phosphate (PO43-)</w:t>
        </w:r>
      </w:ins>
      <w:del w:id="223" w:author="Clay" w:date="2019-03-16T20:58:00Z">
        <w:r w:rsidRPr="002B6F18" w:rsidDel="00E90A17">
          <w:rPr>
            <w:rFonts w:ascii="Times New Roman" w:hAnsi="Times New Roman" w:cs="Times New Roman"/>
          </w:rPr>
          <w:delText>such as nitrate and phosphate</w:delText>
        </w:r>
      </w:del>
      <w:r w:rsidRPr="002B6F18">
        <w:rPr>
          <w:rFonts w:ascii="Times New Roman" w:hAnsi="Times New Roman" w:cs="Times New Roman"/>
        </w:rPr>
        <w:t xml:space="preserve"> are also known to increase the metabolism of headwater microbes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Benstead et al. 2009)</w:t>
      </w:r>
      <w:r w:rsidR="00930F75">
        <w:rPr>
          <w:rFonts w:ascii="Times New Roman" w:hAnsi="Times New Roman" w:cs="Times New Roman"/>
        </w:rPr>
        <w:fldChar w:fldCharType="end"/>
      </w:r>
      <w:ins w:id="224" w:author="Clay" w:date="2019-03-16T20:59:00Z">
        <w:r w:rsidR="00E90A17">
          <w:rPr>
            <w:rFonts w:ascii="Times New Roman" w:hAnsi="Times New Roman" w:cs="Times New Roman"/>
          </w:rPr>
          <w:t xml:space="preserve"> via increases in </w:t>
        </w:r>
      </w:ins>
      <w:del w:id="225" w:author="Clay" w:date="2019-03-16T20:59:00Z">
        <w:r w:rsidR="00930F75" w:rsidDel="00E90A17">
          <w:rPr>
            <w:rFonts w:ascii="Times New Roman" w:hAnsi="Times New Roman" w:cs="Times New Roman"/>
          </w:rPr>
          <w:delText xml:space="preserve"> </w:delText>
        </w:r>
        <w:r w:rsidRPr="002B6F18" w:rsidDel="00E90A17">
          <w:rPr>
            <w:rFonts w:ascii="Times New Roman" w:hAnsi="Times New Roman" w:cs="Times New Roman"/>
          </w:rPr>
          <w:delText xml:space="preserve">and increase overall </w:delText>
        </w:r>
      </w:del>
      <w:r w:rsidRPr="002B6F18">
        <w:rPr>
          <w:rFonts w:ascii="Times New Roman" w:hAnsi="Times New Roman" w:cs="Times New Roman"/>
        </w:rPr>
        <w:t xml:space="preserve">GPP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Mulholland et al. 2001)</w:t>
      </w:r>
      <w:r w:rsidR="00930F75">
        <w:rPr>
          <w:rFonts w:ascii="Times New Roman" w:hAnsi="Times New Roman" w:cs="Times New Roman"/>
        </w:rPr>
        <w:fldChar w:fldCharType="end"/>
      </w:r>
      <w:r w:rsidRPr="002B6F18">
        <w:rPr>
          <w:rFonts w:ascii="Times New Roman" w:hAnsi="Times New Roman" w:cs="Times New Roman"/>
        </w:rPr>
        <w:t xml:space="preserve">, 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Pascoal et al. 2005)</w:t>
      </w:r>
      <w:r w:rsidR="00930F75">
        <w:rPr>
          <w:rFonts w:ascii="Times New Roman" w:hAnsi="Times New Roman" w:cs="Times New Roman"/>
        </w:rPr>
        <w:fldChar w:fldCharType="end"/>
      </w:r>
      <w:r w:rsidRPr="002B6F18">
        <w:rPr>
          <w:rFonts w:ascii="Times New Roman" w:hAnsi="Times New Roman" w:cs="Times New Roman"/>
        </w:rPr>
        <w:t xml:space="preserve">, and trout biomass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shortTitle":"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Artigas et al. 2013)</w:t>
      </w:r>
      <w:r w:rsidR="00930F75">
        <w:rPr>
          <w:rFonts w:ascii="Times New Roman" w:hAnsi="Times New Roman" w:cs="Times New Roman"/>
        </w:rPr>
        <w:fldChar w:fldCharType="end"/>
      </w:r>
      <w:r w:rsidRPr="002B6F18">
        <w:rPr>
          <w:rFonts w:ascii="Times New Roman" w:hAnsi="Times New Roman" w:cs="Times New Roman"/>
        </w:rPr>
        <w:t xml:space="preserve">.  Light availability is the major stimulant of GPP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Warren et al. 2017)</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and may also be associated with 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Parkhill and Gulliver 1999)</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and trout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h7HpVSnW","properties":{"formattedCitation":"(Kaylor and Warren 2017)","plainCitation":"(Kaylor and Warren 2017)","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Kaylor and Warren 2017)</w:t>
      </w:r>
      <w:r w:rsidR="00930F75">
        <w:rPr>
          <w:rFonts w:ascii="Times New Roman" w:hAnsi="Times New Roman" w:cs="Times New Roman"/>
        </w:rPr>
        <w:fldChar w:fldCharType="end"/>
      </w:r>
      <w:r w:rsidRPr="002B6F18">
        <w:rPr>
          <w:rFonts w:ascii="Times New Roman" w:hAnsi="Times New Roman" w:cs="Times New Roman"/>
        </w:rPr>
        <w:t>.</w:t>
      </w:r>
    </w:p>
    <w:p w14:paraId="772B81B7" w14:textId="7522F10B" w:rsidR="002B6F18" w:rsidRPr="002B6F18" w:rsidRDefault="002B6F18" w:rsidP="002B6F18">
      <w:pPr>
        <w:spacing w:line="480" w:lineRule="auto"/>
        <w:ind w:firstLine="720"/>
        <w:rPr>
          <w:rFonts w:ascii="Times New Roman" w:hAnsi="Times New Roman" w:cs="Times New Roman"/>
        </w:rPr>
      </w:pPr>
      <w:commentRangeStart w:id="226"/>
      <w:r w:rsidRPr="002B6F18">
        <w:rPr>
          <w:rFonts w:ascii="Times New Roman" w:hAnsi="Times New Roman" w:cs="Times New Roman"/>
        </w:rPr>
        <w:lastRenderedPageBreak/>
        <w:t>A</w:t>
      </w:r>
      <w:commentRangeEnd w:id="226"/>
      <w:r w:rsidR="00FB03D4">
        <w:rPr>
          <w:rStyle w:val="CommentReference"/>
        </w:rPr>
        <w:commentReference w:id="226"/>
      </w:r>
      <w:r w:rsidRPr="002B6F18">
        <w:rPr>
          <w:rFonts w:ascii="Times New Roman" w:hAnsi="Times New Roman" w:cs="Times New Roman"/>
        </w:rPr>
        <w:t xml:space="preserve"> method for estimating stream metabolism that is currently receiving a lot of attention is the single station open diel oxygen method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Hall</w:t>
      </w:r>
      <w:r w:rsidR="00930F75">
        <w:rPr>
          <w:rFonts w:ascii="Times New Roman" w:hAnsi="Times New Roman" w:cs="Times New Roman"/>
        </w:rPr>
        <w:t xml:space="preserve"> </w:t>
      </w:r>
      <w:r w:rsidR="00930F75" w:rsidRPr="00C70BDB">
        <w:rPr>
          <w:rFonts w:ascii="Times New Roman" w:hAnsi="Times New Roman" w:cs="Times New Roman"/>
        </w:rPr>
        <w:t>and Hotchkiss</w:t>
      </w:r>
      <w:r w:rsidR="00930F75">
        <w:rPr>
          <w:rFonts w:ascii="Times New Roman" w:hAnsi="Times New Roman" w:cs="Times New Roman"/>
        </w:rPr>
        <w:t xml:space="preserve"> </w:t>
      </w:r>
      <w:r w:rsidR="00930F75" w:rsidRPr="00C70BDB">
        <w:rPr>
          <w:rFonts w:ascii="Times New Roman" w:hAnsi="Times New Roman" w:cs="Times New Roman"/>
        </w:rPr>
        <w:t>2017)</w:t>
      </w:r>
      <w:r w:rsidR="00930F75">
        <w:rPr>
          <w:rFonts w:ascii="Times New Roman" w:hAnsi="Times New Roman" w:cs="Times New Roman"/>
        </w:rPr>
        <w:fldChar w:fldCharType="end"/>
      </w:r>
      <w:r w:rsidRPr="002B6F18">
        <w:rPr>
          <w:rFonts w:ascii="Times New Roman" w:hAnsi="Times New Roman" w:cs="Times New Roman"/>
        </w:rPr>
        <w:t xml:space="preserve">.  This method assumes that oxygen saturation at any particular time is a function of GPP, ER and the oxygen exchange rate between the air and wat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Odum 1956)</w:t>
      </w:r>
      <w:r w:rsidR="00930F75">
        <w:rPr>
          <w:rFonts w:ascii="Times New Roman" w:hAnsi="Times New Roman" w:cs="Times New Roman"/>
        </w:rPr>
        <w:fldChar w:fldCharType="end"/>
      </w:r>
      <w:r w:rsidRPr="002B6F18">
        <w:rPr>
          <w:rFonts w:ascii="Times New Roman" w:hAnsi="Times New Roman" w:cs="Times New Roman"/>
        </w:rPr>
        <w:t xml:space="preserve">.  GPP and ER are often solved for using inverse modeling where the amount of light is assumed to be proportional to GPP and the remaining oxygen deficit is assumed to be ER.  This will produce a modeled oxygen curve which can be compared to the measured oxygen curve for accuracy.  To do this, light measurements and oxygen saturation must be measured frequently (commonly 5-15 minute intervals) along with temperature, salinity, and barometric pressure to calculate 100% saturation.  The last remaining parameter required is the gas exchange or reaeration rate often reported as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in d</w:t>
      </w:r>
      <w:r w:rsidRPr="002B6F18">
        <w:rPr>
          <w:rFonts w:ascii="Times New Roman" w:hAnsi="Times New Roman" w:cs="Times New Roman"/>
          <w:vertAlign w:val="superscript"/>
        </w:rPr>
        <w:t>-1</w:t>
      </w:r>
      <w:r w:rsidRPr="002B6F18">
        <w:rPr>
          <w:rFonts w:ascii="Times New Roman" w:hAnsi="Times New Roman" w:cs="Times New Roman"/>
        </w:rPr>
        <w:t xml:space="preserve"> (600 refers to Schmidt number scaling used for comparison between different gasses). </w:t>
      </w:r>
    </w:p>
    <w:p w14:paraId="5B1C4F00" w14:textId="77777777" w:rsidR="002B6F18" w:rsidRPr="002B6F18" w:rsidRDefault="002B6F18" w:rsidP="002B6F18">
      <w:pPr>
        <w:spacing w:line="480" w:lineRule="auto"/>
        <w:rPr>
          <w:rFonts w:ascii="Times New Roman" w:hAnsi="Times New Roman" w:cs="Times New Roman"/>
        </w:rPr>
      </w:pPr>
      <w:r w:rsidRPr="002B6F18">
        <w:rPr>
          <w:rFonts w:ascii="Times New Roman" w:hAnsi="Times New Roman" w:cs="Times New Roman"/>
        </w:rPr>
        <w:tab/>
      </w:r>
      <w:commentRangeStart w:id="227"/>
      <w:commentRangeStart w:id="228"/>
      <w:r w:rsidRPr="002B6F18">
        <w:rPr>
          <w:rFonts w:ascii="Times New Roman" w:hAnsi="Times New Roman" w:cs="Times New Roman"/>
        </w:rPr>
        <w:t>The</w:t>
      </w:r>
      <w:commentRangeEnd w:id="227"/>
      <w:r w:rsidR="00FB03D4">
        <w:rPr>
          <w:rStyle w:val="CommentReference"/>
        </w:rPr>
        <w:commentReference w:id="227"/>
      </w:r>
      <w:r w:rsidRPr="002B6F18">
        <w:rPr>
          <w:rFonts w:ascii="Times New Roman" w:hAnsi="Times New Roman" w:cs="Times New Roman"/>
        </w:rPr>
        <w:t xml:space="preserve"> </w:t>
      </w:r>
      <w:commentRangeEnd w:id="228"/>
      <w:r w:rsidR="005A1765">
        <w:rPr>
          <w:rStyle w:val="CommentReference"/>
        </w:rPr>
        <w:commentReference w:id="228"/>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may be estimated as a free parameter in the inverse modeling technique or measured directly.  Estimating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as part of the model is adequate for streams with low slope and high light </w:t>
      </w:r>
      <w:proofErr w:type="gramStart"/>
      <w:r w:rsidRPr="002B6F18">
        <w:rPr>
          <w:rFonts w:ascii="Times New Roman" w:hAnsi="Times New Roman" w:cs="Times New Roman"/>
        </w:rPr>
        <w:t>availability,</w:t>
      </w:r>
      <w:proofErr w:type="gramEnd"/>
      <w:r w:rsidRPr="002B6F18">
        <w:rPr>
          <w:rFonts w:ascii="Times New Roman" w:hAnsi="Times New Roman" w:cs="Times New Roman"/>
        </w:rPr>
        <w:t xml:space="preserve"> however it is more accurate to measure gas exchange directly in shaded streams with higher slopes which are typical of headwater streams.  Measuring gas exchange is done by diffusing a gas of choice into the stream at high volumes and measuring concentrations downstream from the injection point.  This process may however require permits, be cost prohibitive, and the gas may have undesirable effects.</w:t>
      </w:r>
    </w:p>
    <w:p w14:paraId="680FA736" w14:textId="3D969B6E" w:rsidR="002B6F18" w:rsidRPr="002B6F18" w:rsidRDefault="002B6F18" w:rsidP="002B6F18">
      <w:pPr>
        <w:spacing w:line="480" w:lineRule="auto"/>
        <w:rPr>
          <w:rFonts w:ascii="Times New Roman" w:hAnsi="Times New Roman" w:cs="Times New Roman"/>
        </w:rPr>
      </w:pPr>
      <w:r w:rsidRPr="002B6F18">
        <w:rPr>
          <w:rFonts w:ascii="Times New Roman" w:hAnsi="Times New Roman" w:cs="Times New Roman"/>
        </w:rPr>
        <w:tab/>
      </w:r>
      <w:commentRangeStart w:id="229"/>
      <w:commentRangeStart w:id="230"/>
      <w:r w:rsidRPr="002B6F18">
        <w:rPr>
          <w:rFonts w:ascii="Times New Roman" w:hAnsi="Times New Roman" w:cs="Times New Roman"/>
        </w:rPr>
        <w:t>An</w:t>
      </w:r>
      <w:commentRangeEnd w:id="229"/>
      <w:r w:rsidR="008F1549">
        <w:rPr>
          <w:rStyle w:val="CommentReference"/>
        </w:rPr>
        <w:commentReference w:id="229"/>
      </w:r>
      <w:r w:rsidRPr="002B6F18">
        <w:rPr>
          <w:rFonts w:ascii="Times New Roman" w:hAnsi="Times New Roman" w:cs="Times New Roman"/>
        </w:rPr>
        <w:t xml:space="preserve"> </w:t>
      </w:r>
      <w:commentRangeEnd w:id="230"/>
      <w:r w:rsidR="005A1765">
        <w:rPr>
          <w:rStyle w:val="CommentReference"/>
        </w:rPr>
        <w:commentReference w:id="230"/>
      </w:r>
      <w:r w:rsidRPr="002B6F18">
        <w:rPr>
          <w:rFonts w:ascii="Times New Roman" w:hAnsi="Times New Roman" w:cs="Times New Roman"/>
        </w:rPr>
        <w:t>alternative to measuring the gas exchange directly in headwater streams may be to estimate this value from physical attributes of the stream and relationships reported in the literature.</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 xml:space="preserve"> </w:t>
      </w:r>
      <w:r w:rsidR="00930F75" w:rsidRPr="00C70BDB">
        <w:rPr>
          <w:rFonts w:ascii="Times New Roman" w:hAnsi="Times New Roman" w:cs="Times New Roman"/>
        </w:rPr>
        <w:t>Palumbo</w:t>
      </w:r>
      <w:r w:rsidR="00930F75">
        <w:rPr>
          <w:rFonts w:ascii="Times New Roman" w:hAnsi="Times New Roman" w:cs="Times New Roman"/>
        </w:rPr>
        <w:t xml:space="preserve"> </w:t>
      </w:r>
      <w:r w:rsidR="00930F75" w:rsidRPr="00C70BDB">
        <w:rPr>
          <w:rFonts w:ascii="Times New Roman" w:hAnsi="Times New Roman" w:cs="Times New Roman"/>
        </w:rPr>
        <w:t>and Brown</w:t>
      </w:r>
      <w:r w:rsidR="00930F75">
        <w:rPr>
          <w:rFonts w:ascii="Times New Roman" w:hAnsi="Times New Roman" w:cs="Times New Roman"/>
        </w:rPr>
        <w:t xml:space="preserve"> (</w:t>
      </w:r>
      <w:r w:rsidR="00930F75" w:rsidRPr="00C70BDB">
        <w:rPr>
          <w:rFonts w:ascii="Times New Roman" w:hAnsi="Times New Roman" w:cs="Times New Roman"/>
        </w:rPr>
        <w:t>2014)</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suggest that stream slope is the most </w:t>
      </w:r>
      <w:r w:rsidRPr="002B6F18">
        <w:rPr>
          <w:rFonts w:ascii="Times New Roman" w:hAnsi="Times New Roman" w:cs="Times New Roman"/>
        </w:rPr>
        <w:lastRenderedPageBreak/>
        <w:t xml:space="preserve">accurate variable to include when predicting gas exchange in this way and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oiClQFMC","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Hall et al. (</w:t>
      </w:r>
      <w:r w:rsidR="00930F75" w:rsidRPr="00C70BDB">
        <w:rPr>
          <w:rFonts w:ascii="Times New Roman" w:hAnsi="Times New Roman" w:cs="Times New Roman"/>
        </w:rPr>
        <w:t>2016)</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reports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to stream slope relationship with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89. Similarly in a later study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0kqkV899","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 xml:space="preserve">Hall </w:t>
      </w:r>
      <w:r w:rsidR="00930F75" w:rsidRPr="00C70BDB">
        <w:rPr>
          <w:rFonts w:ascii="Times New Roman" w:hAnsi="Times New Roman" w:cs="Times New Roman"/>
        </w:rPr>
        <w:t xml:space="preserve">and Madinger </w:t>
      </w:r>
      <w:r w:rsidR="00930F75">
        <w:rPr>
          <w:rFonts w:ascii="Times New Roman" w:hAnsi="Times New Roman" w:cs="Times New Roman"/>
        </w:rPr>
        <w:t>(</w:t>
      </w:r>
      <w:r w:rsidR="00930F75" w:rsidRPr="00C70BDB">
        <w:rPr>
          <w:rFonts w:ascii="Times New Roman" w:hAnsi="Times New Roman" w:cs="Times New Roman"/>
        </w:rPr>
        <w:t>2018)</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include data from gas injections in small headwater streams which produces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68.  Using this relationship it may be possible to calculate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from the slope of the stream which can then be used in the inverse modeling to estimate stream metabolism. </w:t>
      </w:r>
    </w:p>
    <w:p w14:paraId="3B8EB841" w14:textId="4AFA6821" w:rsidR="002B6F18" w:rsidRPr="002B6F18" w:rsidRDefault="002B6F18" w:rsidP="002B6F18">
      <w:pPr>
        <w:spacing w:line="480" w:lineRule="auto"/>
        <w:ind w:firstLine="720"/>
        <w:rPr>
          <w:rFonts w:ascii="Times New Roman" w:hAnsi="Times New Roman" w:cs="Times New Roman"/>
        </w:rPr>
      </w:pPr>
      <w:commentRangeStart w:id="231"/>
      <w:r w:rsidRPr="002B6F18">
        <w:rPr>
          <w:rFonts w:ascii="Times New Roman" w:hAnsi="Times New Roman" w:cs="Times New Roman"/>
        </w:rPr>
        <w:t xml:space="preserve">The </w:t>
      </w:r>
      <w:commentRangeEnd w:id="231"/>
      <w:r w:rsidR="005A1765">
        <w:rPr>
          <w:rStyle w:val="CommentReference"/>
        </w:rPr>
        <w:commentReference w:id="231"/>
      </w:r>
      <w:r w:rsidRPr="002B6F18">
        <w:rPr>
          <w:rFonts w:ascii="Times New Roman" w:hAnsi="Times New Roman" w:cs="Times New Roman"/>
        </w:rPr>
        <w:t xml:space="preserve">goal of this study was to use estimates of stream metabolism with a derived gas exchange value to predict trout biomass in headwater streams and to investigate what water quality parameters best predict </w:t>
      </w:r>
      <w:del w:id="232" w:author="Clay" w:date="2019-03-16T21:04:00Z">
        <w:r w:rsidRPr="002B6F18" w:rsidDel="00E90A17">
          <w:rPr>
            <w:rFonts w:ascii="Times New Roman" w:hAnsi="Times New Roman" w:cs="Times New Roman"/>
          </w:rPr>
          <w:delText xml:space="preserve">both </w:delText>
        </w:r>
      </w:del>
      <w:r w:rsidRPr="002B6F18">
        <w:rPr>
          <w:rFonts w:ascii="Times New Roman" w:hAnsi="Times New Roman" w:cs="Times New Roman"/>
        </w:rPr>
        <w:t>stream metabolism and trout biomass.</w:t>
      </w:r>
    </w:p>
    <w:p w14:paraId="6D3F7632" w14:textId="77777777" w:rsidR="002B6F18" w:rsidRPr="002B6F18" w:rsidRDefault="002B6F18" w:rsidP="002B6F18">
      <w:pPr>
        <w:spacing w:line="480" w:lineRule="auto"/>
        <w:ind w:firstLine="720"/>
        <w:rPr>
          <w:rFonts w:ascii="Times New Roman" w:hAnsi="Times New Roman" w:cs="Times New Roman"/>
        </w:rPr>
      </w:pPr>
      <w:commentRangeStart w:id="233"/>
      <w:r w:rsidRPr="002B6F18">
        <w:rPr>
          <w:rFonts w:ascii="Times New Roman" w:hAnsi="Times New Roman" w:cs="Times New Roman"/>
          <w:i/>
        </w:rPr>
        <w:t>H</w:t>
      </w:r>
      <w:r w:rsidRPr="002B6F18">
        <w:rPr>
          <w:rFonts w:ascii="Times New Roman" w:hAnsi="Times New Roman" w:cs="Times New Roman"/>
          <w:vertAlign w:val="subscript"/>
        </w:rPr>
        <w:t>a1</w:t>
      </w:r>
      <w:commentRangeEnd w:id="233"/>
      <w:r w:rsidR="008F1549">
        <w:rPr>
          <w:rStyle w:val="CommentReference"/>
        </w:rPr>
        <w:commentReference w:id="233"/>
      </w:r>
      <w:r w:rsidRPr="002B6F18">
        <w:rPr>
          <w:rFonts w:ascii="Times New Roman" w:hAnsi="Times New Roman" w:cs="Times New Roman"/>
        </w:rPr>
        <w:t>:  Trout biomass will have a positive relationship with GPP.</w:t>
      </w:r>
    </w:p>
    <w:p w14:paraId="36A63B2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2</w:t>
      </w:r>
      <w:r w:rsidRPr="002B6F18">
        <w:rPr>
          <w:rFonts w:ascii="Times New Roman" w:hAnsi="Times New Roman" w:cs="Times New Roman"/>
        </w:rPr>
        <w:t>:  Trout biomass will have a positive relationship with ER magnitude.</w:t>
      </w:r>
    </w:p>
    <w:p w14:paraId="2238ED1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3</w:t>
      </w:r>
      <w:r w:rsidRPr="002B6F18">
        <w:rPr>
          <w:rFonts w:ascii="Times New Roman" w:hAnsi="Times New Roman" w:cs="Times New Roman"/>
        </w:rPr>
        <w:t>:  Trout biomass will have a positive relationship with stream nutrients.</w:t>
      </w:r>
    </w:p>
    <w:p w14:paraId="7CED3B1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4</w:t>
      </w:r>
      <w:r w:rsidRPr="002B6F18">
        <w:rPr>
          <w:rFonts w:ascii="Times New Roman" w:hAnsi="Times New Roman" w:cs="Times New Roman"/>
        </w:rPr>
        <w:t xml:space="preserve">:  </w:t>
      </w:r>
      <w:commentRangeStart w:id="234"/>
      <w:r w:rsidRPr="002B6F18">
        <w:rPr>
          <w:rFonts w:ascii="Times New Roman" w:hAnsi="Times New Roman" w:cs="Times New Roman"/>
        </w:rPr>
        <w:t>GPP will have a positive relationship with stream nutrients.</w:t>
      </w:r>
    </w:p>
    <w:p w14:paraId="3401AF9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5</w:t>
      </w:r>
      <w:r w:rsidRPr="002B6F18">
        <w:rPr>
          <w:rFonts w:ascii="Times New Roman" w:hAnsi="Times New Roman" w:cs="Times New Roman"/>
        </w:rPr>
        <w:t>: ER will have a positive relationship with stream nutrients.</w:t>
      </w:r>
      <w:commentRangeEnd w:id="234"/>
      <w:r w:rsidR="00E90A17">
        <w:rPr>
          <w:rStyle w:val="CommentReference"/>
        </w:rPr>
        <w:commentReference w:id="234"/>
      </w:r>
    </w:p>
    <w:p w14:paraId="23301335" w14:textId="77777777" w:rsidR="002B6F18" w:rsidRPr="002B6F18" w:rsidRDefault="002B6F18" w:rsidP="00E97C61">
      <w:pPr>
        <w:spacing w:line="480" w:lineRule="auto"/>
        <w:jc w:val="center"/>
        <w:outlineLvl w:val="0"/>
        <w:rPr>
          <w:rFonts w:ascii="Times New Roman" w:eastAsia="STHupo" w:hAnsi="Times New Roman" w:cs="Times New Roman"/>
          <w:b/>
        </w:rPr>
      </w:pPr>
    </w:p>
    <w:p w14:paraId="6C979C8B" w14:textId="794D3D28" w:rsidR="004D35D1" w:rsidRPr="002B6F18" w:rsidRDefault="007C668A" w:rsidP="00E97C61">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Methods</w:t>
      </w:r>
      <w:r w:rsidR="00F979D4" w:rsidRPr="002B6F18">
        <w:rPr>
          <w:rFonts w:ascii="Times New Roman" w:eastAsia="STHupo" w:hAnsi="Times New Roman" w:cs="Times New Roman"/>
          <w:b/>
        </w:rPr>
        <w:t xml:space="preserve"> </w:t>
      </w:r>
    </w:p>
    <w:p w14:paraId="0F5D6CC5" w14:textId="3AFDFF72" w:rsidR="00BD686F" w:rsidRPr="002B6F18" w:rsidRDefault="00B13473" w:rsidP="00E97C61">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 xml:space="preserve">Study </w:t>
      </w:r>
      <w:r w:rsidR="00E56E9D" w:rsidRPr="002B6F18">
        <w:rPr>
          <w:rFonts w:ascii="Times New Roman" w:eastAsia="STHupo" w:hAnsi="Times New Roman" w:cs="Times New Roman"/>
          <w:u w:val="single"/>
        </w:rPr>
        <w:t>Design</w:t>
      </w:r>
    </w:p>
    <w:p w14:paraId="1128D791" w14:textId="69085D07" w:rsidR="00A46D75" w:rsidRPr="002B6F18" w:rsidRDefault="00A8659A" w:rsidP="00A8659A">
      <w:pPr>
        <w:keepNext/>
        <w:spacing w:line="480" w:lineRule="auto"/>
        <w:rPr>
          <w:rFonts w:ascii="Times New Roman" w:hAnsi="Times New Roman" w:cs="Times New Roman"/>
        </w:rPr>
      </w:pPr>
      <w:r w:rsidRPr="002B6F18">
        <w:rPr>
          <w:rFonts w:ascii="Times New Roman" w:hAnsi="Times New Roman" w:cs="Times New Roman"/>
          <w:noProof/>
          <w:lang w:eastAsia="ja-JP"/>
        </w:rPr>
        <mc:AlternateContent>
          <mc:Choice Requires="wps">
            <w:drawing>
              <wp:anchor distT="0" distB="0" distL="114300" distR="114300" simplePos="0" relativeHeight="251661312" behindDoc="0" locked="0" layoutInCell="1" allowOverlap="1" wp14:anchorId="4D6AC1BE" wp14:editId="25D08537">
                <wp:simplePos x="0" y="0"/>
                <wp:positionH relativeFrom="page">
                  <wp:posOffset>1958196</wp:posOffset>
                </wp:positionH>
                <wp:positionV relativeFrom="paragraph">
                  <wp:posOffset>2809911</wp:posOffset>
                </wp:positionV>
                <wp:extent cx="1380227" cy="619496"/>
                <wp:effectExtent l="19050" t="19050" r="10795" b="28575"/>
                <wp:wrapNone/>
                <wp:docPr id="1" name="Oval 6"/>
                <wp:cNvGraphicFramePr/>
                <a:graphic xmlns:a="http://schemas.openxmlformats.org/drawingml/2006/main">
                  <a:graphicData uri="http://schemas.microsoft.com/office/word/2010/wordprocessingShape">
                    <wps:wsp>
                      <wps:cNvSpPr/>
                      <wps:spPr>
                        <a:xfrm>
                          <a:off x="0" y="0"/>
                          <a:ext cx="1380227" cy="619496"/>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2F7745C1" id="Oval 6" o:spid="_x0000_s1026" style="position:absolute;margin-left:154.2pt;margin-top:221.25pt;width:108.7pt;height:48.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" filled="f" strokecolor="#243f60 [1604]" strokeweight="2.25pt">
                <w10:wrap anchorx="page"/>
              </v:oval>
            </w:pict>
          </mc:Fallback>
        </mc:AlternateContent>
      </w:r>
      <w:r w:rsidR="00E97C61" w:rsidRPr="002B6F18">
        <w:rPr>
          <w:rFonts w:ascii="Times New Roman" w:hAnsi="Times New Roman" w:cs="Times New Roman"/>
          <w:noProof/>
          <w:lang w:eastAsia="ja-JP"/>
        </w:rPr>
        <mc:AlternateContent>
          <mc:Choice Requires="wps">
            <w:drawing>
              <wp:anchor distT="0" distB="0" distL="114300" distR="114300" simplePos="0" relativeHeight="251659264" behindDoc="0" locked="0" layoutInCell="1" allowOverlap="1" wp14:anchorId="7BDE43DF" wp14:editId="1E772F91">
                <wp:simplePos x="0" y="0"/>
                <wp:positionH relativeFrom="page">
                  <wp:posOffset>3182620</wp:posOffset>
                </wp:positionH>
                <wp:positionV relativeFrom="paragraph">
                  <wp:posOffset>2921635</wp:posOffset>
                </wp:positionV>
                <wp:extent cx="1388745" cy="1216025"/>
                <wp:effectExtent l="19050" t="19050" r="20955" b="22225"/>
                <wp:wrapNone/>
                <wp:docPr id="7" name="Oval 6"/>
                <wp:cNvGraphicFramePr/>
                <a:graphic xmlns:a="http://schemas.openxmlformats.org/drawingml/2006/main">
                  <a:graphicData uri="http://schemas.microsoft.com/office/word/2010/wordprocessingShape">
                    <wps:wsp>
                      <wps:cNvSpPr/>
                      <wps:spPr>
                        <a:xfrm>
                          <a:off x="0" y="0"/>
                          <a:ext cx="1388745" cy="12160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18233E91" id="Oval 6" o:spid="_x0000_s1026" style="position:absolute;margin-left:250.6pt;margin-top:230.05pt;width:109.35pt;height:9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" filled="f" strokecolor="#243f60 [1604]" strokeweight="2.25pt">
                <w10:wrap anchorx="page"/>
              </v:oval>
            </w:pict>
          </mc:Fallback>
        </mc:AlternateContent>
      </w:r>
      <w:r w:rsidR="00E97C61" w:rsidRPr="002B6F18">
        <w:rPr>
          <w:rFonts w:ascii="Times New Roman" w:hAnsi="Times New Roman" w:cs="Times New Roman"/>
          <w:noProof/>
          <w:lang w:eastAsia="ja-JP"/>
        </w:rPr>
        <mc:AlternateContent>
          <mc:Choice Requires="wps">
            <w:drawing>
              <wp:anchor distT="0" distB="0" distL="114300" distR="114300" simplePos="0" relativeHeight="251663360" behindDoc="0" locked="0" layoutInCell="1" allowOverlap="1" wp14:anchorId="799FBE6D" wp14:editId="1BFE087E">
                <wp:simplePos x="0" y="0"/>
                <wp:positionH relativeFrom="margin">
                  <wp:posOffset>19050</wp:posOffset>
                </wp:positionH>
                <wp:positionV relativeFrom="paragraph">
                  <wp:posOffset>5311511</wp:posOffset>
                </wp:positionV>
                <wp:extent cx="931545" cy="680720"/>
                <wp:effectExtent l="19050" t="19050" r="20955" b="24130"/>
                <wp:wrapNone/>
                <wp:docPr id="2" name="Oval 6"/>
                <wp:cNvGraphicFramePr/>
                <a:graphic xmlns:a="http://schemas.openxmlformats.org/drawingml/2006/main">
                  <a:graphicData uri="http://schemas.microsoft.com/office/word/2010/wordprocessingShape">
                    <wps:wsp>
                      <wps:cNvSpPr/>
                      <wps:spPr>
                        <a:xfrm>
                          <a:off x="0" y="0"/>
                          <a:ext cx="931545" cy="68072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3B4AD61A" id="Oval 6" o:spid="_x0000_s1026" style="position:absolute;margin-left:1.5pt;margin-top:418.25pt;width:73.35pt;height:53.6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" filled="f" strokecolor="#243f60 [1604]" strokeweight="2.25pt">
                <w10:wrap anchorx="margin"/>
              </v:oval>
            </w:pict>
          </mc:Fallback>
        </mc:AlternateContent>
      </w:r>
      <w:r w:rsidR="00FF2213" w:rsidRPr="002B6F18">
        <w:rPr>
          <w:rFonts w:ascii="Times New Roman" w:eastAsia="STHupo" w:hAnsi="Times New Roman" w:cs="Times New Roman"/>
          <w:noProof/>
          <w:lang w:eastAsia="ja-JP"/>
        </w:rPr>
        <mc:AlternateContent>
          <mc:Choice Requires="wps">
            <w:drawing>
              <wp:anchor distT="0" distB="0" distL="114300" distR="114300" simplePos="0" relativeHeight="251669504" behindDoc="0" locked="0" layoutInCell="1" allowOverlap="1" wp14:anchorId="42A8EF02" wp14:editId="2CFE6657">
                <wp:simplePos x="0" y="0"/>
                <wp:positionH relativeFrom="margin">
                  <wp:posOffset>913861</wp:posOffset>
                </wp:positionH>
                <wp:positionV relativeFrom="paragraph">
                  <wp:posOffset>5656316</wp:posOffset>
                </wp:positionV>
                <wp:extent cx="733245" cy="241539"/>
                <wp:effectExtent l="0" t="0" r="0" b="0"/>
                <wp:wrapNone/>
                <wp:docPr id="5" name="TextBox 8"/>
                <wp:cNvGraphicFramePr/>
                <a:graphic xmlns:a="http://schemas.openxmlformats.org/drawingml/2006/main">
                  <a:graphicData uri="http://schemas.microsoft.com/office/word/2010/wordprocessingShape">
                    <wps:wsp>
                      <wps:cNvSpPr txBox="1"/>
                      <wps:spPr>
                        <a:xfrm>
                          <a:off x="0" y="0"/>
                          <a:ext cx="733245" cy="241539"/>
                        </a:xfrm>
                        <a:prstGeom prst="rect">
                          <a:avLst/>
                        </a:prstGeom>
                        <a:noFill/>
                      </wps:spPr>
                      <wps:txbx>
                        <w:txbxContent>
                          <w:p w14:paraId="69232D0E" w14:textId="1D030E54" w:rsidR="005A1765" w:rsidRPr="00A8659A" w:rsidRDefault="005A1765"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Taneum</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8" o:spid="_x0000_s1026" type="#_x0000_t202" style="position:absolute;margin-left:71.95pt;margin-top:445.4pt;width:57.75pt;height:19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" filled="f" stroked="f">
                <v:textbox>
                  <w:txbxContent>
                    <w:p w14:paraId="69232D0E" w14:textId="1D030E54" w:rsidR="005A1765" w:rsidRPr="00A8659A" w:rsidRDefault="005A1765"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Taneum</w:t>
                      </w:r>
                      <w:proofErr w:type="spellEnd"/>
                    </w:p>
                  </w:txbxContent>
                </v:textbox>
                <w10:wrap anchorx="margin"/>
              </v:shape>
            </w:pict>
          </mc:Fallback>
        </mc:AlternateContent>
      </w:r>
      <w:r w:rsidR="00FF2213" w:rsidRPr="002B6F18">
        <w:rPr>
          <w:rFonts w:ascii="Times New Roman" w:eastAsia="STHupo" w:hAnsi="Times New Roman" w:cs="Times New Roman"/>
          <w:noProof/>
          <w:lang w:eastAsia="ja-JP"/>
        </w:rPr>
        <mc:AlternateContent>
          <mc:Choice Requires="wps">
            <w:drawing>
              <wp:anchor distT="0" distB="0" distL="114300" distR="114300" simplePos="0" relativeHeight="251667456" behindDoc="0" locked="0" layoutInCell="1" allowOverlap="1" wp14:anchorId="22550DE4" wp14:editId="36A8DDBD">
                <wp:simplePos x="0" y="0"/>
                <wp:positionH relativeFrom="margin">
                  <wp:posOffset>3027453</wp:posOffset>
                </wp:positionH>
                <wp:positionV relativeFrom="paragraph">
                  <wp:posOffset>3810540</wp:posOffset>
                </wp:positionV>
                <wp:extent cx="638355" cy="258792"/>
                <wp:effectExtent l="0" t="0" r="0" b="0"/>
                <wp:wrapNone/>
                <wp:docPr id="3" name="TextBox 8"/>
                <wp:cNvGraphicFramePr/>
                <a:graphic xmlns:a="http://schemas.openxmlformats.org/drawingml/2006/main">
                  <a:graphicData uri="http://schemas.microsoft.com/office/word/2010/wordprocessingShape">
                    <wps:wsp>
                      <wps:cNvSpPr txBox="1"/>
                      <wps:spPr>
                        <a:xfrm>
                          <a:off x="0" y="0"/>
                          <a:ext cx="638355" cy="258792"/>
                        </a:xfrm>
                        <a:prstGeom prst="rect">
                          <a:avLst/>
                        </a:prstGeom>
                        <a:noFill/>
                      </wps:spPr>
                      <wps:txbx>
                        <w:txbxContent>
                          <w:p w14:paraId="659732E9" w14:textId="2F7B7EDE" w:rsidR="005A1765" w:rsidRPr="00A8659A" w:rsidRDefault="005A1765"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Swauk</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38.4pt;margin-top:300.05pt;width:50.25pt;height:20.4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" filled="f" stroked="f">
                <v:textbox>
                  <w:txbxContent>
                    <w:p w14:paraId="659732E9" w14:textId="2F7B7EDE" w:rsidR="005A1765" w:rsidRPr="00A8659A" w:rsidRDefault="005A1765"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Swauk</w:t>
                      </w:r>
                      <w:proofErr w:type="spellEnd"/>
                    </w:p>
                  </w:txbxContent>
                </v:textbox>
                <w10:wrap anchorx="margin"/>
              </v:shape>
            </w:pict>
          </mc:Fallback>
        </mc:AlternateContent>
      </w:r>
      <w:r w:rsidR="00FF2213" w:rsidRPr="002B6F18">
        <w:rPr>
          <w:rFonts w:ascii="Times New Roman" w:eastAsia="STHupo" w:hAnsi="Times New Roman" w:cs="Times New Roman"/>
          <w:noProof/>
          <w:lang w:eastAsia="ja-JP"/>
        </w:rPr>
        <mc:AlternateContent>
          <mc:Choice Requires="wps">
            <w:drawing>
              <wp:anchor distT="0" distB="0" distL="114300" distR="114300" simplePos="0" relativeHeight="251665408" behindDoc="0" locked="0" layoutInCell="1" allowOverlap="1" wp14:anchorId="310FEC3A" wp14:editId="074F761A">
                <wp:simplePos x="0" y="0"/>
                <wp:positionH relativeFrom="margin">
                  <wp:posOffset>207034</wp:posOffset>
                </wp:positionH>
                <wp:positionV relativeFrom="paragraph">
                  <wp:posOffset>3439208</wp:posOffset>
                </wp:positionV>
                <wp:extent cx="974785" cy="319178"/>
                <wp:effectExtent l="0" t="0" r="0" b="0"/>
                <wp:wrapNone/>
                <wp:docPr id="9" name="TextBox 8"/>
                <wp:cNvGraphicFramePr/>
                <a:graphic xmlns:a="http://schemas.openxmlformats.org/drawingml/2006/main">
                  <a:graphicData uri="http://schemas.microsoft.com/office/word/2010/wordprocessingShape">
                    <wps:wsp>
                      <wps:cNvSpPr txBox="1"/>
                      <wps:spPr>
                        <a:xfrm>
                          <a:off x="0" y="0"/>
                          <a:ext cx="974785" cy="319178"/>
                        </a:xfrm>
                        <a:prstGeom prst="rect">
                          <a:avLst/>
                        </a:prstGeom>
                        <a:noFill/>
                      </wps:spPr>
                      <wps:txbx>
                        <w:txbxContent>
                          <w:p w14:paraId="55655AA5" w14:textId="2FBEE22A" w:rsidR="005A1765" w:rsidRPr="00A8659A" w:rsidRDefault="005A1765" w:rsidP="00FF2213">
                            <w:pPr>
                              <w:pStyle w:val="NormalWeb"/>
                              <w:spacing w:before="2" w:after="2"/>
                              <w:rPr>
                                <w:color w:val="FFFFFF" w:themeColor="background1"/>
                                <w:sz w:val="24"/>
                                <w:szCs w:val="24"/>
                              </w:rPr>
                            </w:pPr>
                            <w:proofErr w:type="spellStart"/>
                            <w:r w:rsidRPr="00A8659A">
                              <w:rPr>
                                <w:rFonts w:asciiTheme="minorHAnsi" w:hAnsi="Cambria" w:cstheme="minorBidi"/>
                                <w:color w:val="FFFFFF" w:themeColor="background1"/>
                                <w:kern w:val="24"/>
                                <w:sz w:val="24"/>
                                <w:szCs w:val="24"/>
                              </w:rPr>
                              <w:t>Teanaway</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16.3pt;margin-top:270.8pt;width:76.75pt;height:25.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" filled="f" stroked="f">
                <v:textbox>
                  <w:txbxContent>
                    <w:p w14:paraId="55655AA5" w14:textId="2FBEE22A" w:rsidR="005A1765" w:rsidRPr="00A8659A" w:rsidRDefault="005A1765" w:rsidP="00FF2213">
                      <w:pPr>
                        <w:pStyle w:val="NormalWeb"/>
                        <w:spacing w:before="2" w:after="2"/>
                        <w:rPr>
                          <w:color w:val="FFFFFF" w:themeColor="background1"/>
                          <w:sz w:val="24"/>
                          <w:szCs w:val="24"/>
                        </w:rPr>
                      </w:pPr>
                      <w:proofErr w:type="spellStart"/>
                      <w:r w:rsidRPr="00A8659A">
                        <w:rPr>
                          <w:rFonts w:asciiTheme="minorHAnsi" w:hAnsi="Cambria" w:cstheme="minorBidi"/>
                          <w:color w:val="FFFFFF" w:themeColor="background1"/>
                          <w:kern w:val="24"/>
                          <w:sz w:val="24"/>
                          <w:szCs w:val="24"/>
                        </w:rPr>
                        <w:t>Teanaway</w:t>
                      </w:r>
                      <w:proofErr w:type="spellEnd"/>
                    </w:p>
                  </w:txbxContent>
                </v:textbox>
                <w10:wrap anchorx="margin"/>
              </v:shape>
            </w:pict>
          </mc:Fallback>
        </mc:AlternateContent>
      </w:r>
      <w:r w:rsidR="00BD686F" w:rsidRPr="002B6F18">
        <w:rPr>
          <w:rFonts w:ascii="Times New Roman" w:eastAsia="STHupo" w:hAnsi="Times New Roman" w:cs="Times New Roman"/>
        </w:rPr>
        <w:tab/>
      </w:r>
      <w:r w:rsidR="003A1CD7" w:rsidRPr="002B6F18">
        <w:rPr>
          <w:rFonts w:ascii="Times New Roman" w:eastAsia="STHupo" w:hAnsi="Times New Roman" w:cs="Times New Roman"/>
        </w:rPr>
        <w:t>My ten study sites were located</w:t>
      </w:r>
      <w:r w:rsidR="00BA537B" w:rsidRPr="002B6F18">
        <w:rPr>
          <w:rFonts w:ascii="Times New Roman" w:eastAsia="STHupo" w:hAnsi="Times New Roman" w:cs="Times New Roman"/>
        </w:rPr>
        <w:t xml:space="preserve"> on fi</w:t>
      </w:r>
      <w:r w:rsidR="007C668A" w:rsidRPr="002B6F18">
        <w:rPr>
          <w:rFonts w:ascii="Times New Roman" w:eastAsia="STHupo" w:hAnsi="Times New Roman" w:cs="Times New Roman"/>
        </w:rPr>
        <w:t>rst and second order headwater streams</w:t>
      </w:r>
      <w:r w:rsidR="00BA537B" w:rsidRPr="002B6F18">
        <w:rPr>
          <w:rFonts w:ascii="Times New Roman" w:eastAsia="STHupo" w:hAnsi="Times New Roman" w:cs="Times New Roman"/>
        </w:rPr>
        <w:t xml:space="preserve"> in the </w:t>
      </w:r>
      <w:proofErr w:type="spellStart"/>
      <w:r w:rsidR="00BA537B" w:rsidRPr="002B6F18">
        <w:rPr>
          <w:rFonts w:ascii="Times New Roman" w:eastAsia="STHupo" w:hAnsi="Times New Roman" w:cs="Times New Roman"/>
        </w:rPr>
        <w:t>Swauk</w:t>
      </w:r>
      <w:proofErr w:type="spellEnd"/>
      <w:r w:rsidR="003A1CD7" w:rsidRPr="002B6F18">
        <w:rPr>
          <w:rFonts w:ascii="Times New Roman" w:eastAsia="STHupo" w:hAnsi="Times New Roman" w:cs="Times New Roman"/>
        </w:rPr>
        <w:t xml:space="preserve"> (n=5)</w:t>
      </w:r>
      <w:r w:rsidR="00BA537B" w:rsidRPr="002B6F18">
        <w:rPr>
          <w:rFonts w:ascii="Times New Roman" w:eastAsia="STHupo" w:hAnsi="Times New Roman" w:cs="Times New Roman"/>
        </w:rPr>
        <w:t xml:space="preserve">, </w:t>
      </w:r>
      <w:proofErr w:type="spellStart"/>
      <w:r w:rsidR="00BA537B" w:rsidRPr="002B6F18">
        <w:rPr>
          <w:rFonts w:ascii="Times New Roman" w:eastAsia="STHupo" w:hAnsi="Times New Roman" w:cs="Times New Roman"/>
        </w:rPr>
        <w:t>Teanaway</w:t>
      </w:r>
      <w:proofErr w:type="spellEnd"/>
      <w:r w:rsidR="003A1CD7" w:rsidRPr="002B6F18">
        <w:rPr>
          <w:rFonts w:ascii="Times New Roman" w:eastAsia="STHupo" w:hAnsi="Times New Roman" w:cs="Times New Roman"/>
        </w:rPr>
        <w:t xml:space="preserve"> (n=3)</w:t>
      </w:r>
      <w:commentRangeStart w:id="235"/>
      <w:r w:rsidR="003A1CD7" w:rsidRPr="002B6F18">
        <w:rPr>
          <w:rFonts w:ascii="Times New Roman" w:eastAsia="STHupo" w:hAnsi="Times New Roman" w:cs="Times New Roman"/>
        </w:rPr>
        <w:t>,</w:t>
      </w:r>
      <w:commentRangeEnd w:id="235"/>
      <w:r w:rsidR="003A1CD7" w:rsidRPr="002B6F18">
        <w:rPr>
          <w:rStyle w:val="CommentReference"/>
          <w:rFonts w:ascii="Times New Roman" w:hAnsi="Times New Roman" w:cs="Times New Roman"/>
          <w:sz w:val="24"/>
          <w:szCs w:val="24"/>
        </w:rPr>
        <w:commentReference w:id="235"/>
      </w:r>
      <w:r w:rsidR="00BA537B" w:rsidRPr="002B6F18">
        <w:rPr>
          <w:rFonts w:ascii="Times New Roman" w:eastAsia="STHupo" w:hAnsi="Times New Roman" w:cs="Times New Roman"/>
        </w:rPr>
        <w:t xml:space="preserve"> an</w:t>
      </w:r>
      <w:r w:rsidR="00617E5E" w:rsidRPr="002B6F18">
        <w:rPr>
          <w:rFonts w:ascii="Times New Roman" w:eastAsia="STHupo" w:hAnsi="Times New Roman" w:cs="Times New Roman"/>
        </w:rPr>
        <w:t xml:space="preserve">d </w:t>
      </w:r>
      <w:proofErr w:type="spellStart"/>
      <w:r w:rsidR="00617E5E" w:rsidRPr="002B6F18">
        <w:rPr>
          <w:rFonts w:ascii="Times New Roman" w:eastAsia="STHupo" w:hAnsi="Times New Roman" w:cs="Times New Roman"/>
        </w:rPr>
        <w:t>Taneum</w:t>
      </w:r>
      <w:proofErr w:type="spellEnd"/>
      <w:r w:rsidR="003A1CD7" w:rsidRPr="002B6F18">
        <w:rPr>
          <w:rFonts w:ascii="Times New Roman" w:eastAsia="STHupo" w:hAnsi="Times New Roman" w:cs="Times New Roman"/>
        </w:rPr>
        <w:t xml:space="preserve"> (n=2)</w:t>
      </w:r>
      <w:r w:rsidR="00617E5E" w:rsidRPr="002B6F18">
        <w:rPr>
          <w:rFonts w:ascii="Times New Roman" w:eastAsia="STHupo" w:hAnsi="Times New Roman" w:cs="Times New Roman"/>
        </w:rPr>
        <w:t xml:space="preserve"> </w:t>
      </w:r>
      <w:r w:rsidR="00022ABF">
        <w:rPr>
          <w:rFonts w:ascii="Times New Roman" w:eastAsia="STHupo" w:hAnsi="Times New Roman" w:cs="Times New Roman"/>
        </w:rPr>
        <w:t>catchment areas</w:t>
      </w:r>
      <w:r w:rsidR="00730956" w:rsidRPr="002B6F18">
        <w:rPr>
          <w:rFonts w:ascii="Times New Roman" w:eastAsia="STHupo" w:hAnsi="Times New Roman" w:cs="Times New Roman"/>
        </w:rPr>
        <w:t xml:space="preserve"> in Kittitas County, WA</w:t>
      </w:r>
      <w:r w:rsidR="00617E5E" w:rsidRPr="002B6F18">
        <w:rPr>
          <w:rFonts w:ascii="Times New Roman" w:eastAsia="STHupo" w:hAnsi="Times New Roman" w:cs="Times New Roman"/>
        </w:rPr>
        <w:t xml:space="preserve">.  </w:t>
      </w:r>
      <w:r w:rsidR="00B011BF" w:rsidRPr="002B6F18">
        <w:rPr>
          <w:rFonts w:ascii="Times New Roman" w:eastAsia="STHupo" w:hAnsi="Times New Roman" w:cs="Times New Roman"/>
        </w:rPr>
        <w:t>These sites</w:t>
      </w:r>
      <w:r w:rsidR="003A1CD7" w:rsidRPr="002B6F18">
        <w:rPr>
          <w:rFonts w:ascii="Times New Roman" w:eastAsia="STHupo" w:hAnsi="Times New Roman" w:cs="Times New Roman"/>
        </w:rPr>
        <w:t>,</w:t>
      </w:r>
      <w:r w:rsidR="00B011BF" w:rsidRPr="002B6F18">
        <w:rPr>
          <w:rFonts w:ascii="Times New Roman" w:eastAsia="STHupo" w:hAnsi="Times New Roman" w:cs="Times New Roman"/>
        </w:rPr>
        <w:t xml:space="preserve"> </w:t>
      </w:r>
      <w:r w:rsidR="00854009" w:rsidRPr="002B6F18">
        <w:rPr>
          <w:rFonts w:ascii="Times New Roman" w:eastAsia="STHupo" w:hAnsi="Times New Roman" w:cs="Times New Roman"/>
        </w:rPr>
        <w:t xml:space="preserve">on the east slope of the Cascade Mountains </w:t>
      </w:r>
      <w:r w:rsidR="003A1CD7" w:rsidRPr="002B6F18">
        <w:rPr>
          <w:rFonts w:ascii="Times New Roman" w:eastAsia="STHupo" w:hAnsi="Times New Roman" w:cs="Times New Roman"/>
        </w:rPr>
        <w:t xml:space="preserve">in the Yakima River Basin, have </w:t>
      </w:r>
      <w:r w:rsidR="00854009" w:rsidRPr="002B6F18">
        <w:rPr>
          <w:rFonts w:ascii="Times New Roman" w:eastAsia="STHupo" w:hAnsi="Times New Roman" w:cs="Times New Roman"/>
        </w:rPr>
        <w:t>a hydrograph mainly driven by snowmelt</w:t>
      </w:r>
      <w:r w:rsidR="003A1CD7" w:rsidRPr="002B6F18">
        <w:rPr>
          <w:rFonts w:ascii="Times New Roman" w:eastAsia="STHupo" w:hAnsi="Times New Roman" w:cs="Times New Roman"/>
        </w:rPr>
        <w:t xml:space="preserve"> with peak runoff</w:t>
      </w:r>
      <w:r w:rsidR="00CB0F7A" w:rsidRPr="002B6F18">
        <w:rPr>
          <w:rFonts w:ascii="Times New Roman" w:eastAsia="STHupo" w:hAnsi="Times New Roman" w:cs="Times New Roman"/>
        </w:rPr>
        <w:t xml:space="preserve"> in May </w:t>
      </w:r>
      <w:r w:rsidR="003A1CD7" w:rsidRPr="002B6F18">
        <w:rPr>
          <w:rFonts w:ascii="Times New Roman" w:eastAsia="STHupo" w:hAnsi="Times New Roman" w:cs="Times New Roman"/>
        </w:rPr>
        <w:t xml:space="preserve">and </w:t>
      </w:r>
      <w:proofErr w:type="spellStart"/>
      <w:r w:rsidR="003A1CD7" w:rsidRPr="002B6F18">
        <w:rPr>
          <w:rFonts w:ascii="Times New Roman" w:eastAsia="STHupo" w:hAnsi="Times New Roman" w:cs="Times New Roman"/>
        </w:rPr>
        <w:t>baseflo</w:t>
      </w:r>
      <w:r w:rsidR="00CB0F7A" w:rsidRPr="002B6F18">
        <w:rPr>
          <w:rFonts w:ascii="Times New Roman" w:eastAsia="STHupo" w:hAnsi="Times New Roman" w:cs="Times New Roman"/>
        </w:rPr>
        <w:t>w</w:t>
      </w:r>
      <w:proofErr w:type="spellEnd"/>
      <w:r w:rsidR="00CB0F7A" w:rsidRPr="002B6F18">
        <w:rPr>
          <w:rFonts w:ascii="Times New Roman" w:eastAsia="STHupo" w:hAnsi="Times New Roman" w:cs="Times New Roman"/>
        </w:rPr>
        <w:t xml:space="preserve"> at the end of July to beginning of October</w:t>
      </w:r>
      <w:r w:rsidR="004A3CFC">
        <w:rPr>
          <w:rFonts w:ascii="Times New Roman" w:eastAsia="STHupo" w:hAnsi="Times New Roman" w:cs="Times New Roman"/>
        </w:rPr>
        <w:t xml:space="preserve"> </w:t>
      </w:r>
      <w:r w:rsidR="004A3CFC">
        <w:rPr>
          <w:rFonts w:ascii="Times New Roman" w:eastAsia="STHupo" w:hAnsi="Times New Roman" w:cs="Times New Roman"/>
        </w:rPr>
        <w:fldChar w:fldCharType="begin"/>
      </w:r>
      <w:r w:rsidR="004A3CFC">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4A3CFC">
        <w:rPr>
          <w:rFonts w:ascii="Times New Roman" w:eastAsia="STHupo" w:hAnsi="Times New Roman" w:cs="Times New Roman"/>
        </w:rPr>
        <w:fldChar w:fldCharType="separate"/>
      </w:r>
      <w:r w:rsidR="004A3CFC" w:rsidRPr="00C70BDB">
        <w:rPr>
          <w:rFonts w:ascii="Times New Roman" w:hAnsi="Times New Roman" w:cs="Times New Roman"/>
        </w:rPr>
        <w:t>(US Bureau of Reclamation 2019)</w:t>
      </w:r>
      <w:r w:rsidR="004A3CFC">
        <w:rPr>
          <w:rFonts w:ascii="Times New Roman" w:eastAsia="STHupo" w:hAnsi="Times New Roman" w:cs="Times New Roman"/>
        </w:rPr>
        <w:fldChar w:fldCharType="end"/>
      </w:r>
      <w:r w:rsidR="004A3CFC">
        <w:rPr>
          <w:rFonts w:ascii="Times New Roman" w:eastAsia="STHupo" w:hAnsi="Times New Roman" w:cs="Times New Roman"/>
        </w:rPr>
        <w:t xml:space="preserve">.  </w:t>
      </w:r>
      <w:r w:rsidR="00617E5E" w:rsidRPr="002B6F18">
        <w:rPr>
          <w:rFonts w:ascii="Times New Roman" w:eastAsia="STHupo" w:hAnsi="Times New Roman" w:cs="Times New Roman"/>
        </w:rPr>
        <w:t xml:space="preserve">The </w:t>
      </w:r>
      <w:r w:rsidR="00A00BCB" w:rsidRPr="002B6F18">
        <w:rPr>
          <w:rFonts w:ascii="Times New Roman" w:eastAsia="STHupo" w:hAnsi="Times New Roman" w:cs="Times New Roman"/>
        </w:rPr>
        <w:t xml:space="preserve">5 </w:t>
      </w:r>
      <w:r w:rsidR="00730956" w:rsidRPr="002B6F18">
        <w:rPr>
          <w:rFonts w:ascii="Times New Roman" w:eastAsia="STHupo" w:hAnsi="Times New Roman" w:cs="Times New Roman"/>
        </w:rPr>
        <w:t>sites</w:t>
      </w:r>
      <w:r w:rsidR="00BA537B" w:rsidRPr="002B6F18">
        <w:rPr>
          <w:rFonts w:ascii="Times New Roman" w:eastAsia="STHupo" w:hAnsi="Times New Roman" w:cs="Times New Roman"/>
        </w:rPr>
        <w:t xml:space="preserve"> in </w:t>
      </w:r>
      <w:proofErr w:type="spellStart"/>
      <w:r w:rsidR="00730956" w:rsidRPr="002B6F18">
        <w:rPr>
          <w:rFonts w:ascii="Times New Roman" w:eastAsia="STHupo" w:hAnsi="Times New Roman" w:cs="Times New Roman"/>
        </w:rPr>
        <w:t>Swauk</w:t>
      </w:r>
      <w:proofErr w:type="spellEnd"/>
      <w:r w:rsidR="00730956" w:rsidRPr="002B6F18">
        <w:rPr>
          <w:rFonts w:ascii="Times New Roman" w:eastAsia="STHupo" w:hAnsi="Times New Roman" w:cs="Times New Roman"/>
        </w:rPr>
        <w:t xml:space="preserve"> were on</w:t>
      </w:r>
      <w:r w:rsidR="00BA537B" w:rsidRPr="002B6F18">
        <w:rPr>
          <w:rFonts w:ascii="Times New Roman" w:eastAsia="STHupo" w:hAnsi="Times New Roman" w:cs="Times New Roman"/>
        </w:rPr>
        <w:t xml:space="preserve"> </w:t>
      </w:r>
      <w:r w:rsidR="00617E5E" w:rsidRPr="002B6F18">
        <w:rPr>
          <w:rFonts w:ascii="Times New Roman" w:eastAsia="STHupo" w:hAnsi="Times New Roman" w:cs="Times New Roman"/>
        </w:rPr>
        <w:t xml:space="preserve">Blue, Hovey, </w:t>
      </w:r>
      <w:proofErr w:type="gramStart"/>
      <w:r w:rsidR="00617E5E" w:rsidRPr="002B6F18">
        <w:rPr>
          <w:rFonts w:ascii="Times New Roman" w:eastAsia="STHupo" w:hAnsi="Times New Roman" w:cs="Times New Roman"/>
        </w:rPr>
        <w:t>Hurley</w:t>
      </w:r>
      <w:proofErr w:type="gramEnd"/>
      <w:r w:rsidR="00617E5E" w:rsidRPr="002B6F18">
        <w:rPr>
          <w:rFonts w:ascii="Times New Roman" w:eastAsia="STHupo" w:hAnsi="Times New Roman" w:cs="Times New Roman"/>
        </w:rPr>
        <w:t>, Iron</w:t>
      </w:r>
      <w:r w:rsidR="003A1CD7" w:rsidRPr="002B6F18">
        <w:rPr>
          <w:rFonts w:ascii="Times New Roman" w:eastAsia="STHupo" w:hAnsi="Times New Roman" w:cs="Times New Roman"/>
        </w:rPr>
        <w:t>,</w:t>
      </w:r>
      <w:r w:rsidR="00617E5E" w:rsidRPr="002B6F18">
        <w:rPr>
          <w:rFonts w:ascii="Times New Roman" w:eastAsia="STHupo" w:hAnsi="Times New Roman" w:cs="Times New Roman"/>
        </w:rPr>
        <w:t xml:space="preserve"> and </w:t>
      </w:r>
      <w:proofErr w:type="spellStart"/>
      <w:r w:rsidR="00617E5E" w:rsidRPr="002B6F18">
        <w:rPr>
          <w:rFonts w:ascii="Times New Roman" w:eastAsia="STHupo" w:hAnsi="Times New Roman" w:cs="Times New Roman"/>
        </w:rPr>
        <w:t>Swauk</w:t>
      </w:r>
      <w:proofErr w:type="spellEnd"/>
      <w:r w:rsidR="00A00BCB" w:rsidRPr="002B6F18">
        <w:rPr>
          <w:rFonts w:ascii="Times New Roman" w:eastAsia="STHupo" w:hAnsi="Times New Roman" w:cs="Times New Roman"/>
        </w:rPr>
        <w:t xml:space="preserve"> creeks</w:t>
      </w:r>
      <w:r w:rsidR="00730956" w:rsidRPr="002B6F18">
        <w:rPr>
          <w:rFonts w:ascii="Times New Roman" w:eastAsia="STHupo" w:hAnsi="Times New Roman" w:cs="Times New Roman"/>
        </w:rPr>
        <w:t>.  The 2 sites</w:t>
      </w:r>
      <w:r w:rsidR="00A00BCB" w:rsidRPr="002B6F18">
        <w:rPr>
          <w:rFonts w:ascii="Times New Roman" w:eastAsia="STHupo" w:hAnsi="Times New Roman" w:cs="Times New Roman"/>
        </w:rPr>
        <w:t xml:space="preserve"> in </w:t>
      </w:r>
      <w:proofErr w:type="spellStart"/>
      <w:r w:rsidR="00730956" w:rsidRPr="002B6F18">
        <w:rPr>
          <w:rFonts w:ascii="Times New Roman" w:eastAsia="STHupo" w:hAnsi="Times New Roman" w:cs="Times New Roman"/>
        </w:rPr>
        <w:t>Taneum</w:t>
      </w:r>
      <w:proofErr w:type="spellEnd"/>
      <w:r w:rsidR="00730956" w:rsidRPr="002B6F18">
        <w:rPr>
          <w:rFonts w:ascii="Times New Roman" w:eastAsia="STHupo" w:hAnsi="Times New Roman" w:cs="Times New Roman"/>
        </w:rPr>
        <w:t xml:space="preserve"> </w:t>
      </w:r>
      <w:r w:rsidR="00730956" w:rsidRPr="002B6F18">
        <w:rPr>
          <w:rFonts w:ascii="Times New Roman" w:eastAsia="STHupo" w:hAnsi="Times New Roman" w:cs="Times New Roman"/>
        </w:rPr>
        <w:lastRenderedPageBreak/>
        <w:t>were on</w:t>
      </w:r>
      <w:r w:rsidR="00A00BCB" w:rsidRPr="002B6F18">
        <w:rPr>
          <w:rFonts w:ascii="Times New Roman" w:eastAsia="STHupo" w:hAnsi="Times New Roman" w:cs="Times New Roman"/>
        </w:rPr>
        <w:t xml:space="preserve"> First and Frost creeks</w:t>
      </w:r>
      <w:r w:rsidR="003A1CD7" w:rsidRPr="002B6F18">
        <w:rPr>
          <w:rFonts w:ascii="Times New Roman" w:eastAsia="STHupo" w:hAnsi="Times New Roman" w:cs="Times New Roman"/>
        </w:rPr>
        <w:t>,</w:t>
      </w:r>
      <w:r w:rsidR="00A00BCB" w:rsidRPr="002B6F18">
        <w:rPr>
          <w:rFonts w:ascii="Times New Roman" w:eastAsia="STHupo" w:hAnsi="Times New Roman" w:cs="Times New Roman"/>
        </w:rPr>
        <w:t xml:space="preserve"> and th</w:t>
      </w:r>
      <w:r w:rsidR="00730956" w:rsidRPr="002B6F18">
        <w:rPr>
          <w:rFonts w:ascii="Times New Roman" w:eastAsia="STHupo" w:hAnsi="Times New Roman" w:cs="Times New Roman"/>
        </w:rPr>
        <w:t xml:space="preserve">e 3 sites in </w:t>
      </w:r>
      <w:proofErr w:type="spellStart"/>
      <w:r w:rsidR="00730956" w:rsidRPr="002B6F18">
        <w:rPr>
          <w:rFonts w:ascii="Times New Roman" w:eastAsia="STHupo" w:hAnsi="Times New Roman" w:cs="Times New Roman"/>
        </w:rPr>
        <w:t>Teanaway</w:t>
      </w:r>
      <w:proofErr w:type="spellEnd"/>
      <w:r w:rsidR="00730956" w:rsidRPr="002B6F18">
        <w:rPr>
          <w:rFonts w:ascii="Times New Roman" w:eastAsia="STHupo" w:hAnsi="Times New Roman" w:cs="Times New Roman"/>
        </w:rPr>
        <w:t xml:space="preserve"> were on</w:t>
      </w:r>
      <w:r w:rsidR="00A00BCB" w:rsidRPr="002B6F18">
        <w:rPr>
          <w:rFonts w:ascii="Times New Roman" w:eastAsia="STHupo" w:hAnsi="Times New Roman" w:cs="Times New Roman"/>
        </w:rPr>
        <w:t xml:space="preserve"> Jack, Miller and Standup </w:t>
      </w:r>
      <w:commentRangeStart w:id="236"/>
      <w:r w:rsidR="00A00BCB" w:rsidRPr="002B6F18">
        <w:rPr>
          <w:rFonts w:ascii="Times New Roman" w:eastAsia="STHupo" w:hAnsi="Times New Roman" w:cs="Times New Roman"/>
        </w:rPr>
        <w:t>creeks</w:t>
      </w:r>
      <w:r w:rsidR="00A46D75" w:rsidRPr="002B6F18">
        <w:rPr>
          <w:rFonts w:ascii="Times New Roman" w:eastAsia="STHupo" w:hAnsi="Times New Roman" w:cs="Times New Roman"/>
        </w:rPr>
        <w:t xml:space="preserve"> </w:t>
      </w:r>
      <w:commentRangeEnd w:id="236"/>
      <w:r w:rsidR="003030F2">
        <w:rPr>
          <w:rStyle w:val="CommentReference"/>
        </w:rPr>
        <w:commentReference w:id="236"/>
      </w:r>
      <w:r w:rsidR="00A46D75" w:rsidRPr="002B6F18">
        <w:rPr>
          <w:rFonts w:ascii="Times New Roman" w:eastAsia="STHupo" w:hAnsi="Times New Roman" w:cs="Times New Roman"/>
        </w:rPr>
        <w:t>(</w:t>
      </w:r>
      <w:r w:rsidR="00A46D75" w:rsidRPr="002B6F18">
        <w:rPr>
          <w:rFonts w:ascii="Times New Roman" w:eastAsia="STHupo" w:hAnsi="Times New Roman" w:cs="Times New Roman"/>
        </w:rPr>
        <w:fldChar w:fldCharType="begin"/>
      </w:r>
      <w:r w:rsidR="00A46D75" w:rsidRPr="002B6F18">
        <w:rPr>
          <w:rFonts w:ascii="Times New Roman" w:eastAsia="STHupo" w:hAnsi="Times New Roman" w:cs="Times New Roman"/>
        </w:rPr>
        <w:instrText xml:space="preserve"> REF _Ref536446226 \h </w:instrText>
      </w:r>
      <w:r w:rsidR="001A3055" w:rsidRPr="002B6F18">
        <w:rPr>
          <w:rFonts w:ascii="Times New Roman" w:eastAsia="STHupo" w:hAnsi="Times New Roman" w:cs="Times New Roman"/>
        </w:rPr>
        <w:instrText xml:space="preserve"> \* MERGEFORMAT </w:instrText>
      </w:r>
      <w:r w:rsidR="00A46D75" w:rsidRPr="002B6F18">
        <w:rPr>
          <w:rFonts w:ascii="Times New Roman" w:eastAsia="STHupo" w:hAnsi="Times New Roman" w:cs="Times New Roman"/>
        </w:rPr>
      </w:r>
      <w:r w:rsidR="00A46D75" w:rsidRPr="002B6F18">
        <w:rPr>
          <w:rFonts w:ascii="Times New Roman" w:eastAsia="STHupo" w:hAnsi="Times New Roman" w:cs="Times New Roman"/>
        </w:rPr>
        <w:fldChar w:fldCharType="separate"/>
      </w:r>
      <w:r w:rsidR="00A46D75" w:rsidRPr="002B6F18">
        <w:rPr>
          <w:rFonts w:ascii="Times New Roman" w:hAnsi="Times New Roman" w:cs="Times New Roman"/>
        </w:rPr>
        <w:t xml:space="preserve">Figure </w:t>
      </w:r>
      <w:r w:rsidR="00A46D75" w:rsidRPr="002B6F18">
        <w:rPr>
          <w:rFonts w:ascii="Times New Roman" w:hAnsi="Times New Roman" w:cs="Times New Roman"/>
          <w:noProof/>
        </w:rPr>
        <w:t>1</w:t>
      </w:r>
      <w:r w:rsidR="00A46D75" w:rsidRPr="002B6F18">
        <w:rPr>
          <w:rFonts w:ascii="Times New Roman" w:eastAsia="STHupo" w:hAnsi="Times New Roman" w:cs="Times New Roman"/>
        </w:rPr>
        <w:fldChar w:fldCharType="end"/>
      </w:r>
      <w:r w:rsidR="00A46D75" w:rsidRPr="002B6F18">
        <w:rPr>
          <w:rFonts w:ascii="Times New Roman" w:eastAsia="STHupo" w:hAnsi="Times New Roman" w:cs="Times New Roman"/>
        </w:rPr>
        <w:t>).</w:t>
      </w:r>
      <w:r w:rsidR="00A46D75" w:rsidRPr="002B6F18">
        <w:rPr>
          <w:rFonts w:ascii="Times New Roman" w:hAnsi="Times New Roman" w:cs="Times New Roman"/>
          <w:noProof/>
        </w:rPr>
        <w:t xml:space="preserve"> </w:t>
      </w:r>
      <w:r w:rsidR="00A46D75" w:rsidRPr="002B6F18">
        <w:rPr>
          <w:rFonts w:ascii="Times New Roman" w:eastAsia="STHupo" w:hAnsi="Times New Roman" w:cs="Times New Roman"/>
          <w:noProof/>
          <w:lang w:eastAsia="ja-JP"/>
        </w:rPr>
        <w:drawing>
          <wp:inline distT="0" distB="0" distL="0" distR="0" wp14:anchorId="65BF0958" wp14:editId="62B7CCBB">
            <wp:extent cx="5486400" cy="3213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
                    <a:srcRect l="17223" t="29969" r="50220" b="22353"/>
                    <a:stretch/>
                  </pic:blipFill>
                  <pic:spPr>
                    <a:xfrm>
                      <a:off x="0" y="0"/>
                      <a:ext cx="5486400" cy="3213735"/>
                    </a:xfrm>
                    <a:prstGeom prst="rect">
                      <a:avLst/>
                    </a:prstGeom>
                  </pic:spPr>
                </pic:pic>
              </a:graphicData>
            </a:graphic>
          </wp:inline>
        </w:drawing>
      </w:r>
    </w:p>
    <w:p w14:paraId="68D3945A" w14:textId="00E5CE42" w:rsidR="00A46D75" w:rsidRPr="00C70BDB" w:rsidRDefault="00A46D75" w:rsidP="00A8659A">
      <w:pPr>
        <w:pStyle w:val="Caption"/>
        <w:rPr>
          <w:rFonts w:ascii="Times New Roman" w:eastAsia="STHupo" w:hAnsi="Times New Roman" w:cs="Times New Roman"/>
          <w:sz w:val="24"/>
          <w:szCs w:val="24"/>
        </w:rPr>
      </w:pPr>
      <w:bookmarkStart w:id="237" w:name="_Ref536446226"/>
      <w:proofErr w:type="gramStart"/>
      <w:r w:rsidRPr="002B6F18">
        <w:rPr>
          <w:rFonts w:ascii="Times New Roman" w:hAnsi="Times New Roman" w:cs="Times New Roman"/>
          <w:color w:val="auto"/>
          <w:sz w:val="24"/>
          <w:szCs w:val="24"/>
        </w:rPr>
        <w:t xml:space="preserve">Figure </w:t>
      </w:r>
      <w:r w:rsidRPr="002B6F18">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2B6F18">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1</w:t>
      </w:r>
      <w:r w:rsidRPr="002B6F18">
        <w:rPr>
          <w:rFonts w:ascii="Times New Roman" w:hAnsi="Times New Roman" w:cs="Times New Roman"/>
          <w:color w:val="auto"/>
          <w:sz w:val="24"/>
          <w:szCs w:val="24"/>
        </w:rPr>
        <w:fldChar w:fldCharType="end"/>
      </w:r>
      <w:bookmarkEnd w:id="237"/>
      <w:r w:rsidR="00660F15" w:rsidRPr="002B6F18">
        <w:rPr>
          <w:rFonts w:ascii="Times New Roman" w:hAnsi="Times New Roman" w:cs="Times New Roman"/>
          <w:b w:val="0"/>
          <w:color w:val="auto"/>
          <w:sz w:val="24"/>
          <w:szCs w:val="24"/>
        </w:rPr>
        <w:t>.</w:t>
      </w:r>
      <w:proofErr w:type="gramEnd"/>
      <w:r w:rsidR="00660F15" w:rsidRPr="002B6F18">
        <w:rPr>
          <w:rFonts w:ascii="Times New Roman" w:hAnsi="Times New Roman" w:cs="Times New Roman"/>
          <w:b w:val="0"/>
          <w:color w:val="auto"/>
          <w:sz w:val="24"/>
          <w:szCs w:val="24"/>
        </w:rPr>
        <w:t xml:space="preserve"> Map showing </w:t>
      </w:r>
      <w:proofErr w:type="spellStart"/>
      <w:r w:rsidR="00660F15" w:rsidRPr="002B6F18">
        <w:rPr>
          <w:rFonts w:ascii="Times New Roman" w:hAnsi="Times New Roman" w:cs="Times New Roman"/>
          <w:b w:val="0"/>
          <w:color w:val="auto"/>
          <w:sz w:val="24"/>
          <w:szCs w:val="24"/>
        </w:rPr>
        <w:t>Teanaway</w:t>
      </w:r>
      <w:proofErr w:type="spellEnd"/>
      <w:r w:rsidR="00660F15" w:rsidRPr="002B6F18">
        <w:rPr>
          <w:rFonts w:ascii="Times New Roman" w:hAnsi="Times New Roman" w:cs="Times New Roman"/>
          <w:b w:val="0"/>
          <w:color w:val="auto"/>
          <w:sz w:val="24"/>
          <w:szCs w:val="24"/>
        </w:rPr>
        <w:t xml:space="preserve">, </w:t>
      </w:r>
      <w:proofErr w:type="spellStart"/>
      <w:r w:rsidR="00660F15" w:rsidRPr="002B6F18">
        <w:rPr>
          <w:rFonts w:ascii="Times New Roman" w:hAnsi="Times New Roman" w:cs="Times New Roman"/>
          <w:b w:val="0"/>
          <w:color w:val="auto"/>
          <w:sz w:val="24"/>
          <w:szCs w:val="24"/>
        </w:rPr>
        <w:t>Swauk</w:t>
      </w:r>
      <w:proofErr w:type="spellEnd"/>
      <w:r w:rsidR="00660F15" w:rsidRPr="002B6F18">
        <w:rPr>
          <w:rFonts w:ascii="Times New Roman" w:hAnsi="Times New Roman" w:cs="Times New Roman"/>
          <w:b w:val="0"/>
          <w:color w:val="auto"/>
          <w:sz w:val="24"/>
          <w:szCs w:val="24"/>
        </w:rPr>
        <w:t xml:space="preserve">, and </w:t>
      </w:r>
      <w:proofErr w:type="spellStart"/>
      <w:r w:rsidR="00660F15" w:rsidRPr="002B6F18">
        <w:rPr>
          <w:rFonts w:ascii="Times New Roman" w:hAnsi="Times New Roman" w:cs="Times New Roman"/>
          <w:b w:val="0"/>
          <w:color w:val="auto"/>
          <w:sz w:val="24"/>
          <w:szCs w:val="24"/>
        </w:rPr>
        <w:t>Taneum</w:t>
      </w:r>
      <w:proofErr w:type="spellEnd"/>
      <w:r w:rsidR="00660F15" w:rsidRPr="002B6F18">
        <w:rPr>
          <w:rFonts w:ascii="Times New Roman" w:hAnsi="Times New Roman" w:cs="Times New Roman"/>
          <w:b w:val="0"/>
          <w:color w:val="auto"/>
          <w:sz w:val="24"/>
          <w:szCs w:val="24"/>
        </w:rPr>
        <w:t xml:space="preserve"> </w:t>
      </w:r>
      <w:r w:rsidR="00022ABF">
        <w:rPr>
          <w:rFonts w:ascii="Times New Roman" w:hAnsi="Times New Roman" w:cs="Times New Roman"/>
          <w:b w:val="0"/>
          <w:color w:val="auto"/>
          <w:sz w:val="24"/>
          <w:szCs w:val="24"/>
        </w:rPr>
        <w:t>catchments</w:t>
      </w:r>
      <w:r w:rsidR="00660F15" w:rsidRPr="002B6F18">
        <w:rPr>
          <w:rFonts w:ascii="Times New Roman" w:hAnsi="Times New Roman" w:cs="Times New Roman"/>
          <w:b w:val="0"/>
          <w:color w:val="auto"/>
          <w:sz w:val="24"/>
          <w:szCs w:val="24"/>
        </w:rPr>
        <w:t xml:space="preserve"> with respective study sites.</w:t>
      </w:r>
    </w:p>
    <w:p w14:paraId="0ADC3738" w14:textId="69454063" w:rsidR="00F75B0B" w:rsidRPr="002B6F18" w:rsidRDefault="00F75B0B">
      <w:pPr>
        <w:spacing w:line="480" w:lineRule="auto"/>
        <w:ind w:firstLine="720"/>
        <w:rPr>
          <w:rFonts w:ascii="Times New Roman" w:eastAsia="STHupo" w:hAnsi="Times New Roman" w:cs="Times New Roman"/>
        </w:rPr>
      </w:pPr>
      <w:commentRangeStart w:id="238"/>
      <w:r w:rsidRPr="002B6F18">
        <w:rPr>
          <w:rFonts w:ascii="Times New Roman" w:eastAsia="STHupo" w:hAnsi="Times New Roman" w:cs="Times New Roman"/>
        </w:rPr>
        <w:t xml:space="preserve">I sampled these sites 3 </w:t>
      </w:r>
      <w:r w:rsidR="002A30AE" w:rsidRPr="002B6F18">
        <w:rPr>
          <w:rFonts w:ascii="Times New Roman" w:eastAsia="STHupo" w:hAnsi="Times New Roman" w:cs="Times New Roman"/>
        </w:rPr>
        <w:t xml:space="preserve">times between 2017 and 2018 to </w:t>
      </w:r>
      <w:r w:rsidRPr="002B6F18">
        <w:rPr>
          <w:rFonts w:ascii="Times New Roman" w:eastAsia="STHupo" w:hAnsi="Times New Roman" w:cs="Times New Roman"/>
        </w:rPr>
        <w:t xml:space="preserve">capture seasonal </w:t>
      </w:r>
      <w:r w:rsidR="002A30AE" w:rsidRPr="002B6F18">
        <w:rPr>
          <w:rFonts w:ascii="Times New Roman" w:eastAsia="STHupo" w:hAnsi="Times New Roman" w:cs="Times New Roman"/>
        </w:rPr>
        <w:t xml:space="preserve">variation in stream conditions.  </w:t>
      </w:r>
      <w:r w:rsidRPr="002B6F18">
        <w:rPr>
          <w:rFonts w:ascii="Times New Roman" w:eastAsia="STHupo" w:hAnsi="Times New Roman" w:cs="Times New Roman"/>
        </w:rPr>
        <w:t xml:space="preserve">The first sampling period was in the summer of 2017 from </w:t>
      </w:r>
      <w:ins w:id="239" w:author="Clay" w:date="2019-03-16T21:12:00Z">
        <w:r w:rsidR="00AC0477">
          <w:rPr>
            <w:rFonts w:ascii="Times New Roman" w:eastAsia="STHupo" w:hAnsi="Times New Roman" w:cs="Times New Roman"/>
          </w:rPr>
          <w:t xml:space="preserve">19 </w:t>
        </w:r>
      </w:ins>
      <w:commentRangeStart w:id="240"/>
      <w:commentRangeStart w:id="241"/>
      <w:r w:rsidRPr="002B6F18">
        <w:rPr>
          <w:rFonts w:ascii="Times New Roman" w:eastAsia="STHupo" w:hAnsi="Times New Roman" w:cs="Times New Roman"/>
        </w:rPr>
        <w:t xml:space="preserve">July </w:t>
      </w:r>
      <w:del w:id="242" w:author="Clay" w:date="2019-03-16T21:12:00Z">
        <w:r w:rsidRPr="002B6F18" w:rsidDel="00AC0477">
          <w:rPr>
            <w:rFonts w:ascii="Times New Roman" w:eastAsia="STHupo" w:hAnsi="Times New Roman" w:cs="Times New Roman"/>
          </w:rPr>
          <w:delText xml:space="preserve">19 </w:delText>
        </w:r>
      </w:del>
      <w:r w:rsidRPr="002B6F18">
        <w:rPr>
          <w:rFonts w:ascii="Times New Roman" w:eastAsia="STHupo" w:hAnsi="Times New Roman" w:cs="Times New Roman"/>
        </w:rPr>
        <w:t xml:space="preserve">to </w:t>
      </w:r>
      <w:ins w:id="243" w:author="Clay" w:date="2019-03-16T21:12:00Z">
        <w:r w:rsidR="00AC0477">
          <w:rPr>
            <w:rFonts w:ascii="Times New Roman" w:eastAsia="STHupo" w:hAnsi="Times New Roman" w:cs="Times New Roman"/>
          </w:rPr>
          <w:t xml:space="preserve">15 </w:t>
        </w:r>
      </w:ins>
      <w:r w:rsidRPr="002B6F18">
        <w:rPr>
          <w:rFonts w:ascii="Times New Roman" w:eastAsia="STHupo" w:hAnsi="Times New Roman" w:cs="Times New Roman"/>
        </w:rPr>
        <w:t>August</w:t>
      </w:r>
      <w:del w:id="244" w:author="Clay" w:date="2019-03-16T21:12:00Z">
        <w:r w:rsidRPr="002B6F18" w:rsidDel="00AC0477">
          <w:rPr>
            <w:rFonts w:ascii="Times New Roman" w:eastAsia="STHupo" w:hAnsi="Times New Roman" w:cs="Times New Roman"/>
          </w:rPr>
          <w:delText xml:space="preserve"> 15</w:delText>
        </w:r>
      </w:del>
      <w:r w:rsidRPr="002B6F18">
        <w:rPr>
          <w:rFonts w:ascii="Times New Roman" w:eastAsia="STHupo" w:hAnsi="Times New Roman" w:cs="Times New Roman"/>
        </w:rPr>
        <w:t xml:space="preserve">, the second sampling period was in the fall of 2017 from </w:t>
      </w:r>
      <w:ins w:id="245" w:author="Clay" w:date="2019-03-16T21:13:00Z">
        <w:r w:rsidR="00AC0477">
          <w:rPr>
            <w:rFonts w:ascii="Times New Roman" w:eastAsia="STHupo" w:hAnsi="Times New Roman" w:cs="Times New Roman"/>
          </w:rPr>
          <w:t xml:space="preserve">5 </w:t>
        </w:r>
      </w:ins>
      <w:r w:rsidRPr="002B6F18">
        <w:rPr>
          <w:rFonts w:ascii="Times New Roman" w:eastAsia="STHupo" w:hAnsi="Times New Roman" w:cs="Times New Roman"/>
        </w:rPr>
        <w:t xml:space="preserve">November </w:t>
      </w:r>
      <w:del w:id="246" w:author="Clay" w:date="2019-03-16T21:13:00Z">
        <w:r w:rsidRPr="002B6F18" w:rsidDel="00AC0477">
          <w:rPr>
            <w:rFonts w:ascii="Times New Roman" w:eastAsia="STHupo" w:hAnsi="Times New Roman" w:cs="Times New Roman"/>
          </w:rPr>
          <w:delText xml:space="preserve">5 </w:delText>
        </w:r>
      </w:del>
      <w:r w:rsidRPr="002B6F18">
        <w:rPr>
          <w:rFonts w:ascii="Times New Roman" w:eastAsia="STHupo" w:hAnsi="Times New Roman" w:cs="Times New Roman"/>
        </w:rPr>
        <w:t xml:space="preserve">to </w:t>
      </w:r>
      <w:ins w:id="247" w:author="Clay" w:date="2019-03-16T21:13:00Z">
        <w:r w:rsidR="00AC0477">
          <w:rPr>
            <w:rFonts w:ascii="Times New Roman" w:eastAsia="STHupo" w:hAnsi="Times New Roman" w:cs="Times New Roman"/>
          </w:rPr>
          <w:t xml:space="preserve">16 </w:t>
        </w:r>
      </w:ins>
      <w:r w:rsidRPr="002B6F18">
        <w:rPr>
          <w:rFonts w:ascii="Times New Roman" w:eastAsia="STHupo" w:hAnsi="Times New Roman" w:cs="Times New Roman"/>
        </w:rPr>
        <w:t>November</w:t>
      </w:r>
      <w:del w:id="248" w:author="Clay" w:date="2019-03-16T21:13:00Z">
        <w:r w:rsidRPr="002B6F18" w:rsidDel="00AC0477">
          <w:rPr>
            <w:rFonts w:ascii="Times New Roman" w:eastAsia="STHupo" w:hAnsi="Times New Roman" w:cs="Times New Roman"/>
          </w:rPr>
          <w:delText xml:space="preserve"> 16</w:delText>
        </w:r>
      </w:del>
      <w:r w:rsidRPr="002B6F18">
        <w:rPr>
          <w:rFonts w:ascii="Times New Roman" w:eastAsia="STHupo" w:hAnsi="Times New Roman" w:cs="Times New Roman"/>
        </w:rPr>
        <w:t xml:space="preserve">, and the </w:t>
      </w:r>
      <w:del w:id="249" w:author="Clay" w:date="2019-03-16T21:20:00Z">
        <w:r w:rsidRPr="002B6F18" w:rsidDel="003030F2">
          <w:rPr>
            <w:rFonts w:ascii="Times New Roman" w:eastAsia="STHupo" w:hAnsi="Times New Roman" w:cs="Times New Roman"/>
          </w:rPr>
          <w:delText xml:space="preserve">third and </w:delText>
        </w:r>
      </w:del>
      <w:r w:rsidRPr="002B6F18">
        <w:rPr>
          <w:rFonts w:ascii="Times New Roman" w:eastAsia="STHupo" w:hAnsi="Times New Roman" w:cs="Times New Roman"/>
        </w:rPr>
        <w:t xml:space="preserve">final sampling was in the summer of 2018 from </w:t>
      </w:r>
      <w:ins w:id="250" w:author="Clay" w:date="2019-03-16T21:13:00Z">
        <w:r w:rsidR="00AC0477">
          <w:rPr>
            <w:rFonts w:ascii="Times New Roman" w:eastAsia="STHupo" w:hAnsi="Times New Roman" w:cs="Times New Roman"/>
          </w:rPr>
          <w:t xml:space="preserve">26 </w:t>
        </w:r>
      </w:ins>
      <w:r w:rsidRPr="002B6F18">
        <w:rPr>
          <w:rFonts w:ascii="Times New Roman" w:eastAsia="STHupo" w:hAnsi="Times New Roman" w:cs="Times New Roman"/>
        </w:rPr>
        <w:t>Jun</w:t>
      </w:r>
      <w:del w:id="251" w:author="Clay" w:date="2019-03-16T21:13:00Z">
        <w:r w:rsidRPr="002B6F18" w:rsidDel="00AC0477">
          <w:rPr>
            <w:rFonts w:ascii="Times New Roman" w:eastAsia="STHupo" w:hAnsi="Times New Roman" w:cs="Times New Roman"/>
          </w:rPr>
          <w:delText xml:space="preserve"> 26 </w:delText>
        </w:r>
      </w:del>
      <w:ins w:id="252" w:author="Clay" w:date="2019-03-16T21:13:00Z">
        <w:r w:rsidR="00AC0477">
          <w:rPr>
            <w:rFonts w:ascii="Times New Roman" w:eastAsia="STHupo" w:hAnsi="Times New Roman" w:cs="Times New Roman"/>
          </w:rPr>
          <w:t xml:space="preserve"> </w:t>
        </w:r>
      </w:ins>
      <w:r w:rsidRPr="002B6F18">
        <w:rPr>
          <w:rFonts w:ascii="Times New Roman" w:eastAsia="STHupo" w:hAnsi="Times New Roman" w:cs="Times New Roman"/>
        </w:rPr>
        <w:t xml:space="preserve">to </w:t>
      </w:r>
      <w:ins w:id="253" w:author="Clay" w:date="2019-03-16T21:13:00Z">
        <w:r w:rsidR="00AC0477">
          <w:rPr>
            <w:rFonts w:ascii="Times New Roman" w:eastAsia="STHupo" w:hAnsi="Times New Roman" w:cs="Times New Roman"/>
          </w:rPr>
          <w:t xml:space="preserve">15 </w:t>
        </w:r>
      </w:ins>
      <w:r w:rsidRPr="002B6F18">
        <w:rPr>
          <w:rFonts w:ascii="Times New Roman" w:eastAsia="STHupo" w:hAnsi="Times New Roman" w:cs="Times New Roman"/>
        </w:rPr>
        <w:t>July</w:t>
      </w:r>
      <w:del w:id="254" w:author="Clay" w:date="2019-03-16T21:13:00Z">
        <w:r w:rsidRPr="002B6F18" w:rsidDel="00AC0477">
          <w:rPr>
            <w:rFonts w:ascii="Times New Roman" w:eastAsia="STHupo" w:hAnsi="Times New Roman" w:cs="Times New Roman"/>
          </w:rPr>
          <w:delText xml:space="preserve"> 15</w:delText>
        </w:r>
        <w:commentRangeEnd w:id="240"/>
        <w:r w:rsidRPr="002B6F18" w:rsidDel="00AC0477">
          <w:rPr>
            <w:rStyle w:val="CommentReference"/>
            <w:rFonts w:ascii="Times New Roman" w:hAnsi="Times New Roman" w:cs="Times New Roman"/>
            <w:sz w:val="24"/>
            <w:szCs w:val="24"/>
          </w:rPr>
          <w:commentReference w:id="240"/>
        </w:r>
      </w:del>
      <w:commentRangeEnd w:id="241"/>
      <w:r w:rsidR="00A8659A" w:rsidRPr="00C70BDB">
        <w:rPr>
          <w:rStyle w:val="CommentReference"/>
          <w:rFonts w:ascii="Times New Roman" w:hAnsi="Times New Roman" w:cs="Times New Roman"/>
          <w:sz w:val="24"/>
          <w:szCs w:val="24"/>
        </w:rPr>
        <w:commentReference w:id="241"/>
      </w:r>
      <w:r w:rsidRPr="002B6F18">
        <w:rPr>
          <w:rFonts w:ascii="Times New Roman" w:eastAsia="STHupo" w:hAnsi="Times New Roman" w:cs="Times New Roman"/>
        </w:rPr>
        <w:t xml:space="preserve">.  </w:t>
      </w:r>
    </w:p>
    <w:p w14:paraId="19E6F7BD" w14:textId="2B4833CA" w:rsidR="00BC0F95" w:rsidRPr="002B6F18" w:rsidRDefault="00854009" w:rsidP="00A8659A">
      <w:pPr>
        <w:spacing w:line="480" w:lineRule="auto"/>
        <w:ind w:firstLine="720"/>
        <w:rPr>
          <w:rFonts w:ascii="Times New Roman" w:eastAsia="STHupo" w:hAnsi="Times New Roman" w:cs="Times New Roman"/>
        </w:rPr>
      </w:pPr>
      <w:commentRangeStart w:id="255"/>
      <w:r w:rsidRPr="002B6F18">
        <w:rPr>
          <w:rFonts w:ascii="Times New Roman" w:eastAsia="STHupo" w:hAnsi="Times New Roman" w:cs="Times New Roman"/>
        </w:rPr>
        <w:t xml:space="preserve">At each site </w:t>
      </w:r>
      <w:r w:rsidR="007900BA" w:rsidRPr="002B6F18">
        <w:rPr>
          <w:rFonts w:ascii="Times New Roman" w:eastAsia="STHupo" w:hAnsi="Times New Roman" w:cs="Times New Roman"/>
        </w:rPr>
        <w:t>on these low order headwater streams</w:t>
      </w:r>
      <w:ins w:id="256" w:author="Clay" w:date="2019-03-16T21:21:00Z">
        <w:r w:rsidR="003030F2">
          <w:rPr>
            <w:rFonts w:ascii="Times New Roman" w:eastAsia="STHupo" w:hAnsi="Times New Roman" w:cs="Times New Roman"/>
          </w:rPr>
          <w:t>,</w:t>
        </w:r>
      </w:ins>
      <w:r w:rsidR="007900BA" w:rsidRPr="002B6F18">
        <w:rPr>
          <w:rFonts w:ascii="Times New Roman" w:eastAsia="STHupo" w:hAnsi="Times New Roman" w:cs="Times New Roman"/>
        </w:rPr>
        <w:t xml:space="preserve"> I</w:t>
      </w:r>
      <w:r w:rsidRPr="002B6F18">
        <w:rPr>
          <w:rFonts w:ascii="Times New Roman" w:eastAsia="STHupo" w:hAnsi="Times New Roman" w:cs="Times New Roman"/>
        </w:rPr>
        <w:t xml:space="preserve"> collected</w:t>
      </w:r>
      <w:r w:rsidR="00BC0F95" w:rsidRPr="002B6F18">
        <w:rPr>
          <w:rFonts w:ascii="Times New Roman" w:eastAsia="STHupo" w:hAnsi="Times New Roman" w:cs="Times New Roman"/>
        </w:rPr>
        <w:t xml:space="preserve"> site description data </w:t>
      </w:r>
      <w:del w:id="257" w:author="Clay" w:date="2019-03-16T21:20:00Z">
        <w:r w:rsidR="00BC0F95" w:rsidRPr="002B6F18" w:rsidDel="003030F2">
          <w:rPr>
            <w:rFonts w:ascii="Times New Roman" w:eastAsia="STHupo" w:hAnsi="Times New Roman" w:cs="Times New Roman"/>
          </w:rPr>
          <w:delText>one time</w:delText>
        </w:r>
      </w:del>
      <w:ins w:id="258" w:author="Clay" w:date="2019-03-16T21:21:00Z">
        <w:r w:rsidR="003030F2">
          <w:rPr>
            <w:rFonts w:ascii="Times New Roman" w:eastAsia="STHupo" w:hAnsi="Times New Roman" w:cs="Times New Roman"/>
          </w:rPr>
          <w:t xml:space="preserve">using </w:t>
        </w:r>
      </w:ins>
      <w:del w:id="259" w:author="Clay" w:date="2019-03-16T21:21:00Z">
        <w:r w:rsidR="00BC0F95" w:rsidRPr="002B6F18" w:rsidDel="003030F2">
          <w:rPr>
            <w:rFonts w:ascii="Times New Roman" w:eastAsia="STHupo" w:hAnsi="Times New Roman" w:cs="Times New Roman"/>
          </w:rPr>
          <w:delText xml:space="preserve">; </w:delText>
        </w:r>
      </w:del>
      <w:r w:rsidRPr="002B6F18">
        <w:rPr>
          <w:rFonts w:ascii="Times New Roman" w:eastAsia="STHupo" w:hAnsi="Times New Roman" w:cs="Times New Roman"/>
        </w:rPr>
        <w:t>GPS coordinates (</w:t>
      </w:r>
      <w:proofErr w:type="spellStart"/>
      <w:r w:rsidRPr="002B6F18">
        <w:rPr>
          <w:rFonts w:ascii="Times New Roman" w:eastAsia="STHupo" w:hAnsi="Times New Roman" w:cs="Times New Roman"/>
        </w:rPr>
        <w:t>MotionX</w:t>
      </w:r>
      <w:proofErr w:type="spellEnd"/>
      <w:r w:rsidRPr="002B6F18">
        <w:rPr>
          <w:rFonts w:ascii="Times New Roman" w:eastAsia="STHupo" w:hAnsi="Times New Roman" w:cs="Times New Roman"/>
        </w:rPr>
        <w:t xml:space="preserve">-GPS version 24.1, </w:t>
      </w:r>
      <w:proofErr w:type="spellStart"/>
      <w:r w:rsidRPr="002B6F18">
        <w:rPr>
          <w:rFonts w:ascii="Times New Roman" w:eastAsia="STHupo" w:hAnsi="Times New Roman" w:cs="Times New Roman"/>
        </w:rPr>
        <w:t>Fullpower</w:t>
      </w:r>
      <w:proofErr w:type="spellEnd"/>
      <w:r w:rsidRPr="002B6F18">
        <w:rPr>
          <w:rFonts w:ascii="Times New Roman" w:eastAsia="STHupo" w:hAnsi="Times New Roman" w:cs="Times New Roman"/>
        </w:rPr>
        <w:t xml:space="preserve"> Technologies on Apple iPhone 5)</w:t>
      </w:r>
      <w:del w:id="260" w:author="Clay" w:date="2019-03-16T21:21:00Z">
        <w:r w:rsidRPr="002B6F18" w:rsidDel="003030F2">
          <w:rPr>
            <w:rFonts w:ascii="Times New Roman" w:eastAsia="STHupo" w:hAnsi="Times New Roman" w:cs="Times New Roman"/>
          </w:rPr>
          <w:delText>,</w:delText>
        </w:r>
      </w:del>
      <w:r w:rsidRPr="002B6F18">
        <w:rPr>
          <w:rFonts w:ascii="Times New Roman" w:eastAsia="STHupo" w:hAnsi="Times New Roman" w:cs="Times New Roman"/>
        </w:rPr>
        <w:t xml:space="preserve"> </w:t>
      </w:r>
      <w:r w:rsidR="00E67EAF" w:rsidRPr="002B6F18">
        <w:rPr>
          <w:rFonts w:ascii="Times New Roman" w:eastAsia="STHupo" w:hAnsi="Times New Roman" w:cs="Times New Roman"/>
        </w:rPr>
        <w:t xml:space="preserve">and </w:t>
      </w:r>
      <w:r w:rsidRPr="002B6F18">
        <w:rPr>
          <w:rFonts w:ascii="Times New Roman" w:eastAsia="STHupo" w:hAnsi="Times New Roman" w:cs="Times New Roman"/>
        </w:rPr>
        <w:t>elevation (Google Earth)</w:t>
      </w:r>
      <w:r w:rsidR="00E67EAF" w:rsidRPr="002B6F18">
        <w:rPr>
          <w:rFonts w:ascii="Times New Roman" w:eastAsia="STHupo" w:hAnsi="Times New Roman" w:cs="Times New Roman"/>
        </w:rPr>
        <w:t xml:space="preserve"> with sites ranging from 869 to 1071</w:t>
      </w:r>
      <w:r w:rsidR="004A3CFC">
        <w:rPr>
          <w:rFonts w:ascii="Times New Roman" w:eastAsia="STHupo" w:hAnsi="Times New Roman" w:cs="Times New Roman"/>
        </w:rPr>
        <w:t xml:space="preserve"> </w:t>
      </w:r>
      <w:r w:rsidR="00E67EAF" w:rsidRPr="002B6F18">
        <w:rPr>
          <w:rFonts w:ascii="Times New Roman" w:eastAsia="STHupo" w:hAnsi="Times New Roman" w:cs="Times New Roman"/>
        </w:rPr>
        <w:t>m.</w:t>
      </w:r>
      <w:r w:rsidRPr="002B6F18">
        <w:rPr>
          <w:rFonts w:ascii="Times New Roman" w:eastAsia="STHupo" w:hAnsi="Times New Roman" w:cs="Times New Roman"/>
        </w:rPr>
        <w:t xml:space="preserve"> </w:t>
      </w:r>
      <w:r w:rsidR="00E67EAF" w:rsidRPr="002B6F18">
        <w:rPr>
          <w:rFonts w:ascii="Times New Roman" w:eastAsia="STHupo" w:hAnsi="Times New Roman" w:cs="Times New Roman"/>
        </w:rPr>
        <w:t xml:space="preserve"> </w:t>
      </w:r>
      <w:ins w:id="261" w:author="Clay" w:date="2019-03-16T21:22:00Z">
        <w:r w:rsidR="003030F2">
          <w:rPr>
            <w:rFonts w:ascii="Times New Roman" w:eastAsia="STHupo" w:hAnsi="Times New Roman" w:cs="Times New Roman"/>
          </w:rPr>
          <w:t xml:space="preserve">I also measured </w:t>
        </w:r>
      </w:ins>
      <w:del w:id="262" w:author="Clay" w:date="2019-03-16T21:22:00Z">
        <w:r w:rsidR="00E67EAF" w:rsidRPr="002B6F18" w:rsidDel="003030F2">
          <w:rPr>
            <w:rFonts w:ascii="Times New Roman" w:eastAsia="STHupo" w:hAnsi="Times New Roman" w:cs="Times New Roman"/>
          </w:rPr>
          <w:delText>S</w:delText>
        </w:r>
        <w:r w:rsidRPr="002B6F18" w:rsidDel="003030F2">
          <w:rPr>
            <w:rFonts w:ascii="Times New Roman" w:eastAsia="STHupo" w:hAnsi="Times New Roman" w:cs="Times New Roman"/>
          </w:rPr>
          <w:delText xml:space="preserve">tream </w:delText>
        </w:r>
      </w:del>
      <w:ins w:id="263" w:author="Clay" w:date="2019-03-16T21:22:00Z">
        <w:r w:rsidR="003030F2">
          <w:rPr>
            <w:rFonts w:ascii="Times New Roman" w:eastAsia="STHupo" w:hAnsi="Times New Roman" w:cs="Times New Roman"/>
          </w:rPr>
          <w:t>s</w:t>
        </w:r>
        <w:r w:rsidR="003030F2" w:rsidRPr="002B6F18">
          <w:rPr>
            <w:rFonts w:ascii="Times New Roman" w:eastAsia="STHupo" w:hAnsi="Times New Roman" w:cs="Times New Roman"/>
          </w:rPr>
          <w:t xml:space="preserve">tream </w:t>
        </w:r>
      </w:ins>
      <w:r w:rsidRPr="002B6F18">
        <w:rPr>
          <w:rFonts w:ascii="Times New Roman" w:eastAsia="STHupo" w:hAnsi="Times New Roman" w:cs="Times New Roman"/>
        </w:rPr>
        <w:t>aspect (</w:t>
      </w:r>
      <w:proofErr w:type="spellStart"/>
      <w:r w:rsidRPr="002B6F18">
        <w:rPr>
          <w:rFonts w:ascii="Times New Roman" w:eastAsia="STHupo" w:hAnsi="Times New Roman" w:cs="Times New Roman"/>
        </w:rPr>
        <w:t>Lensatic</w:t>
      </w:r>
      <w:proofErr w:type="spellEnd"/>
      <w:r w:rsidRPr="002B6F18">
        <w:rPr>
          <w:rFonts w:ascii="Times New Roman" w:eastAsia="STHupo" w:hAnsi="Times New Roman" w:cs="Times New Roman"/>
        </w:rPr>
        <w:t xml:space="preserve"> compass, Engineer)</w:t>
      </w:r>
      <w:ins w:id="264" w:author="Clay" w:date="2019-03-16T21:22:00Z">
        <w:r w:rsidR="003030F2">
          <w:rPr>
            <w:rFonts w:ascii="Times New Roman" w:eastAsia="STHupo" w:hAnsi="Times New Roman" w:cs="Times New Roman"/>
          </w:rPr>
          <w:t>,</w:t>
        </w:r>
      </w:ins>
      <w:r w:rsidR="007E070D" w:rsidRPr="002B6F18">
        <w:rPr>
          <w:rFonts w:ascii="Times New Roman" w:eastAsia="STHupo" w:hAnsi="Times New Roman" w:cs="Times New Roman"/>
        </w:rPr>
        <w:t xml:space="preserve"> which was converted to a value of degrees south facing (e.g. 180º is directly south and 0° is north)</w:t>
      </w:r>
      <w:r w:rsidR="00E67EAF" w:rsidRPr="002B6F18">
        <w:rPr>
          <w:rFonts w:ascii="Times New Roman" w:eastAsia="STHupo" w:hAnsi="Times New Roman" w:cs="Times New Roman"/>
        </w:rPr>
        <w:t xml:space="preserve">.  </w:t>
      </w:r>
      <w:r w:rsidR="00E67EAF" w:rsidRPr="002B6F18">
        <w:rPr>
          <w:rFonts w:ascii="Times New Roman" w:eastAsia="STHupo" w:hAnsi="Times New Roman" w:cs="Times New Roman"/>
        </w:rPr>
        <w:lastRenderedPageBreak/>
        <w:t>S</w:t>
      </w:r>
      <w:r w:rsidRPr="002B6F18">
        <w:rPr>
          <w:rFonts w:ascii="Times New Roman" w:eastAsia="STHupo" w:hAnsi="Times New Roman" w:cs="Times New Roman"/>
        </w:rPr>
        <w:t>tream slope</w:t>
      </w:r>
      <w:r w:rsidR="00EA5460" w:rsidRPr="002B6F18">
        <w:rPr>
          <w:rFonts w:ascii="Times New Roman" w:eastAsia="STHupo" w:hAnsi="Times New Roman" w:cs="Times New Roman"/>
        </w:rPr>
        <w:t>s</w:t>
      </w:r>
      <w:r w:rsidRPr="002B6F18">
        <w:rPr>
          <w:rFonts w:ascii="Times New Roman" w:eastAsia="STHupo" w:hAnsi="Times New Roman" w:cs="Times New Roman"/>
        </w:rPr>
        <w:t xml:space="preserve"> (</w:t>
      </w:r>
      <w:proofErr w:type="spellStart"/>
      <w:r w:rsidRPr="002B6F18">
        <w:rPr>
          <w:rFonts w:ascii="Times New Roman" w:eastAsia="STHupo" w:hAnsi="Times New Roman" w:cs="Times New Roman"/>
        </w:rPr>
        <w:t>Suunto</w:t>
      </w:r>
      <w:proofErr w:type="spellEnd"/>
      <w:r w:rsidRPr="002B6F18">
        <w:rPr>
          <w:rFonts w:ascii="Times New Roman" w:eastAsia="STHupo" w:hAnsi="Times New Roman" w:cs="Times New Roman"/>
        </w:rPr>
        <w:t xml:space="preserve"> PM-5 Clinometer)</w:t>
      </w:r>
      <w:r w:rsidR="00EA5460" w:rsidRPr="002B6F18">
        <w:rPr>
          <w:rFonts w:ascii="Times New Roman" w:eastAsia="STHupo" w:hAnsi="Times New Roman" w:cs="Times New Roman"/>
        </w:rPr>
        <w:t xml:space="preserve"> were from 2 to 10% and</w:t>
      </w:r>
      <w:r w:rsidRPr="002B6F18">
        <w:rPr>
          <w:rFonts w:ascii="Times New Roman" w:eastAsia="STHupo" w:hAnsi="Times New Roman" w:cs="Times New Roman"/>
        </w:rPr>
        <w:t xml:space="preserve"> bank full width</w:t>
      </w:r>
      <w:r w:rsidR="00EA5460" w:rsidRPr="002B6F18">
        <w:rPr>
          <w:rFonts w:ascii="Times New Roman" w:eastAsia="STHupo" w:hAnsi="Times New Roman" w:cs="Times New Roman"/>
        </w:rPr>
        <w:t xml:space="preserve">s ranged from </w:t>
      </w:r>
      <w:r w:rsidR="00985B07" w:rsidRPr="002B6F18">
        <w:rPr>
          <w:rFonts w:ascii="Times New Roman" w:eastAsia="STHupo" w:hAnsi="Times New Roman" w:cs="Times New Roman"/>
        </w:rPr>
        <w:t>3.3 to 12.7</w:t>
      </w:r>
      <w:r w:rsidR="00EA5460" w:rsidRPr="002B6F18">
        <w:rPr>
          <w:rFonts w:ascii="Times New Roman" w:eastAsia="STHupo" w:hAnsi="Times New Roman" w:cs="Times New Roman"/>
        </w:rPr>
        <w:t xml:space="preserve">m.  </w:t>
      </w:r>
      <w:r w:rsidRPr="002B6F18">
        <w:rPr>
          <w:rFonts w:ascii="Times New Roman" w:eastAsia="STHupo" w:hAnsi="Times New Roman" w:cs="Times New Roman"/>
        </w:rPr>
        <w:t>I conducted a Wolman Pebble Count</w:t>
      </w:r>
      <w:r w:rsidR="00C2612B">
        <w:rPr>
          <w:rFonts w:ascii="Times New Roman" w:eastAsia="STHupo" w:hAnsi="Times New Roman" w:cs="Times New Roman"/>
        </w:rPr>
        <w:t xml:space="preserve"> </w:t>
      </w:r>
      <w:r w:rsidR="00C2612B">
        <w:rPr>
          <w:rFonts w:ascii="Times New Roman" w:eastAsia="STHupo" w:hAnsi="Times New Roman" w:cs="Times New Roman"/>
        </w:rPr>
        <w:fldChar w:fldCharType="begin"/>
      </w:r>
      <w:r w:rsidR="00C2612B">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Pr>
          <w:rFonts w:ascii="Times New Roman" w:eastAsia="STHupo" w:hAnsi="Times New Roman" w:cs="Times New Roman"/>
        </w:rPr>
        <w:fldChar w:fldCharType="separate"/>
      </w:r>
      <w:r w:rsidR="00C2612B" w:rsidRPr="00C70BDB">
        <w:rPr>
          <w:rFonts w:ascii="Times New Roman" w:hAnsi="Times New Roman" w:cs="Times New Roman"/>
        </w:rPr>
        <w:t>(Wolman 1954)</w:t>
      </w:r>
      <w:r w:rsidR="00C2612B">
        <w:rPr>
          <w:rFonts w:ascii="Times New Roman" w:eastAsia="STHupo" w:hAnsi="Times New Roman" w:cs="Times New Roman"/>
        </w:rPr>
        <w:fldChar w:fldCharType="end"/>
      </w:r>
      <w:r w:rsidR="00C2612B">
        <w:rPr>
          <w:rFonts w:ascii="Times New Roman" w:eastAsia="STHupo" w:hAnsi="Times New Roman" w:cs="Times New Roman"/>
        </w:rPr>
        <w:t xml:space="preserve"> </w:t>
      </w:r>
      <w:r w:rsidRPr="002B6F18">
        <w:rPr>
          <w:rFonts w:ascii="Times New Roman" w:eastAsia="STHupo" w:hAnsi="Times New Roman" w:cs="Times New Roman"/>
        </w:rPr>
        <w:t xml:space="preserve">with 50 pebbles </w:t>
      </w:r>
      <w:r w:rsidR="00EA5460" w:rsidRPr="002B6F18">
        <w:rPr>
          <w:rFonts w:ascii="Times New Roman" w:eastAsia="STHupo" w:hAnsi="Times New Roman" w:cs="Times New Roman"/>
        </w:rPr>
        <w:t>measured</w:t>
      </w:r>
      <w:r w:rsidRPr="002B6F18">
        <w:rPr>
          <w:rFonts w:ascii="Times New Roman" w:eastAsia="STHupo" w:hAnsi="Times New Roman" w:cs="Times New Roman"/>
        </w:rPr>
        <w:t xml:space="preserve"> per stream</w:t>
      </w:r>
      <w:commentRangeEnd w:id="255"/>
      <w:r w:rsidR="003A1CD7" w:rsidRPr="002B6F18">
        <w:rPr>
          <w:rStyle w:val="CommentReference"/>
          <w:rFonts w:ascii="Times New Roman" w:hAnsi="Times New Roman" w:cs="Times New Roman"/>
          <w:sz w:val="24"/>
          <w:szCs w:val="24"/>
        </w:rPr>
        <w:commentReference w:id="255"/>
      </w:r>
      <w:r w:rsidR="00985B07" w:rsidRPr="002B6F18">
        <w:rPr>
          <w:rFonts w:ascii="Times New Roman" w:eastAsia="STHupo" w:hAnsi="Times New Roman" w:cs="Times New Roman"/>
        </w:rPr>
        <w:t xml:space="preserve"> where</w:t>
      </w:r>
      <w:r w:rsidR="00EA5460" w:rsidRPr="002B6F18">
        <w:rPr>
          <w:rFonts w:ascii="Times New Roman" w:eastAsia="STHupo" w:hAnsi="Times New Roman" w:cs="Times New Roman"/>
        </w:rPr>
        <w:t xml:space="preserve"> median p</w:t>
      </w:r>
      <w:r w:rsidR="00985B07" w:rsidRPr="002B6F18">
        <w:rPr>
          <w:rFonts w:ascii="Times New Roman" w:eastAsia="STHupo" w:hAnsi="Times New Roman" w:cs="Times New Roman"/>
        </w:rPr>
        <w:t>ebble widths ranged</w:t>
      </w:r>
      <w:r w:rsidR="007900BA" w:rsidRPr="002B6F18">
        <w:rPr>
          <w:rFonts w:ascii="Times New Roman" w:eastAsia="STHupo" w:hAnsi="Times New Roman" w:cs="Times New Roman"/>
        </w:rPr>
        <w:t xml:space="preserve"> from 35.5</w:t>
      </w:r>
      <w:r w:rsidR="00EA5460" w:rsidRPr="002B6F18">
        <w:rPr>
          <w:rFonts w:ascii="Times New Roman" w:eastAsia="STHupo" w:hAnsi="Times New Roman" w:cs="Times New Roman"/>
        </w:rPr>
        <w:t xml:space="preserve"> to 92mm</w:t>
      </w:r>
      <w:r w:rsidR="00985B07" w:rsidRPr="002B6F18">
        <w:rPr>
          <w:rFonts w:ascii="Times New Roman" w:eastAsia="STHupo" w:hAnsi="Times New Roman" w:cs="Times New Roman"/>
        </w:rPr>
        <w:t>.</w:t>
      </w:r>
      <w:r w:rsidR="003C049C" w:rsidRPr="002B6F18">
        <w:rPr>
          <w:rFonts w:ascii="Times New Roman" w:eastAsia="STHupo" w:hAnsi="Times New Roman" w:cs="Times New Roman"/>
        </w:rPr>
        <w:t xml:space="preserve">  </w:t>
      </w:r>
    </w:p>
    <w:p w14:paraId="1B83DB4C" w14:textId="7B3C7868" w:rsidR="0062256C" w:rsidRPr="002B6F18" w:rsidRDefault="003C049C"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For each s</w:t>
      </w:r>
      <w:commentRangeStart w:id="265"/>
      <w:r w:rsidR="0062256C" w:rsidRPr="002B6F18">
        <w:rPr>
          <w:rFonts w:ascii="Times New Roman" w:eastAsia="STHupo" w:hAnsi="Times New Roman" w:cs="Times New Roman"/>
        </w:rPr>
        <w:t>ampling period I</w:t>
      </w:r>
      <w:r w:rsidR="00FD216B" w:rsidRPr="002B6F18">
        <w:rPr>
          <w:rFonts w:ascii="Times New Roman" w:eastAsia="STHupo" w:hAnsi="Times New Roman" w:cs="Times New Roman"/>
        </w:rPr>
        <w:t xml:space="preserve"> </w:t>
      </w:r>
      <w:del w:id="266" w:author="Clay" w:date="2019-03-16T21:25:00Z">
        <w:r w:rsidR="00FD216B" w:rsidRPr="002B6F18" w:rsidDel="003030F2">
          <w:rPr>
            <w:rFonts w:ascii="Times New Roman" w:eastAsia="STHupo" w:hAnsi="Times New Roman" w:cs="Times New Roman"/>
          </w:rPr>
          <w:delText xml:space="preserve">took data on </w:delText>
        </w:r>
      </w:del>
      <w:ins w:id="267" w:author="Clay" w:date="2019-03-16T21:25:00Z">
        <w:r w:rsidR="003030F2">
          <w:rPr>
            <w:rFonts w:ascii="Times New Roman" w:eastAsia="STHupo" w:hAnsi="Times New Roman" w:cs="Times New Roman"/>
          </w:rPr>
          <w:t xml:space="preserve">measured </w:t>
        </w:r>
      </w:ins>
      <w:r w:rsidR="00FD216B" w:rsidRPr="002B6F18">
        <w:rPr>
          <w:rFonts w:ascii="Times New Roman" w:eastAsia="STHupo" w:hAnsi="Times New Roman" w:cs="Times New Roman"/>
        </w:rPr>
        <w:t xml:space="preserve">the following variables; </w:t>
      </w:r>
      <w:r w:rsidR="0062256C" w:rsidRPr="002B6F18">
        <w:rPr>
          <w:rFonts w:ascii="Times New Roman" w:eastAsia="STHupo" w:hAnsi="Times New Roman" w:cs="Times New Roman"/>
        </w:rPr>
        <w:t xml:space="preserve">riparian </w:t>
      </w:r>
      <w:proofErr w:type="spellStart"/>
      <w:r w:rsidR="00877CE4" w:rsidRPr="002B6F18">
        <w:rPr>
          <w:rFonts w:ascii="Times New Roman" w:eastAsia="STHupo" w:hAnsi="Times New Roman" w:cs="Times New Roman"/>
        </w:rPr>
        <w:t>overstory</w:t>
      </w:r>
      <w:proofErr w:type="spellEnd"/>
      <w:r w:rsidR="00877CE4" w:rsidRPr="002B6F18">
        <w:rPr>
          <w:rFonts w:ascii="Times New Roman" w:eastAsia="STHupo" w:hAnsi="Times New Roman" w:cs="Times New Roman"/>
        </w:rPr>
        <w:t xml:space="preserve"> density (canopy openness)</w:t>
      </w:r>
      <w:r w:rsidR="00FE3545" w:rsidRPr="002B6F18">
        <w:rPr>
          <w:rFonts w:ascii="Times New Roman" w:eastAsia="STHupo" w:hAnsi="Times New Roman" w:cs="Times New Roman"/>
        </w:rPr>
        <w:t xml:space="preserve"> with a densitometer (</w:t>
      </w:r>
      <w:r w:rsidR="00877CE4" w:rsidRPr="002B6F18">
        <w:rPr>
          <w:rFonts w:ascii="Times New Roman" w:eastAsia="STHupo" w:hAnsi="Times New Roman" w:cs="Times New Roman"/>
        </w:rPr>
        <w:t xml:space="preserve">Spherical Crown </w:t>
      </w:r>
      <w:proofErr w:type="spellStart"/>
      <w:r w:rsidR="00877CE4" w:rsidRPr="002B6F18">
        <w:rPr>
          <w:rFonts w:ascii="Times New Roman" w:eastAsia="STHupo" w:hAnsi="Times New Roman" w:cs="Times New Roman"/>
        </w:rPr>
        <w:t>Densiometer</w:t>
      </w:r>
      <w:proofErr w:type="spellEnd"/>
      <w:r w:rsidR="00877CE4" w:rsidRPr="002B6F18">
        <w:rPr>
          <w:rFonts w:ascii="Times New Roman" w:eastAsia="STHupo" w:hAnsi="Times New Roman" w:cs="Times New Roman"/>
        </w:rPr>
        <w:t>, Convex Model A, Forestry Suppliers)</w:t>
      </w:r>
      <w:r w:rsidR="00FF0345" w:rsidRPr="002B6F18">
        <w:rPr>
          <w:rFonts w:ascii="Times New Roman" w:eastAsia="STHupo" w:hAnsi="Times New Roman" w:cs="Times New Roman"/>
        </w:rPr>
        <w:t xml:space="preserve"> </w:t>
      </w:r>
      <w:del w:id="268" w:author="Clay" w:date="2019-03-16T21:26:00Z">
        <w:r w:rsidR="0026520C" w:rsidDel="003030F2">
          <w:rPr>
            <w:rFonts w:ascii="Times New Roman" w:eastAsia="STHupo" w:hAnsi="Times New Roman" w:cs="Times New Roman"/>
          </w:rPr>
          <w:delText>according to methods written on</w:delText>
        </w:r>
        <w:r w:rsidR="00022ABF" w:rsidDel="003030F2">
          <w:rPr>
            <w:rFonts w:ascii="Times New Roman" w:eastAsia="STHupo" w:hAnsi="Times New Roman" w:cs="Times New Roman"/>
          </w:rPr>
          <w:delText xml:space="preserve"> the</w:delText>
        </w:r>
        <w:r w:rsidR="0026520C" w:rsidDel="003030F2">
          <w:rPr>
            <w:rFonts w:ascii="Times New Roman" w:eastAsia="STHupo" w:hAnsi="Times New Roman" w:cs="Times New Roman"/>
          </w:rPr>
          <w:delText xml:space="preserve"> instrument </w:delText>
        </w:r>
      </w:del>
      <w:commentRangeStart w:id="269"/>
      <w:r w:rsidR="00FF0345" w:rsidRPr="002B6F18">
        <w:rPr>
          <w:rFonts w:ascii="Times New Roman" w:eastAsia="STHupo" w:hAnsi="Times New Roman" w:cs="Times New Roman"/>
        </w:rPr>
        <w:t>where values ranged from 4.9</w:t>
      </w:r>
      <w:r w:rsidR="004455A0" w:rsidRPr="002B6F18">
        <w:rPr>
          <w:rFonts w:ascii="Times New Roman" w:eastAsia="STHupo" w:hAnsi="Times New Roman" w:cs="Times New Roman"/>
        </w:rPr>
        <w:t xml:space="preserve"> </w:t>
      </w:r>
      <w:r w:rsidR="00FF0345" w:rsidRPr="002B6F18">
        <w:rPr>
          <w:rFonts w:ascii="Times New Roman" w:eastAsia="STHupo" w:hAnsi="Times New Roman" w:cs="Times New Roman"/>
        </w:rPr>
        <w:t>% open for one of the most narrow streams (Frost) in the Summer to 78.1% for the widest stream (Standup) during the fall.</w:t>
      </w:r>
      <w:r w:rsidR="00BC0F95" w:rsidRPr="002B6F18">
        <w:rPr>
          <w:rFonts w:ascii="Times New Roman" w:eastAsia="STHupo" w:hAnsi="Times New Roman" w:cs="Times New Roman"/>
        </w:rPr>
        <w:t xml:space="preserve">  </w:t>
      </w:r>
      <w:commentRangeEnd w:id="269"/>
      <w:r w:rsidR="003030F2">
        <w:rPr>
          <w:rStyle w:val="CommentReference"/>
        </w:rPr>
        <w:commentReference w:id="269"/>
      </w:r>
      <w:r w:rsidR="00BC0F95" w:rsidRPr="002B6F18">
        <w:rPr>
          <w:rFonts w:ascii="Times New Roman" w:eastAsia="STHupo" w:hAnsi="Times New Roman" w:cs="Times New Roman"/>
        </w:rPr>
        <w:t xml:space="preserve">I </w:t>
      </w:r>
      <w:r w:rsidR="00FF0345" w:rsidRPr="002B6F18">
        <w:rPr>
          <w:rFonts w:ascii="Times New Roman" w:eastAsia="STHupo" w:hAnsi="Times New Roman" w:cs="Times New Roman"/>
        </w:rPr>
        <w:t>measured s</w:t>
      </w:r>
      <w:r w:rsidR="006254C1" w:rsidRPr="002B6F18">
        <w:rPr>
          <w:rFonts w:ascii="Times New Roman" w:eastAsia="STHupo" w:hAnsi="Times New Roman" w:cs="Times New Roman"/>
        </w:rPr>
        <w:t>tream discharge</w:t>
      </w:r>
      <w:r w:rsidR="00FF0345" w:rsidRPr="002B6F18">
        <w:rPr>
          <w:rFonts w:ascii="Times New Roman" w:eastAsia="STHupo" w:hAnsi="Times New Roman" w:cs="Times New Roman"/>
        </w:rPr>
        <w:t xml:space="preserve"> </w:t>
      </w:r>
      <w:r w:rsidR="00FE3545" w:rsidRPr="002B6F18">
        <w:rPr>
          <w:rFonts w:ascii="Times New Roman" w:eastAsia="STHupo" w:hAnsi="Times New Roman" w:cs="Times New Roman"/>
        </w:rPr>
        <w:t>with a portable flow meter</w:t>
      </w:r>
      <w:r w:rsidR="00DA5A21" w:rsidRPr="002B6F18">
        <w:rPr>
          <w:rFonts w:ascii="Times New Roman" w:eastAsia="STHupo" w:hAnsi="Times New Roman" w:cs="Times New Roman"/>
        </w:rPr>
        <w:t xml:space="preserve"> (Flo-Mate 2000, Marsh-</w:t>
      </w:r>
      <w:proofErr w:type="spellStart"/>
      <w:r w:rsidR="00DA5A21" w:rsidRPr="002B6F18">
        <w:rPr>
          <w:rFonts w:ascii="Times New Roman" w:eastAsia="STHupo" w:hAnsi="Times New Roman" w:cs="Times New Roman"/>
        </w:rPr>
        <w:t>McBirney</w:t>
      </w:r>
      <w:proofErr w:type="spellEnd"/>
      <w:r w:rsidR="00DA5A21" w:rsidRPr="002B6F18">
        <w:rPr>
          <w:rFonts w:ascii="Times New Roman" w:eastAsia="STHupo" w:hAnsi="Times New Roman" w:cs="Times New Roman"/>
        </w:rPr>
        <w:t>)</w:t>
      </w:r>
      <w:r w:rsidR="00854009" w:rsidRPr="002B6F18">
        <w:rPr>
          <w:rFonts w:ascii="Times New Roman" w:eastAsia="STHupo" w:hAnsi="Times New Roman" w:cs="Times New Roman"/>
        </w:rPr>
        <w:t xml:space="preserve"> according to </w:t>
      </w:r>
      <w:r w:rsidR="0026520C">
        <w:rPr>
          <w:rFonts w:ascii="Times New Roman" w:eastAsia="STHupo" w:hAnsi="Times New Roman" w:cs="Times New Roman"/>
        </w:rPr>
        <w:fldChar w:fldCharType="begin"/>
      </w:r>
      <w:r w:rsidR="0026520C">
        <w:rPr>
          <w:rFonts w:ascii="Times New Roman" w:eastAsia="STHupo" w:hAnsi="Times New Roman" w:cs="Times New Roman"/>
        </w:rPr>
        <w:instrText xml:space="preserve"> ADDIN ZOTERO_ITEM CSL_CITATION {"citationID":"LOzAQKSv","properties":{"formattedCitation":"(Rantz 1982)","plainCitation":"(Rantz 1982)","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0026520C">
        <w:rPr>
          <w:rFonts w:ascii="Times New Roman" w:eastAsia="STHupo" w:hAnsi="Times New Roman" w:cs="Times New Roman"/>
        </w:rPr>
        <w:fldChar w:fldCharType="separate"/>
      </w:r>
      <w:r w:rsidR="0026520C" w:rsidRPr="00C70BDB">
        <w:rPr>
          <w:rFonts w:ascii="Times New Roman" w:hAnsi="Times New Roman" w:cs="Times New Roman"/>
        </w:rPr>
        <w:t xml:space="preserve">Rantz </w:t>
      </w:r>
      <w:r w:rsidR="0026520C">
        <w:rPr>
          <w:rFonts w:ascii="Times New Roman" w:hAnsi="Times New Roman" w:cs="Times New Roman"/>
        </w:rPr>
        <w:t>(</w:t>
      </w:r>
      <w:r w:rsidR="0026520C" w:rsidRPr="00C70BDB">
        <w:rPr>
          <w:rFonts w:ascii="Times New Roman" w:hAnsi="Times New Roman" w:cs="Times New Roman"/>
        </w:rPr>
        <w:t>1982)</w:t>
      </w:r>
      <w:r w:rsidR="0026520C">
        <w:rPr>
          <w:rFonts w:ascii="Times New Roman" w:eastAsia="STHupo" w:hAnsi="Times New Roman" w:cs="Times New Roman"/>
        </w:rPr>
        <w:fldChar w:fldCharType="end"/>
      </w:r>
      <w:r w:rsidR="0026520C">
        <w:rPr>
          <w:rFonts w:ascii="Times New Roman" w:eastAsia="STHupo" w:hAnsi="Times New Roman" w:cs="Times New Roman"/>
          <w:noProof/>
        </w:rPr>
        <w:t xml:space="preserve"> </w:t>
      </w:r>
      <w:commentRangeStart w:id="270"/>
      <w:r w:rsidR="00FF0345" w:rsidRPr="002B6F18">
        <w:rPr>
          <w:rFonts w:ascii="Times New Roman" w:eastAsia="STHupo" w:hAnsi="Times New Roman" w:cs="Times New Roman"/>
          <w:noProof/>
        </w:rPr>
        <w:t>with discharges ranging from 0.3</w:t>
      </w:r>
      <w:r w:rsidRPr="002B6F18">
        <w:rPr>
          <w:rFonts w:ascii="Times New Roman" w:eastAsia="STHupo" w:hAnsi="Times New Roman" w:cs="Times New Roman"/>
          <w:noProof/>
        </w:rPr>
        <w:t xml:space="preserve"> to 65.5 L/s</w:t>
      </w:r>
      <w:r w:rsidR="00595DF2" w:rsidRPr="002B6F18">
        <w:rPr>
          <w:rFonts w:ascii="Times New Roman" w:eastAsia="STHupo" w:hAnsi="Times New Roman" w:cs="Times New Roman"/>
        </w:rPr>
        <w:t>.</w:t>
      </w:r>
      <w:commentRangeEnd w:id="265"/>
      <w:r w:rsidR="00E56E9D" w:rsidRPr="002B6F18">
        <w:rPr>
          <w:rStyle w:val="CommentReference"/>
          <w:rFonts w:ascii="Times New Roman" w:hAnsi="Times New Roman" w:cs="Times New Roman"/>
          <w:sz w:val="24"/>
          <w:szCs w:val="24"/>
        </w:rPr>
        <w:commentReference w:id="265"/>
      </w:r>
      <w:r w:rsidR="00FD216B" w:rsidRPr="002B6F18">
        <w:rPr>
          <w:rFonts w:ascii="Times New Roman" w:eastAsia="STHupo" w:hAnsi="Times New Roman" w:cs="Times New Roman"/>
        </w:rPr>
        <w:t xml:space="preserve">  </w:t>
      </w:r>
      <w:commentRangeEnd w:id="270"/>
      <w:r w:rsidR="003030F2">
        <w:rPr>
          <w:rStyle w:val="CommentReference"/>
        </w:rPr>
        <w:commentReference w:id="270"/>
      </w:r>
      <w:r w:rsidR="001E555C" w:rsidRPr="002B6F18">
        <w:rPr>
          <w:rFonts w:ascii="Times New Roman" w:eastAsia="STHupo" w:hAnsi="Times New Roman" w:cs="Times New Roman"/>
        </w:rPr>
        <w:t xml:space="preserve">For each sampling period </w:t>
      </w:r>
      <w:r w:rsidR="00FD216B" w:rsidRPr="002B6F18">
        <w:rPr>
          <w:rFonts w:ascii="Times New Roman" w:eastAsia="STHupo" w:hAnsi="Times New Roman" w:cs="Times New Roman"/>
        </w:rPr>
        <w:t>I also</w:t>
      </w:r>
      <w:r w:rsidR="001E555C" w:rsidRPr="002B6F18">
        <w:rPr>
          <w:rFonts w:ascii="Times New Roman" w:eastAsia="STHupo" w:hAnsi="Times New Roman" w:cs="Times New Roman"/>
        </w:rPr>
        <w:t xml:space="preserve"> sampled stream water for nutrient analysis, conducted fish population/biomass estimates and estimated stream metabolism according to the methods </w:t>
      </w:r>
      <w:commentRangeStart w:id="271"/>
      <w:r w:rsidR="001E555C" w:rsidRPr="002B6F18">
        <w:rPr>
          <w:rFonts w:ascii="Times New Roman" w:eastAsia="STHupo" w:hAnsi="Times New Roman" w:cs="Times New Roman"/>
        </w:rPr>
        <w:t>below</w:t>
      </w:r>
      <w:commentRangeEnd w:id="271"/>
      <w:r w:rsidR="00B15399">
        <w:rPr>
          <w:rStyle w:val="CommentReference"/>
        </w:rPr>
        <w:commentReference w:id="271"/>
      </w:r>
      <w:r w:rsidR="001E555C" w:rsidRPr="002B6F18">
        <w:rPr>
          <w:rFonts w:ascii="Times New Roman" w:eastAsia="STHupo" w:hAnsi="Times New Roman" w:cs="Times New Roman"/>
        </w:rPr>
        <w:t>.</w:t>
      </w:r>
      <w:commentRangeEnd w:id="238"/>
      <w:r w:rsidR="003030F2">
        <w:rPr>
          <w:rStyle w:val="CommentReference"/>
        </w:rPr>
        <w:commentReference w:id="238"/>
      </w:r>
    </w:p>
    <w:p w14:paraId="66B46B67" w14:textId="77777777"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Nutrients</w:t>
      </w:r>
    </w:p>
    <w:p w14:paraId="32894166" w14:textId="74D1A5F4" w:rsidR="004455A0" w:rsidRPr="002B6F18" w:rsidRDefault="004455A0">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t xml:space="preserve">I collected stream water in acid washed HDPE bottles </w:t>
      </w:r>
      <w:r w:rsidRPr="002B6F18">
        <w:rPr>
          <w:rStyle w:val="CommentReference"/>
          <w:rFonts w:ascii="Times New Roman" w:hAnsi="Times New Roman" w:cs="Times New Roman"/>
          <w:sz w:val="24"/>
          <w:szCs w:val="24"/>
        </w:rPr>
        <w:commentReference w:id="272"/>
      </w:r>
      <w:r w:rsidRPr="002B6F18">
        <w:rPr>
          <w:rFonts w:ascii="Times New Roman" w:eastAsia="STHupo" w:hAnsi="Times New Roman" w:cs="Times New Roman"/>
          <w:noProof/>
        </w:rPr>
        <w:t>using 1 µm glass fiber syringe filters (Type A/E Glass Fiber Filter, Pall Corporation).  I acidified one of these samples intended for dissolved organic carbon (DOC) analysis with 100</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µL of 0.5N HCl to ensure pH </w:t>
      </w:r>
      <w:ins w:id="273" w:author="Clay" w:date="2019-03-16T21:30:00Z">
        <w:r w:rsidR="00B15399">
          <w:rPr>
            <w:rFonts w:ascii="Times New Roman" w:eastAsia="STHupo" w:hAnsi="Times New Roman" w:cs="Times New Roman"/>
            <w:noProof/>
          </w:rPr>
          <w:t>≤</w:t>
        </w:r>
      </w:ins>
      <w:del w:id="274" w:author="Clay" w:date="2019-03-16T21:30:00Z">
        <w:r w:rsidRPr="002B6F18" w:rsidDel="00B15399">
          <w:rPr>
            <w:rFonts w:ascii="Times New Roman" w:eastAsia="STHupo" w:hAnsi="Times New Roman" w:cs="Times New Roman"/>
            <w:noProof/>
          </w:rPr>
          <w:delText xml:space="preserve">was at or below </w:delText>
        </w:r>
      </w:del>
      <w:r w:rsidRPr="002B6F18">
        <w:rPr>
          <w:rFonts w:ascii="Times New Roman" w:eastAsia="STHupo" w:hAnsi="Times New Roman" w:cs="Times New Roman"/>
          <w:noProof/>
        </w:rPr>
        <w:t>2.  These samples were transported in a cooler out of the field and stored in a freezer until analysis.</w:t>
      </w:r>
    </w:p>
    <w:p w14:paraId="569EA24C" w14:textId="1F8B21CB" w:rsidR="004455A0" w:rsidRPr="002B6F18" w:rsidRDefault="004455A0">
      <w:pPr>
        <w:spacing w:line="480" w:lineRule="auto"/>
        <w:rPr>
          <w:rFonts w:ascii="Times New Roman" w:eastAsia="STHupo" w:hAnsi="Times New Roman" w:cs="Times New Roman"/>
          <w:b/>
          <w:noProof/>
        </w:rPr>
      </w:pPr>
      <w:r w:rsidRPr="002B6F18">
        <w:rPr>
          <w:rFonts w:ascii="Times New Roman" w:eastAsia="STHupo" w:hAnsi="Times New Roman" w:cs="Times New Roman"/>
          <w:noProof/>
        </w:rPr>
        <w:tab/>
        <w:t>I analyzed the samples for ammonium (NH</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 xml:space="preserve">) using </w:t>
      </w:r>
      <w:r w:rsidR="0026520C">
        <w:rPr>
          <w:rFonts w:ascii="Times New Roman" w:eastAsia="STHupo" w:hAnsi="Times New Roman" w:cs="Times New Roman"/>
          <w:noProof/>
        </w:rPr>
        <w:fldChar w:fldCharType="begin"/>
      </w:r>
      <w:r w:rsidR="0026520C">
        <w:rPr>
          <w:rFonts w:ascii="Times New Roman" w:eastAsia="STHupo" w:hAnsi="Times New Roman" w:cs="Times New Roman"/>
          <w:noProof/>
        </w:rPr>
        <w:instrText xml:space="preserve"> ADDIN ZOTERO_ITEM CSL_CITATION {"citationID":"oHd1zgqv","properties":{"formattedCitation":"(EPA-103-B Rev. 1 2012)","plainCitation":"(EPA-103-B Rev. 1 2012)","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Pr>
          <w:rFonts w:ascii="Times New Roman" w:eastAsia="STHupo" w:hAnsi="Times New Roman" w:cs="Times New Roman"/>
          <w:noProof/>
        </w:rPr>
        <w:fldChar w:fldCharType="separate"/>
      </w:r>
      <w:r w:rsidR="0026520C">
        <w:rPr>
          <w:rFonts w:ascii="Times New Roman" w:hAnsi="Times New Roman" w:cs="Times New Roman"/>
        </w:rPr>
        <w:t xml:space="preserve">methodology according to </w:t>
      </w:r>
      <w:r w:rsidR="0026520C" w:rsidRPr="00C70BDB">
        <w:rPr>
          <w:rFonts w:ascii="Times New Roman" w:hAnsi="Times New Roman" w:cs="Times New Roman"/>
        </w:rPr>
        <w:t xml:space="preserve">EPA-103-B Rev. 1 </w:t>
      </w:r>
      <w:r w:rsidR="0026520C">
        <w:rPr>
          <w:rFonts w:ascii="Times New Roman" w:hAnsi="Times New Roman" w:cs="Times New Roman"/>
        </w:rPr>
        <w:t>(</w:t>
      </w:r>
      <w:r w:rsidR="0026520C" w:rsidRPr="00C70BDB">
        <w:rPr>
          <w:rFonts w:ascii="Times New Roman" w:hAnsi="Times New Roman" w:cs="Times New Roman"/>
        </w:rPr>
        <w:t>2012)</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00D84D26" w:rsidRPr="002B6F18">
        <w:rPr>
          <w:rFonts w:ascii="Times New Roman" w:eastAsia="STHupo" w:hAnsi="Times New Roman" w:cs="Times New Roman"/>
          <w:noProof/>
        </w:rPr>
        <w:t>with the exception that 0.025 mg</w:t>
      </w:r>
      <w:r w:rsidR="00492BD9" w:rsidRPr="002B6F18">
        <w:rPr>
          <w:rFonts w:ascii="Times New Roman" w:eastAsia="STHupo" w:hAnsi="Times New Roman" w:cs="Times New Roman"/>
          <w:noProof/>
        </w:rPr>
        <w:t>/L</w:t>
      </w:r>
      <w:r w:rsidR="00D84D26" w:rsidRPr="002B6F18">
        <w:rPr>
          <w:rFonts w:ascii="Times New Roman" w:eastAsia="STHupo" w:hAnsi="Times New Roman" w:cs="Times New Roman"/>
          <w:noProof/>
        </w:rPr>
        <w:t xml:space="preserve"> ammonium was added to the sample to ensure concentrations </w:t>
      </w:r>
      <w:r w:rsidR="00492BD9" w:rsidRPr="002B6F18">
        <w:rPr>
          <w:rFonts w:ascii="Times New Roman" w:eastAsia="STHupo" w:hAnsi="Times New Roman" w:cs="Times New Roman"/>
          <w:noProof/>
        </w:rPr>
        <w:t xml:space="preserve">were </w:t>
      </w:r>
      <w:r w:rsidR="00D84D26" w:rsidRPr="002B6F18">
        <w:rPr>
          <w:rFonts w:ascii="Times New Roman" w:eastAsia="STHupo" w:hAnsi="Times New Roman" w:cs="Times New Roman"/>
          <w:noProof/>
        </w:rPr>
        <w:t xml:space="preserve">within the detection limit and </w:t>
      </w:r>
      <w:r w:rsidR="00492BD9" w:rsidRPr="002B6F18">
        <w:rPr>
          <w:rFonts w:ascii="Times New Roman" w:eastAsia="STHupo" w:hAnsi="Times New Roman" w:cs="Times New Roman"/>
          <w:noProof/>
        </w:rPr>
        <w:t xml:space="preserve">later </w:t>
      </w:r>
      <w:r w:rsidR="00D84D26" w:rsidRPr="002B6F18">
        <w:rPr>
          <w:rFonts w:ascii="Times New Roman" w:eastAsia="STHupo" w:hAnsi="Times New Roman" w:cs="Times New Roman"/>
          <w:noProof/>
        </w:rPr>
        <w:t>subtr</w:t>
      </w:r>
      <w:r w:rsidR="00492BD9" w:rsidRPr="002B6F18">
        <w:rPr>
          <w:rFonts w:ascii="Times New Roman" w:eastAsia="STHupo" w:hAnsi="Times New Roman" w:cs="Times New Roman"/>
          <w:noProof/>
        </w:rPr>
        <w:t xml:space="preserve">acted.  </w:t>
      </w:r>
      <w:r w:rsidR="00D97521" w:rsidRPr="002B6F18">
        <w:rPr>
          <w:rFonts w:ascii="Times New Roman" w:eastAsia="STHupo" w:hAnsi="Times New Roman" w:cs="Times New Roman"/>
          <w:noProof/>
        </w:rPr>
        <w:t>I analyzed n</w:t>
      </w:r>
      <w:r w:rsidRPr="002B6F18">
        <w:rPr>
          <w:rFonts w:ascii="Times New Roman" w:eastAsia="STHupo" w:hAnsi="Times New Roman" w:cs="Times New Roman"/>
          <w:noProof/>
        </w:rPr>
        <w:t>itrate + nitrite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 xml:space="preserve">- </w:t>
      </w:r>
      <w:r w:rsidRPr="002B6F18">
        <w:rPr>
          <w:rFonts w:ascii="Times New Roman" w:eastAsia="STHupo" w:hAnsi="Times New Roman" w:cs="Times New Roman"/>
          <w:noProof/>
        </w:rPr>
        <w:t>+ NO</w:t>
      </w:r>
      <w:r w:rsidRPr="002B6F18">
        <w:rPr>
          <w:rFonts w:ascii="Times New Roman" w:eastAsia="STHupo" w:hAnsi="Times New Roman" w:cs="Times New Roman"/>
          <w:noProof/>
          <w:vertAlign w:val="subscript"/>
        </w:rPr>
        <w:t>2</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 hereafter referred to as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 </w:t>
      </w:r>
      <w:r w:rsidR="0026520C">
        <w:rPr>
          <w:rFonts w:ascii="Times New Roman" w:eastAsia="STHupo" w:hAnsi="Times New Roman" w:cs="Times New Roman"/>
          <w:noProof/>
        </w:rPr>
        <w:t xml:space="preserve">according to </w:t>
      </w:r>
      <w:r w:rsidR="0026520C">
        <w:rPr>
          <w:rFonts w:ascii="Times New Roman" w:eastAsia="STHupo" w:hAnsi="Times New Roman" w:cs="Times New Roman"/>
          <w:noProof/>
        </w:rPr>
        <w:fldChar w:fldCharType="begin"/>
      </w:r>
      <w:r w:rsidR="0026520C">
        <w:rPr>
          <w:rFonts w:ascii="Times New Roman" w:eastAsia="STHupo" w:hAnsi="Times New Roman" w:cs="Times New Roman"/>
          <w:noProof/>
        </w:rPr>
        <w:instrText xml:space="preserve"> ADDIN ZOTERO_ITEM CSL_CITATION {"citationID":"0GLWPM9k","properties":{"formattedCitation":"(EPA-127-B Rev. 1 2016)","plainCitation":"(EPA-127-B Rev. 1 2016)","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Pr>
          <w:rFonts w:ascii="Times New Roman" w:eastAsia="STHupo" w:hAnsi="Times New Roman" w:cs="Times New Roman"/>
          <w:noProof/>
        </w:rPr>
        <w:fldChar w:fldCharType="separate"/>
      </w:r>
      <w:r w:rsidR="0026520C" w:rsidRPr="00C70BDB">
        <w:rPr>
          <w:rFonts w:ascii="Times New Roman" w:hAnsi="Times New Roman" w:cs="Times New Roman"/>
        </w:rPr>
        <w:t>EPA-</w:t>
      </w:r>
      <w:r w:rsidR="0026520C" w:rsidRPr="00C70BDB">
        <w:rPr>
          <w:rFonts w:ascii="Times New Roman" w:hAnsi="Times New Roman" w:cs="Times New Roman"/>
        </w:rPr>
        <w:lastRenderedPageBreak/>
        <w:t xml:space="preserve">127-B Rev. 1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00AC2A73" w:rsidRPr="002B6F18">
        <w:rPr>
          <w:rFonts w:ascii="Times New Roman" w:eastAsia="STHupo" w:hAnsi="Times New Roman" w:cs="Times New Roman"/>
          <w:noProof/>
        </w:rPr>
        <w:t xml:space="preserve">and added the ammonium and nitrate concentrations together to obtain a concentration of total dissolved inorganic nitrogen (DIN).  I analyzed the sample for </w:t>
      </w:r>
      <w:r w:rsidRPr="002B6F18">
        <w:rPr>
          <w:rFonts w:ascii="Times New Roman" w:eastAsia="STHupo" w:hAnsi="Times New Roman" w:cs="Times New Roman"/>
          <w:noProof/>
        </w:rPr>
        <w:t>phosphate (PO</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3-</w:t>
      </w:r>
      <w:r w:rsidRPr="002B6F18">
        <w:rPr>
          <w:rFonts w:ascii="Times New Roman" w:eastAsia="STHupo" w:hAnsi="Times New Roman" w:cs="Times New Roman"/>
          <w:noProof/>
        </w:rPr>
        <w:t>)</w:t>
      </w:r>
      <w:r w:rsidR="0026520C">
        <w:rPr>
          <w:rFonts w:ascii="Times New Roman" w:eastAsia="STHupo" w:hAnsi="Times New Roman" w:cs="Times New Roman"/>
          <w:noProof/>
        </w:rPr>
        <w:t xml:space="preserve"> </w:t>
      </w:r>
      <w:r w:rsidR="0026520C" w:rsidRPr="002B6F18">
        <w:rPr>
          <w:rFonts w:ascii="Times New Roman" w:eastAsia="STHupo" w:hAnsi="Times New Roman" w:cs="Times New Roman"/>
          <w:noProof/>
        </w:rPr>
        <w:t>referred to here as soluble reactive phosphorus (SRP)</w:t>
      </w:r>
      <w:r w:rsidR="0026520C">
        <w:rPr>
          <w:rFonts w:ascii="Times New Roman" w:eastAsia="STHupo" w:hAnsi="Times New Roman" w:cs="Times New Roman"/>
          <w:noProof/>
        </w:rPr>
        <w:t xml:space="preserve"> according to </w:t>
      </w:r>
      <w:r w:rsidR="0026520C">
        <w:rPr>
          <w:rFonts w:ascii="Times New Roman" w:eastAsia="STHupo" w:hAnsi="Times New Roman" w:cs="Times New Roman"/>
          <w:noProof/>
        </w:rPr>
        <w:fldChar w:fldCharType="begin"/>
      </w:r>
      <w:r w:rsidR="0026520C">
        <w:rPr>
          <w:rFonts w:ascii="Times New Roman" w:eastAsia="STHupo" w:hAnsi="Times New Roman" w:cs="Times New Roman"/>
          <w:noProof/>
        </w:rPr>
        <w:instrText xml:space="preserve"> ADDIN ZOTERO_ITEM CSL_CITATION {"citationID":"1pGoGIZz","properties":{"formattedCitation":"(EPA-155-B Rev. 0 2016)","plainCitation":"(EPA-155-B Rev. 0 2016)","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55-B Rev. 0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Pr="002B6F18">
        <w:rPr>
          <w:rFonts w:ascii="Times New Roman" w:eastAsia="STHupo" w:hAnsi="Times New Roman" w:cs="Times New Roman"/>
          <w:noProof/>
        </w:rPr>
        <w:t xml:space="preserve">.  </w:t>
      </w:r>
      <w:r w:rsidR="00CC1AC8" w:rsidRPr="002B6F18">
        <w:rPr>
          <w:rFonts w:ascii="Times New Roman" w:eastAsia="STHupo" w:hAnsi="Times New Roman" w:cs="Times New Roman"/>
          <w:noProof/>
        </w:rPr>
        <w:t xml:space="preserve">These samples </w:t>
      </w:r>
      <w:r w:rsidRPr="002B6F18">
        <w:rPr>
          <w:rFonts w:ascii="Times New Roman" w:eastAsia="STHupo" w:hAnsi="Times New Roman" w:cs="Times New Roman"/>
          <w:noProof/>
        </w:rPr>
        <w:t>were run on an AQ1 Discrete Analyzer (Seal Analytical)</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The acidified DOC sample was analyzed on a Shimadzu TOC-L (TOC-L Total Organic Carbon Analyzer, Shimadzu) with techniques outlined in the administrators manual.</w:t>
      </w:r>
      <w:r w:rsidR="00D617F4" w:rsidRPr="002B6F18">
        <w:rPr>
          <w:rFonts w:ascii="Times New Roman" w:eastAsia="STHupo" w:hAnsi="Times New Roman" w:cs="Times New Roman"/>
          <w:noProof/>
        </w:rPr>
        <w:t xml:space="preserve">  </w:t>
      </w:r>
    </w:p>
    <w:p w14:paraId="1EC518F3" w14:textId="77777777"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Fish</w:t>
      </w:r>
    </w:p>
    <w:p w14:paraId="0A5AE5DE" w14:textId="144E73B7" w:rsidR="004455A0" w:rsidRPr="002B6F18" w:rsidRDefault="004455A0">
      <w:pPr>
        <w:spacing w:line="480" w:lineRule="auto"/>
        <w:rPr>
          <w:rFonts w:ascii="Times New Roman" w:eastAsia="STHupo" w:hAnsi="Times New Roman" w:cs="Times New Roman"/>
        </w:rPr>
      </w:pPr>
      <w:r w:rsidRPr="002B6F18">
        <w:rPr>
          <w:rFonts w:ascii="Times New Roman" w:eastAsia="STHupo" w:hAnsi="Times New Roman" w:cs="Times New Roman"/>
        </w:rPr>
        <w:tab/>
        <w:t>I conducted a population estimate of stream salmonids</w:t>
      </w:r>
      <w:r w:rsidR="009F7824" w:rsidRPr="002B6F18">
        <w:rPr>
          <w:rFonts w:ascii="Times New Roman" w:eastAsia="STHupo" w:hAnsi="Times New Roman" w:cs="Times New Roman"/>
        </w:rPr>
        <w:t xml:space="preserve"> (Family Salmonidae)</w:t>
      </w:r>
      <w:r w:rsidRPr="002B6F18">
        <w:rPr>
          <w:rFonts w:ascii="Times New Roman" w:eastAsia="STHupo" w:hAnsi="Times New Roman" w:cs="Times New Roman"/>
        </w:rPr>
        <w:t xml:space="preserve"> immediately </w:t>
      </w:r>
      <w:commentRangeStart w:id="275"/>
      <w:r w:rsidRPr="002B6F18">
        <w:rPr>
          <w:rFonts w:ascii="Times New Roman" w:eastAsia="STHupo" w:hAnsi="Times New Roman" w:cs="Times New Roman"/>
        </w:rPr>
        <w:t xml:space="preserve">upstream </w:t>
      </w:r>
      <w:commentRangeEnd w:id="275"/>
      <w:r w:rsidR="00B15399">
        <w:rPr>
          <w:rStyle w:val="CommentReference"/>
        </w:rPr>
        <w:commentReference w:id="275"/>
      </w:r>
      <w:commentRangeStart w:id="276"/>
      <w:r w:rsidRPr="002B6F18">
        <w:rPr>
          <w:rFonts w:ascii="Times New Roman" w:eastAsia="STHupo" w:hAnsi="Times New Roman" w:cs="Times New Roman"/>
        </w:rPr>
        <w:t xml:space="preserve">of each site </w:t>
      </w:r>
      <w:commentRangeEnd w:id="276"/>
      <w:r w:rsidRPr="002B6F18">
        <w:rPr>
          <w:rStyle w:val="CommentReference"/>
          <w:rFonts w:ascii="Times New Roman" w:hAnsi="Times New Roman" w:cs="Times New Roman"/>
          <w:sz w:val="24"/>
          <w:szCs w:val="24"/>
        </w:rPr>
        <w:commentReference w:id="276"/>
      </w:r>
      <w:r w:rsidRPr="002B6F18">
        <w:rPr>
          <w:rFonts w:ascii="Times New Roman" w:eastAsia="STHupo" w:hAnsi="Times New Roman" w:cs="Times New Roman"/>
        </w:rPr>
        <w:t xml:space="preserve">where DO probes were deployed and water samples were taken.  The </w:t>
      </w:r>
      <w:ins w:id="277" w:author="Clay" w:date="2019-03-16T21:32:00Z">
        <w:r w:rsidR="00B15399">
          <w:rPr>
            <w:rFonts w:ascii="Times New Roman" w:eastAsia="STHupo" w:hAnsi="Times New Roman" w:cs="Times New Roman"/>
          </w:rPr>
          <w:t xml:space="preserve">collected </w:t>
        </w:r>
      </w:ins>
      <w:r w:rsidRPr="002B6F18">
        <w:rPr>
          <w:rFonts w:ascii="Times New Roman" w:eastAsia="STHupo" w:hAnsi="Times New Roman" w:cs="Times New Roman"/>
        </w:rPr>
        <w:t>fish included</w:t>
      </w:r>
      <w:r w:rsidR="0049592D" w:rsidRPr="002B6F18">
        <w:rPr>
          <w:rFonts w:ascii="Times New Roman" w:eastAsia="STHupo" w:hAnsi="Times New Roman" w:cs="Times New Roman"/>
        </w:rPr>
        <w:t xml:space="preserve"> </w:t>
      </w:r>
      <w:del w:id="278" w:author="Clay" w:date="2019-03-16T21:33:00Z">
        <w:r w:rsidR="0049592D" w:rsidRPr="002B6F18" w:rsidDel="00B15399">
          <w:rPr>
            <w:rFonts w:ascii="Times New Roman" w:eastAsia="STHupo" w:hAnsi="Times New Roman" w:cs="Times New Roman"/>
          </w:rPr>
          <w:delText xml:space="preserve">in the estimate were </w:delText>
        </w:r>
        <w:r w:rsidRPr="002B6F18" w:rsidDel="00B15399">
          <w:rPr>
            <w:rFonts w:ascii="Times New Roman" w:eastAsia="STHupo" w:hAnsi="Times New Roman" w:cs="Times New Roman"/>
          </w:rPr>
          <w:delText xml:space="preserve">almost all </w:delText>
        </w:r>
      </w:del>
      <w:ins w:id="279" w:author="Clay" w:date="2019-03-16T21:33:00Z">
        <w:r w:rsidR="00B15399">
          <w:rPr>
            <w:rFonts w:ascii="Times New Roman" w:eastAsia="STHupo" w:hAnsi="Times New Roman" w:cs="Times New Roman"/>
          </w:rPr>
          <w:t xml:space="preserve">mostly </w:t>
        </w:r>
      </w:ins>
      <w:r w:rsidRPr="002B6F18">
        <w:rPr>
          <w:rFonts w:ascii="Times New Roman" w:eastAsia="STHupo" w:hAnsi="Times New Roman" w:cs="Times New Roman"/>
        </w:rPr>
        <w:t xml:space="preserve">native </w:t>
      </w:r>
      <w:proofErr w:type="spellStart"/>
      <w:r w:rsidRPr="002B6F18">
        <w:rPr>
          <w:rFonts w:ascii="Times New Roman" w:eastAsia="STHupo" w:hAnsi="Times New Roman" w:cs="Times New Roman"/>
        </w:rPr>
        <w:t>westslope</w:t>
      </w:r>
      <w:proofErr w:type="spellEnd"/>
      <w:r w:rsidRPr="002B6F18">
        <w:rPr>
          <w:rFonts w:ascii="Times New Roman" w:eastAsia="STHupo" w:hAnsi="Times New Roman" w:cs="Times New Roman"/>
        </w:rPr>
        <w:t xml:space="preserve"> cutthroat trout (</w:t>
      </w:r>
      <w:proofErr w:type="spellStart"/>
      <w:r w:rsidRPr="002B6F18">
        <w:rPr>
          <w:rFonts w:ascii="Times New Roman" w:eastAsia="STHupo" w:hAnsi="Times New Roman" w:cs="Times New Roman"/>
          <w:i/>
        </w:rPr>
        <w:t>Oncorhynchus</w:t>
      </w:r>
      <w:proofErr w:type="spellEnd"/>
      <w:r w:rsidRPr="002B6F18">
        <w:rPr>
          <w:rFonts w:ascii="Times New Roman" w:eastAsia="STHupo" w:hAnsi="Times New Roman" w:cs="Times New Roman"/>
          <w:i/>
        </w:rPr>
        <w:t xml:space="preserve"> </w:t>
      </w:r>
      <w:proofErr w:type="spellStart"/>
      <w:r w:rsidRPr="002B6F18">
        <w:rPr>
          <w:rFonts w:ascii="Times New Roman" w:eastAsia="STHupo" w:hAnsi="Times New Roman" w:cs="Times New Roman"/>
          <w:i/>
        </w:rPr>
        <w:t>clarkii</w:t>
      </w:r>
      <w:proofErr w:type="spellEnd"/>
      <w:r w:rsidRPr="002B6F18">
        <w:rPr>
          <w:rFonts w:ascii="Times New Roman" w:eastAsia="STHupo" w:hAnsi="Times New Roman" w:cs="Times New Roman"/>
          <w:i/>
        </w:rPr>
        <w:t xml:space="preserve"> </w:t>
      </w:r>
      <w:proofErr w:type="spellStart"/>
      <w:r w:rsidRPr="002B6F18">
        <w:rPr>
          <w:rFonts w:ascii="Times New Roman" w:eastAsia="STHupo" w:hAnsi="Times New Roman" w:cs="Times New Roman"/>
          <w:i/>
        </w:rPr>
        <w:t>lewisi</w:t>
      </w:r>
      <w:proofErr w:type="spellEnd"/>
      <w:r w:rsidRPr="002B6F18">
        <w:rPr>
          <w:rFonts w:ascii="Times New Roman" w:eastAsia="STHupo" w:hAnsi="Times New Roman" w:cs="Times New Roman"/>
        </w:rPr>
        <w:t xml:space="preserve">) with some fish displaying signs of hybridization with the native </w:t>
      </w:r>
      <w:r w:rsidR="00F54EEC">
        <w:rPr>
          <w:rFonts w:ascii="Times New Roman" w:eastAsia="STHupo" w:hAnsi="Times New Roman" w:cs="Times New Roman"/>
        </w:rPr>
        <w:t xml:space="preserve">Columbia </w:t>
      </w:r>
      <w:r w:rsidR="00022ABF">
        <w:rPr>
          <w:rFonts w:ascii="Times New Roman" w:eastAsia="STHupo" w:hAnsi="Times New Roman" w:cs="Times New Roman"/>
        </w:rPr>
        <w:t>B</w:t>
      </w:r>
      <w:r w:rsidR="00F54EEC">
        <w:rPr>
          <w:rFonts w:ascii="Times New Roman" w:eastAsia="STHupo" w:hAnsi="Times New Roman" w:cs="Times New Roman"/>
        </w:rPr>
        <w:t xml:space="preserve">asin </w:t>
      </w:r>
      <w:proofErr w:type="spellStart"/>
      <w:r w:rsidRPr="002B6F18">
        <w:rPr>
          <w:rFonts w:ascii="Times New Roman" w:eastAsia="STHupo" w:hAnsi="Times New Roman" w:cs="Times New Roman"/>
        </w:rPr>
        <w:t>redband</w:t>
      </w:r>
      <w:proofErr w:type="spellEnd"/>
      <w:r w:rsidRPr="002B6F18">
        <w:rPr>
          <w:rFonts w:ascii="Times New Roman" w:eastAsia="STHupo" w:hAnsi="Times New Roman" w:cs="Times New Roman"/>
        </w:rPr>
        <w:t xml:space="preserve"> rainbow trout (</w:t>
      </w:r>
      <w:proofErr w:type="spellStart"/>
      <w:r w:rsidRPr="002B6F18">
        <w:rPr>
          <w:rFonts w:ascii="Times New Roman" w:eastAsia="STHupo" w:hAnsi="Times New Roman" w:cs="Times New Roman"/>
          <w:i/>
        </w:rPr>
        <w:t>Oncorhynchus</w:t>
      </w:r>
      <w:proofErr w:type="spellEnd"/>
      <w:r w:rsidRPr="002B6F18">
        <w:rPr>
          <w:rFonts w:ascii="Times New Roman" w:eastAsia="STHupo" w:hAnsi="Times New Roman" w:cs="Times New Roman"/>
          <w:i/>
        </w:rPr>
        <w:t xml:space="preserve"> mykiss </w:t>
      </w:r>
      <w:proofErr w:type="spellStart"/>
      <w:r w:rsidRPr="002B6F18">
        <w:rPr>
          <w:rFonts w:ascii="Times New Roman" w:eastAsia="STHupo" w:hAnsi="Times New Roman" w:cs="Times New Roman"/>
          <w:i/>
        </w:rPr>
        <w:t>gairdneri</w:t>
      </w:r>
      <w:proofErr w:type="spellEnd"/>
      <w:r w:rsidRPr="002B6F18">
        <w:rPr>
          <w:rFonts w:ascii="Times New Roman" w:eastAsia="STHupo" w:hAnsi="Times New Roman" w:cs="Times New Roman"/>
        </w:rPr>
        <w:t>)</w:t>
      </w:r>
      <w:r w:rsidR="00F54EEC">
        <w:rPr>
          <w:rFonts w:ascii="Times New Roman" w:eastAsia="STHupo" w:hAnsi="Times New Roman" w:cs="Times New Roman"/>
        </w:rPr>
        <w:t xml:space="preserve"> </w:t>
      </w:r>
      <w:r w:rsidR="00F54EEC">
        <w:rPr>
          <w:rFonts w:ascii="Times New Roman" w:eastAsia="STHupo" w:hAnsi="Times New Roman" w:cs="Times New Roman"/>
        </w:rPr>
        <w:fldChar w:fldCharType="begin"/>
      </w:r>
      <w:r w:rsidR="00F54EEC">
        <w:rPr>
          <w:rFonts w:ascii="Times New Roman" w:eastAsia="STHupo" w:hAnsi="Times New Roman" w:cs="Times New Roman"/>
        </w:rPr>
        <w:instrText xml:space="preserve"> ADDIN ZOTERO_ITEM CSL_CITATION {"citationID":"pm7s9679","properties":{"formattedCitation":"(Weigel et al. 2002)","plainCitation":"(Weigel et al. 2002)","noteIndex":0},"citationItems":[{"id":162,"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Pr>
          <w:rFonts w:ascii="Times New Roman" w:eastAsia="STHupo" w:hAnsi="Times New Roman" w:cs="Times New Roman"/>
        </w:rPr>
        <w:fldChar w:fldCharType="separate"/>
      </w:r>
      <w:r w:rsidR="00F54EEC" w:rsidRPr="00C70BDB">
        <w:rPr>
          <w:rFonts w:ascii="Times New Roman" w:hAnsi="Times New Roman" w:cs="Times New Roman"/>
        </w:rPr>
        <w:t>(Weigel et al. 2002)</w:t>
      </w:r>
      <w:r w:rsidR="00F54EEC">
        <w:rPr>
          <w:rFonts w:ascii="Times New Roman" w:eastAsia="STHupo" w:hAnsi="Times New Roman" w:cs="Times New Roman"/>
        </w:rPr>
        <w:fldChar w:fldCharType="end"/>
      </w:r>
      <w:r w:rsidRPr="002B6F18">
        <w:rPr>
          <w:rFonts w:ascii="Times New Roman" w:eastAsia="STHupo" w:hAnsi="Times New Roman" w:cs="Times New Roman"/>
        </w:rPr>
        <w:t>.  A few non-native eastern brook trout (</w:t>
      </w:r>
      <w:proofErr w:type="spellStart"/>
      <w:r w:rsidRPr="002B6F18">
        <w:rPr>
          <w:rFonts w:ascii="Times New Roman" w:eastAsia="STHupo" w:hAnsi="Times New Roman" w:cs="Times New Roman"/>
          <w:i/>
        </w:rPr>
        <w:t>Salvelinus</w:t>
      </w:r>
      <w:proofErr w:type="spellEnd"/>
      <w:r w:rsidRPr="002B6F18">
        <w:rPr>
          <w:rFonts w:ascii="Times New Roman" w:eastAsia="STHupo" w:hAnsi="Times New Roman" w:cs="Times New Roman"/>
          <w:i/>
        </w:rPr>
        <w:t xml:space="preserve"> </w:t>
      </w:r>
      <w:proofErr w:type="spellStart"/>
      <w:r w:rsidRPr="002B6F18">
        <w:rPr>
          <w:rFonts w:ascii="Times New Roman" w:eastAsia="STHupo" w:hAnsi="Times New Roman" w:cs="Times New Roman"/>
          <w:i/>
        </w:rPr>
        <w:t>fontinalis</w:t>
      </w:r>
      <w:proofErr w:type="spellEnd"/>
      <w:r w:rsidRPr="002B6F18">
        <w:rPr>
          <w:rFonts w:ascii="Times New Roman" w:eastAsia="STHupo" w:hAnsi="Times New Roman" w:cs="Times New Roman"/>
        </w:rPr>
        <w:t>) were included in the Jack Cr. 2018 population and biomass estimate as well.</w:t>
      </w:r>
      <w:r w:rsidR="0049592D" w:rsidRPr="002B6F18">
        <w:rPr>
          <w:rFonts w:ascii="Times New Roman" w:eastAsia="STHupo" w:hAnsi="Times New Roman" w:cs="Times New Roman"/>
        </w:rPr>
        <w:t xml:space="preserve">  Some young-of-the-year (YOY) salmonids and </w:t>
      </w:r>
      <w:r w:rsidRPr="002B6F18">
        <w:rPr>
          <w:rFonts w:ascii="Times New Roman" w:eastAsia="STHupo" w:hAnsi="Times New Roman" w:cs="Times New Roman"/>
        </w:rPr>
        <w:t>sculpin (</w:t>
      </w:r>
      <w:proofErr w:type="spellStart"/>
      <w:r w:rsidRPr="002B6F18">
        <w:rPr>
          <w:rFonts w:ascii="Times New Roman" w:eastAsia="STHupo" w:hAnsi="Times New Roman" w:cs="Times New Roman"/>
          <w:i/>
        </w:rPr>
        <w:t>Cottus</w:t>
      </w:r>
      <w:proofErr w:type="spellEnd"/>
      <w:r w:rsidRPr="002B6F18">
        <w:rPr>
          <w:rFonts w:ascii="Times New Roman" w:eastAsia="STHupo" w:hAnsi="Times New Roman" w:cs="Times New Roman"/>
          <w:i/>
        </w:rPr>
        <w:t xml:space="preserve"> spp.</w:t>
      </w:r>
      <w:r w:rsidRPr="002B6F18">
        <w:rPr>
          <w:rFonts w:ascii="Times New Roman" w:eastAsia="STHupo" w:hAnsi="Times New Roman" w:cs="Times New Roman"/>
        </w:rPr>
        <w:t>) were also encountered but not included in the estimates.</w:t>
      </w:r>
    </w:p>
    <w:p w14:paraId="5C3122FB" w14:textId="6B8D2F9C" w:rsidR="004455A0" w:rsidRPr="002B6F18" w:rsidRDefault="004455A0">
      <w:pPr>
        <w:spacing w:line="480" w:lineRule="auto"/>
        <w:ind w:firstLine="720"/>
        <w:rPr>
          <w:rFonts w:ascii="Times New Roman" w:eastAsia="STHupo" w:hAnsi="Times New Roman" w:cs="Times New Roman"/>
        </w:rPr>
      </w:pPr>
      <w:r w:rsidRPr="002B6F18">
        <w:rPr>
          <w:rFonts w:ascii="Times New Roman" w:eastAsia="STHupo" w:hAnsi="Times New Roman" w:cs="Times New Roman"/>
        </w:rPr>
        <w:t xml:space="preserve">I used a backpack </w:t>
      </w:r>
      <w:proofErr w:type="spellStart"/>
      <w:r w:rsidRPr="002B6F18">
        <w:rPr>
          <w:rFonts w:ascii="Times New Roman" w:eastAsia="STHupo" w:hAnsi="Times New Roman" w:cs="Times New Roman"/>
        </w:rPr>
        <w:t>electrofisher</w:t>
      </w:r>
      <w:proofErr w:type="spellEnd"/>
      <w:r w:rsidRPr="002B6F18">
        <w:rPr>
          <w:rFonts w:ascii="Times New Roman" w:eastAsia="STHupo" w:hAnsi="Times New Roman" w:cs="Times New Roman"/>
        </w:rPr>
        <w:t xml:space="preserve"> (LR-20B </w:t>
      </w:r>
      <w:proofErr w:type="spellStart"/>
      <w:r w:rsidRPr="002B6F18">
        <w:rPr>
          <w:rFonts w:ascii="Times New Roman" w:eastAsia="STHupo" w:hAnsi="Times New Roman" w:cs="Times New Roman"/>
        </w:rPr>
        <w:t>Electrofisher</w:t>
      </w:r>
      <w:proofErr w:type="spellEnd"/>
      <w:r w:rsidRPr="002B6F18">
        <w:rPr>
          <w:rFonts w:ascii="Times New Roman" w:eastAsia="STHupo" w:hAnsi="Times New Roman" w:cs="Times New Roman"/>
        </w:rPr>
        <w:t xml:space="preserve">, </w:t>
      </w:r>
      <w:commentRangeStart w:id="280"/>
      <w:r w:rsidRPr="002B6F18">
        <w:rPr>
          <w:rFonts w:ascii="Times New Roman" w:eastAsia="STHupo" w:hAnsi="Times New Roman" w:cs="Times New Roman"/>
        </w:rPr>
        <w:t>Smith Root</w:t>
      </w:r>
      <w:commentRangeEnd w:id="280"/>
      <w:r w:rsidR="00B15399">
        <w:rPr>
          <w:rStyle w:val="CommentReference"/>
        </w:rPr>
        <w:commentReference w:id="280"/>
      </w:r>
      <w:r w:rsidRPr="002B6F18">
        <w:rPr>
          <w:rFonts w:ascii="Times New Roman" w:eastAsia="STHupo" w:hAnsi="Times New Roman" w:cs="Times New Roman"/>
        </w:rPr>
        <w:t>) to collect fish from a 25 m length of stream</w:t>
      </w:r>
      <w:ins w:id="281" w:author="Clay" w:date="2019-03-16T21:34:00Z">
        <w:r w:rsidR="00B15399">
          <w:rPr>
            <w:rFonts w:ascii="Times New Roman" w:eastAsia="STHupo" w:hAnsi="Times New Roman" w:cs="Times New Roman"/>
          </w:rPr>
          <w:t xml:space="preserve">, </w:t>
        </w:r>
      </w:ins>
      <w:del w:id="282" w:author="Clay" w:date="2019-03-16T21:34:00Z">
        <w:r w:rsidRPr="002B6F18" w:rsidDel="00B15399">
          <w:rPr>
            <w:rFonts w:ascii="Times New Roman" w:eastAsia="STHupo" w:hAnsi="Times New Roman" w:cs="Times New Roman"/>
          </w:rPr>
          <w:delText xml:space="preserve"> and an assistant </w:delText>
        </w:r>
      </w:del>
      <w:ins w:id="283" w:author="Clay" w:date="2019-03-16T21:34:00Z">
        <w:r w:rsidR="00B15399" w:rsidRPr="002B6F18">
          <w:rPr>
            <w:rFonts w:ascii="Times New Roman" w:eastAsia="STHupo" w:hAnsi="Times New Roman" w:cs="Times New Roman"/>
          </w:rPr>
          <w:t>assist</w:t>
        </w:r>
        <w:r w:rsidR="00B15399">
          <w:rPr>
            <w:rFonts w:ascii="Times New Roman" w:eastAsia="STHupo" w:hAnsi="Times New Roman" w:cs="Times New Roman"/>
          </w:rPr>
          <w:t>ed by a person</w:t>
        </w:r>
        <w:r w:rsidR="00B15399" w:rsidRPr="002B6F18">
          <w:rPr>
            <w:rFonts w:ascii="Times New Roman" w:eastAsia="STHupo" w:hAnsi="Times New Roman" w:cs="Times New Roman"/>
          </w:rPr>
          <w:t xml:space="preserve"> </w:t>
        </w:r>
      </w:ins>
      <w:r w:rsidRPr="002B6F18">
        <w:rPr>
          <w:rFonts w:ascii="Times New Roman" w:eastAsia="STHupo" w:hAnsi="Times New Roman" w:cs="Times New Roman"/>
        </w:rPr>
        <w:t>who caught the salmonids 50 mm or more in length with a dip net and placed them in a 5 gallon bucket.  I used the two-pass depletion method</w:t>
      </w:r>
      <w:r w:rsidR="0034439D">
        <w:rPr>
          <w:rFonts w:ascii="Times New Roman" w:eastAsia="STHupo" w:hAnsi="Times New Roman" w:cs="Times New Roman"/>
        </w:rPr>
        <w:t xml:space="preserve"> </w:t>
      </w:r>
      <w:r w:rsidR="0034439D">
        <w:rPr>
          <w:rFonts w:ascii="Times New Roman" w:eastAsia="STHupo" w:hAnsi="Times New Roman" w:cs="Times New Roman"/>
        </w:rPr>
        <w:fldChar w:fldCharType="begin"/>
      </w:r>
      <w:r w:rsidR="0034439D">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language":"en","author":[{"family":"Lockwood","given":"Roger N."},{"family":"Schneider","given":"James C."}],"issued":{"date-parts":[["2000"]]}}}],"schema":"https://github.com/citation-style-language/schema/raw/master/csl-citation.json"} </w:instrText>
      </w:r>
      <w:r w:rsidR="0034439D">
        <w:rPr>
          <w:rFonts w:ascii="Times New Roman" w:eastAsia="STHupo" w:hAnsi="Times New Roman" w:cs="Times New Roman"/>
        </w:rPr>
        <w:fldChar w:fldCharType="separate"/>
      </w:r>
      <w:r w:rsidR="0034439D" w:rsidRPr="00C70BDB">
        <w:rPr>
          <w:rFonts w:ascii="Times New Roman" w:hAnsi="Times New Roman" w:cs="Times New Roman"/>
        </w:rPr>
        <w:t>(Lockwood and Schneider 2000)</w:t>
      </w:r>
      <w:r w:rsidR="0034439D">
        <w:rPr>
          <w:rFonts w:ascii="Times New Roman" w:eastAsia="STHupo" w:hAnsi="Times New Roman" w:cs="Times New Roman"/>
        </w:rPr>
        <w:fldChar w:fldCharType="end"/>
      </w:r>
      <w:r w:rsidR="00022ABF">
        <w:rPr>
          <w:rFonts w:ascii="Times New Roman" w:eastAsia="STHupo" w:hAnsi="Times New Roman" w:cs="Times New Roman"/>
        </w:rPr>
        <w:t xml:space="preserve"> to estimate populations</w:t>
      </w:r>
      <w:r w:rsidR="0034439D">
        <w:rPr>
          <w:rFonts w:ascii="Times New Roman" w:eastAsia="STHupo" w:hAnsi="Times New Roman" w:cs="Times New Roman"/>
        </w:rPr>
        <w:t xml:space="preserve"> </w:t>
      </w:r>
      <w:r w:rsidRPr="002B6F18">
        <w:rPr>
          <w:rFonts w:ascii="Times New Roman" w:eastAsia="STHupo" w:hAnsi="Times New Roman" w:cs="Times New Roman"/>
        </w:rPr>
        <w:t xml:space="preserve">and did not include block-nets.  Block-nets to prevent migration were not used because these streams were relatively small and the time elapsed between the first </w:t>
      </w:r>
      <w:r w:rsidRPr="002B6F18">
        <w:rPr>
          <w:rFonts w:ascii="Times New Roman" w:eastAsia="STHupo" w:hAnsi="Times New Roman" w:cs="Times New Roman"/>
        </w:rPr>
        <w:lastRenderedPageBreak/>
        <w:t xml:space="preserve">and second pass was only a few minutes.  The assumptions are met for this estimate as long as migration is negligible.  </w:t>
      </w:r>
      <w:ins w:id="284" w:author="Clay" w:date="2019-03-16T21:35:00Z">
        <w:r w:rsidR="00B15399">
          <w:rPr>
            <w:rFonts w:ascii="Times New Roman" w:eastAsia="STHupo" w:hAnsi="Times New Roman" w:cs="Times New Roman"/>
          </w:rPr>
          <w:t xml:space="preserve">To analyze my catch, </w:t>
        </w:r>
      </w:ins>
      <w:r w:rsidRPr="002B6F18">
        <w:rPr>
          <w:rFonts w:ascii="Times New Roman" w:eastAsia="STHupo" w:hAnsi="Times New Roman" w:cs="Times New Roman"/>
        </w:rPr>
        <w:t xml:space="preserve">I anesthetized </w:t>
      </w:r>
      <w:ins w:id="285" w:author="Clay" w:date="2019-03-16T21:36:00Z">
        <w:r w:rsidR="00B15399" w:rsidRPr="002B6F18">
          <w:rPr>
            <w:rFonts w:ascii="Times New Roman" w:eastAsia="STHupo" w:hAnsi="Times New Roman" w:cs="Times New Roman"/>
          </w:rPr>
          <w:t xml:space="preserve">the fish using </w:t>
        </w:r>
        <w:proofErr w:type="spellStart"/>
        <w:r w:rsidR="00B15399" w:rsidRPr="002B6F18">
          <w:rPr>
            <w:rFonts w:ascii="Times New Roman" w:eastAsia="STHupo" w:hAnsi="Times New Roman" w:cs="Times New Roman"/>
          </w:rPr>
          <w:t>Tricaine</w:t>
        </w:r>
        <w:proofErr w:type="spellEnd"/>
        <w:r w:rsidR="00B15399" w:rsidRPr="002B6F18">
          <w:rPr>
            <w:rFonts w:ascii="Times New Roman" w:eastAsia="STHupo" w:hAnsi="Times New Roman" w:cs="Times New Roman"/>
          </w:rPr>
          <w:t xml:space="preserve"> </w:t>
        </w:r>
        <w:proofErr w:type="spellStart"/>
        <w:r w:rsidR="00B15399" w:rsidRPr="002B6F18">
          <w:rPr>
            <w:rFonts w:ascii="Times New Roman" w:eastAsia="STHupo" w:hAnsi="Times New Roman" w:cs="Times New Roman"/>
          </w:rPr>
          <w:t>Methanesulfonate</w:t>
        </w:r>
        <w:proofErr w:type="spellEnd"/>
        <w:r w:rsidR="00B15399" w:rsidRPr="002B6F18">
          <w:rPr>
            <w:rFonts w:ascii="Times New Roman" w:eastAsia="STHupo" w:hAnsi="Times New Roman" w:cs="Times New Roman"/>
          </w:rPr>
          <w:t xml:space="preserve"> </w:t>
        </w:r>
      </w:ins>
      <w:del w:id="286" w:author="Clay" w:date="2019-03-16T21:36:00Z">
        <w:r w:rsidRPr="002B6F18" w:rsidDel="00B15399">
          <w:rPr>
            <w:rFonts w:ascii="Times New Roman" w:eastAsia="STHupo" w:hAnsi="Times New Roman" w:cs="Times New Roman"/>
          </w:rPr>
          <w:delText xml:space="preserve">the fish </w:delText>
        </w:r>
      </w:del>
      <w:r w:rsidRPr="002B6F18">
        <w:rPr>
          <w:rFonts w:ascii="Times New Roman" w:eastAsia="STHupo" w:hAnsi="Times New Roman" w:cs="Times New Roman"/>
        </w:rPr>
        <w:t xml:space="preserve">to measure and weigh them </w:t>
      </w:r>
      <w:del w:id="287" w:author="Clay" w:date="2019-03-16T21:36:00Z">
        <w:r w:rsidRPr="002B6F18" w:rsidDel="00B15399">
          <w:rPr>
            <w:rFonts w:ascii="Times New Roman" w:eastAsia="STHupo" w:hAnsi="Times New Roman" w:cs="Times New Roman"/>
          </w:rPr>
          <w:delText xml:space="preserve">using Tricaine Methanesulfonate </w:delText>
        </w:r>
      </w:del>
      <w:r w:rsidRPr="002B6F18">
        <w:rPr>
          <w:rFonts w:ascii="Times New Roman" w:eastAsia="STHupo" w:hAnsi="Times New Roman" w:cs="Times New Roman"/>
        </w:rPr>
        <w:t>according to Central Washington University Institutional Animal Care and Use Committ</w:t>
      </w:r>
      <w:r w:rsidR="0049592D" w:rsidRPr="002B6F18">
        <w:rPr>
          <w:rFonts w:ascii="Times New Roman" w:eastAsia="STHupo" w:hAnsi="Times New Roman" w:cs="Times New Roman"/>
        </w:rPr>
        <w:t>ee (IACUC protocol #A041710).  I calculated</w:t>
      </w:r>
      <w:r w:rsidRPr="002B6F18">
        <w:rPr>
          <w:rFonts w:ascii="Times New Roman" w:eastAsia="STHupo" w:hAnsi="Times New Roman" w:cs="Times New Roman"/>
        </w:rPr>
        <w:t xml:space="preserve"> the fish population with the two-pass depletion method from</w:t>
      </w:r>
      <w:r w:rsidR="0034439D">
        <w:rPr>
          <w:rFonts w:ascii="Times New Roman" w:eastAsia="STHupo" w:hAnsi="Times New Roman" w:cs="Times New Roman"/>
        </w:rPr>
        <w:t xml:space="preserve"> </w:t>
      </w:r>
      <w:r w:rsidR="0034439D">
        <w:rPr>
          <w:rFonts w:ascii="Times New Roman" w:eastAsia="STHupo" w:hAnsi="Times New Roman" w:cs="Times New Roman"/>
        </w:rPr>
        <w:fldChar w:fldCharType="begin"/>
      </w:r>
      <w:r w:rsidR="0034439D">
        <w:rPr>
          <w:rFonts w:ascii="Times New Roman" w:eastAsia="STHupo" w:hAnsi="Times New Roman" w:cs="Times New Roman"/>
        </w:rPr>
        <w:instrText xml:space="preserve"> ADDIN ZOTERO_ITEM CSL_CITATION {"citationID":"KCuhbvmA","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language":"en","author":[{"family":"Lockwood","given":"Roger N."},{"family":"Schneider","given":"James C."}],"issued":{"date-parts":[["2000"]]}}}],"schema":"https://github.com/citation-style-language/schema/raw/master/csl-citation.json"} </w:instrText>
      </w:r>
      <w:r w:rsidR="0034439D">
        <w:rPr>
          <w:rFonts w:ascii="Times New Roman" w:eastAsia="STHupo" w:hAnsi="Times New Roman" w:cs="Times New Roman"/>
        </w:rPr>
        <w:fldChar w:fldCharType="separate"/>
      </w:r>
      <w:r w:rsidR="0034439D" w:rsidRPr="00C70BDB">
        <w:rPr>
          <w:rFonts w:ascii="Times New Roman" w:hAnsi="Times New Roman" w:cs="Times New Roman"/>
        </w:rPr>
        <w:t xml:space="preserve">Lockwood and Schneider </w:t>
      </w:r>
      <w:r w:rsidR="0034439D">
        <w:rPr>
          <w:rFonts w:ascii="Times New Roman" w:hAnsi="Times New Roman" w:cs="Times New Roman"/>
        </w:rPr>
        <w:t>(</w:t>
      </w:r>
      <w:r w:rsidR="0034439D" w:rsidRPr="00C70BDB">
        <w:rPr>
          <w:rFonts w:ascii="Times New Roman" w:hAnsi="Times New Roman" w:cs="Times New Roman"/>
        </w:rPr>
        <w:t>2000)</w:t>
      </w:r>
      <w:r w:rsidR="0034439D">
        <w:rPr>
          <w:rFonts w:ascii="Times New Roman" w:eastAsia="STHupo" w:hAnsi="Times New Roman" w:cs="Times New Roman"/>
        </w:rPr>
        <w:fldChar w:fldCharType="end"/>
      </w:r>
      <w:r w:rsidR="0034439D">
        <w:rPr>
          <w:rFonts w:ascii="Times New Roman" w:eastAsia="STHupo" w:hAnsi="Times New Roman" w:cs="Times New Roman"/>
        </w:rPr>
        <w:t xml:space="preserve"> </w:t>
      </w:r>
      <w:r w:rsidRPr="002B6F18">
        <w:rPr>
          <w:rFonts w:ascii="Times New Roman" w:eastAsia="STHupo" w:hAnsi="Times New Roman" w:cs="Times New Roman"/>
        </w:rPr>
        <w:t>as follows:</w:t>
      </w:r>
    </w:p>
    <w:p w14:paraId="6417CCE6"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001C8BF8"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2CE60C20" w14:textId="4045578E" w:rsidR="00AB3AAD" w:rsidRPr="002B6F18" w:rsidRDefault="004455A0">
      <w:pPr>
        <w:spacing w:line="480" w:lineRule="auto"/>
        <w:rPr>
          <w:rFonts w:ascii="Times New Roman" w:eastAsia="STHupo" w:hAnsi="Times New Roman" w:cs="Times New Roman"/>
        </w:rPr>
      </w:pPr>
      <w:r w:rsidRPr="002B6F18">
        <w:rPr>
          <w:rFonts w:ascii="Times New Roman" w:eastAsia="STHupo" w:hAnsi="Times New Roman" w:cs="Times New Roman"/>
        </w:rPr>
        <w:t xml:space="preserve">Where, C1 is the number of </w:t>
      </w:r>
      <w:r w:rsidR="0049592D" w:rsidRPr="002B6F18">
        <w:rPr>
          <w:rFonts w:ascii="Times New Roman" w:eastAsia="STHupo" w:hAnsi="Times New Roman" w:cs="Times New Roman"/>
        </w:rPr>
        <w:t>fish removed in the first pass</w:t>
      </w:r>
      <w:r w:rsidRPr="002B6F18">
        <w:rPr>
          <w:rFonts w:ascii="Times New Roman" w:eastAsia="STHupo" w:hAnsi="Times New Roman" w:cs="Times New Roman"/>
        </w:rPr>
        <w:t>, C2 is the number of fish</w:t>
      </w:r>
      <w:r w:rsidR="0034439D">
        <w:rPr>
          <w:rFonts w:ascii="Times New Roman" w:eastAsia="STHupo" w:hAnsi="Times New Roman" w:cs="Times New Roman"/>
        </w:rPr>
        <w:t xml:space="preserve"> </w:t>
      </w:r>
      <w:r w:rsidRPr="002B6F18">
        <w:rPr>
          <w:rFonts w:ascii="Times New Roman" w:eastAsia="STHupo" w:hAnsi="Times New Roman" w:cs="Times New Roman"/>
        </w:rPr>
        <w:t xml:space="preserve">removed in </w:t>
      </w:r>
      <w:r w:rsidR="0049592D" w:rsidRPr="002B6F18">
        <w:rPr>
          <w:rFonts w:ascii="Times New Roman" w:eastAsia="STHupo" w:hAnsi="Times New Roman" w:cs="Times New Roman"/>
        </w:rPr>
        <w:t>the second pass</w:t>
      </w:r>
      <w:r w:rsidRPr="002B6F18">
        <w:rPr>
          <w:rFonts w:ascii="Times New Roman" w:eastAsia="STHupo" w:hAnsi="Times New Roman" w:cs="Times New Roman"/>
        </w:rPr>
        <w:t>, N is the population estimate</w:t>
      </w:r>
      <w:r w:rsidR="0049592D" w:rsidRPr="002B6F18">
        <w:rPr>
          <w:rFonts w:ascii="Times New Roman" w:eastAsia="STHupo" w:hAnsi="Times New Roman" w:cs="Times New Roman"/>
        </w:rPr>
        <w:t xml:space="preserve"> in numbers of fish</w:t>
      </w:r>
      <w:r w:rsidRPr="002B6F18">
        <w:rPr>
          <w:rFonts w:ascii="Times New Roman" w:eastAsia="STHupo" w:hAnsi="Times New Roman" w:cs="Times New Roman"/>
        </w:rPr>
        <w:t xml:space="preserve"> and SE is the standard error of N.</w:t>
      </w:r>
      <w:r w:rsidR="00AB3AAD" w:rsidRPr="002B6F18">
        <w:rPr>
          <w:rFonts w:ascii="Times New Roman" w:eastAsia="STHupo" w:hAnsi="Times New Roman" w:cs="Times New Roman"/>
        </w:rPr>
        <w:t xml:space="preserve">  This population estimate was then divided by the length of stream sampled to provide a measure of fish </w:t>
      </w:r>
      <w:r w:rsidR="00022ABF">
        <w:rPr>
          <w:rFonts w:ascii="Times New Roman" w:eastAsia="STHupo" w:hAnsi="Times New Roman" w:cs="Times New Roman"/>
        </w:rPr>
        <w:t>population</w:t>
      </w:r>
      <w:r w:rsidR="00022ABF" w:rsidRPr="002B6F18">
        <w:rPr>
          <w:rFonts w:ascii="Times New Roman" w:eastAsia="STHupo" w:hAnsi="Times New Roman" w:cs="Times New Roman"/>
        </w:rPr>
        <w:t xml:space="preserve"> </w:t>
      </w:r>
      <w:r w:rsidR="00AB3AAD" w:rsidRPr="002B6F18">
        <w:rPr>
          <w:rFonts w:ascii="Times New Roman" w:eastAsia="STHupo" w:hAnsi="Times New Roman" w:cs="Times New Roman"/>
        </w:rPr>
        <w:t>in fish m</w:t>
      </w:r>
      <w:r w:rsidR="00AB3AAD" w:rsidRPr="002B6F18">
        <w:rPr>
          <w:rFonts w:ascii="Times New Roman" w:eastAsia="STHupo" w:hAnsi="Times New Roman" w:cs="Times New Roman"/>
          <w:vertAlign w:val="superscript"/>
        </w:rPr>
        <w:t>-1</w:t>
      </w:r>
      <w:r w:rsidR="00AB3AAD" w:rsidRPr="002B6F18">
        <w:rPr>
          <w:rFonts w:ascii="Times New Roman" w:eastAsia="STHupo" w:hAnsi="Times New Roman" w:cs="Times New Roman"/>
        </w:rPr>
        <w:t>.</w:t>
      </w:r>
    </w:p>
    <w:p w14:paraId="1E3AC1AB" w14:textId="3F3CC3D8" w:rsidR="004455A0" w:rsidRPr="002B6F18" w:rsidRDefault="004455A0" w:rsidP="00A8659A">
      <w:pPr>
        <w:spacing w:line="480" w:lineRule="auto"/>
        <w:ind w:firstLine="720"/>
        <w:rPr>
          <w:rFonts w:ascii="Times New Roman" w:eastAsia="STHupo" w:hAnsi="Times New Roman" w:cs="Times New Roman"/>
        </w:rPr>
      </w:pPr>
      <w:commentRangeStart w:id="288"/>
      <w:r w:rsidRPr="002B6F18">
        <w:rPr>
          <w:rFonts w:ascii="Times New Roman" w:eastAsia="STHupo" w:hAnsi="Times New Roman" w:cs="Times New Roman"/>
        </w:rPr>
        <w:t xml:space="preserve">I estimated </w:t>
      </w:r>
      <w:commentRangeEnd w:id="288"/>
      <w:r w:rsidR="00B15399">
        <w:rPr>
          <w:rStyle w:val="CommentReference"/>
        </w:rPr>
        <w:commentReference w:id="288"/>
      </w:r>
      <w:r w:rsidRPr="002B6F18">
        <w:rPr>
          <w:rFonts w:ascii="Times New Roman" w:eastAsia="STHupo" w:hAnsi="Times New Roman" w:cs="Times New Roman"/>
        </w:rPr>
        <w:t>fish biomass by multiplying the population estimate by the average mass of the fish and then divi</w:t>
      </w:r>
      <w:r w:rsidR="00AB3AAD" w:rsidRPr="002B6F18">
        <w:rPr>
          <w:rFonts w:ascii="Times New Roman" w:eastAsia="STHupo" w:hAnsi="Times New Roman" w:cs="Times New Roman"/>
        </w:rPr>
        <w:t xml:space="preserve">ding by the stream </w:t>
      </w:r>
      <w:r w:rsidR="00022ABF">
        <w:rPr>
          <w:rFonts w:ascii="Times New Roman" w:eastAsia="STHupo" w:hAnsi="Times New Roman" w:cs="Times New Roman"/>
        </w:rPr>
        <w:t>width</w:t>
      </w:r>
      <w:r w:rsidRPr="002B6F18">
        <w:rPr>
          <w:rFonts w:ascii="Times New Roman" w:eastAsia="STHupo" w:hAnsi="Times New Roman" w:cs="Times New Roman"/>
        </w:rPr>
        <w:t>.  The average fish mass came from the combination of the fish caught in both passes.</w:t>
      </w:r>
    </w:p>
    <w:p w14:paraId="653930C3" w14:textId="2DB9C92A" w:rsidR="00983F66" w:rsidRPr="002B6F18" w:rsidRDefault="00702944">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Metabolism</w:t>
      </w:r>
    </w:p>
    <w:p w14:paraId="5620D1A0" w14:textId="433CCBCF" w:rsidR="00983F66" w:rsidRPr="002B6F18" w:rsidRDefault="00702944">
      <w:pPr>
        <w:spacing w:line="480" w:lineRule="auto"/>
        <w:rPr>
          <w:rFonts w:ascii="Times New Roman" w:eastAsia="STHupo" w:hAnsi="Times New Roman" w:cs="Times New Roman"/>
        </w:rPr>
      </w:pPr>
      <w:r w:rsidRPr="002B6F18">
        <w:rPr>
          <w:rFonts w:ascii="Times New Roman" w:eastAsia="STHupo" w:hAnsi="Times New Roman" w:cs="Times New Roman"/>
        </w:rPr>
        <w:tab/>
        <w:t xml:space="preserve">At each </w:t>
      </w:r>
      <w:r w:rsidR="00953A9C" w:rsidRPr="002B6F18">
        <w:rPr>
          <w:rFonts w:ascii="Times New Roman" w:eastAsia="STHupo" w:hAnsi="Times New Roman" w:cs="Times New Roman"/>
        </w:rPr>
        <w:t xml:space="preserve">site </w:t>
      </w:r>
      <w:r w:rsidR="0062256C" w:rsidRPr="002B6F18">
        <w:rPr>
          <w:rFonts w:ascii="Times New Roman" w:eastAsia="STHupo" w:hAnsi="Times New Roman" w:cs="Times New Roman"/>
        </w:rPr>
        <w:t>and for each sampling period</w:t>
      </w:r>
      <w:ins w:id="289" w:author="Clay" w:date="2019-03-16T21:37:00Z">
        <w:r w:rsidR="00B15399">
          <w:rPr>
            <w:rFonts w:ascii="Times New Roman" w:eastAsia="STHupo" w:hAnsi="Times New Roman" w:cs="Times New Roman"/>
          </w:rPr>
          <w:t>,</w:t>
        </w:r>
      </w:ins>
      <w:r w:rsidR="0062256C" w:rsidRPr="002B6F18">
        <w:rPr>
          <w:rFonts w:ascii="Times New Roman" w:eastAsia="STHupo" w:hAnsi="Times New Roman" w:cs="Times New Roman"/>
        </w:rPr>
        <w:t xml:space="preserve"> </w:t>
      </w:r>
      <w:r w:rsidRPr="002B6F18">
        <w:rPr>
          <w:rFonts w:ascii="Times New Roman" w:eastAsia="STHupo" w:hAnsi="Times New Roman" w:cs="Times New Roman"/>
        </w:rPr>
        <w:t>I deployed a dissolved oxygen (DO) probe (</w:t>
      </w:r>
      <w:proofErr w:type="spellStart"/>
      <w:r w:rsidRPr="002B6F18">
        <w:rPr>
          <w:rFonts w:ascii="Times New Roman" w:eastAsia="STHupo" w:hAnsi="Times New Roman" w:cs="Times New Roman"/>
        </w:rPr>
        <w:t>miniDOT</w:t>
      </w:r>
      <w:proofErr w:type="spellEnd"/>
      <w:r w:rsidR="005A19B8" w:rsidRPr="002B6F18">
        <w:rPr>
          <w:rFonts w:ascii="Times New Roman" w:eastAsia="STHupo" w:hAnsi="Times New Roman" w:cs="Times New Roman"/>
        </w:rPr>
        <w:t xml:space="preserve"> Submersible Water L</w:t>
      </w:r>
      <w:r w:rsidRPr="002B6F18">
        <w:rPr>
          <w:rFonts w:ascii="Times New Roman" w:eastAsia="STHupo" w:hAnsi="Times New Roman" w:cs="Times New Roman"/>
        </w:rPr>
        <w:t>ogger</w:t>
      </w:r>
      <w:r w:rsidR="005A19B8" w:rsidRPr="002B6F18">
        <w:rPr>
          <w:rFonts w:ascii="Times New Roman" w:eastAsia="STHupo" w:hAnsi="Times New Roman" w:cs="Times New Roman"/>
        </w:rPr>
        <w:t>,</w:t>
      </w:r>
      <w:r w:rsidRPr="002B6F18">
        <w:rPr>
          <w:rFonts w:ascii="Times New Roman" w:eastAsia="STHupo" w:hAnsi="Times New Roman" w:cs="Times New Roman"/>
        </w:rPr>
        <w:t xml:space="preserve"> Precisi</w:t>
      </w:r>
      <w:r w:rsidR="005A19B8" w:rsidRPr="002B6F18">
        <w:rPr>
          <w:rFonts w:ascii="Times New Roman" w:eastAsia="STHupo" w:hAnsi="Times New Roman" w:cs="Times New Roman"/>
        </w:rPr>
        <w:t xml:space="preserve">on Measurement </w:t>
      </w:r>
      <w:commentRangeStart w:id="290"/>
      <w:r w:rsidR="005A19B8" w:rsidRPr="002B6F18">
        <w:rPr>
          <w:rFonts w:ascii="Times New Roman" w:eastAsia="STHupo" w:hAnsi="Times New Roman" w:cs="Times New Roman"/>
        </w:rPr>
        <w:t>Engineerin</w:t>
      </w:r>
      <w:commentRangeEnd w:id="290"/>
      <w:r w:rsidR="00D64712">
        <w:rPr>
          <w:rStyle w:val="CommentReference"/>
        </w:rPr>
        <w:commentReference w:id="290"/>
      </w:r>
      <w:r w:rsidR="005A19B8" w:rsidRPr="002B6F18">
        <w:rPr>
          <w:rFonts w:ascii="Times New Roman" w:eastAsia="STHupo" w:hAnsi="Times New Roman" w:cs="Times New Roman"/>
        </w:rPr>
        <w:t xml:space="preserve">g) </w:t>
      </w:r>
      <w:r w:rsidR="00953A9C" w:rsidRPr="002B6F18">
        <w:rPr>
          <w:rFonts w:ascii="Times New Roman" w:eastAsia="STHupo" w:hAnsi="Times New Roman" w:cs="Times New Roman"/>
        </w:rPr>
        <w:t>in the</w:t>
      </w:r>
      <w:r w:rsidR="00802B76" w:rsidRPr="002B6F18">
        <w:rPr>
          <w:rFonts w:ascii="Times New Roman" w:eastAsia="STHupo" w:hAnsi="Times New Roman" w:cs="Times New Roman"/>
        </w:rPr>
        <w:t xml:space="preserve"> </w:t>
      </w:r>
      <w:r w:rsidR="00953A9C" w:rsidRPr="002B6F18">
        <w:rPr>
          <w:rFonts w:ascii="Times New Roman" w:eastAsia="STHupo" w:hAnsi="Times New Roman" w:cs="Times New Roman"/>
        </w:rPr>
        <w:t>stream to measure DO in mg</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L</w:t>
      </w:r>
      <w:r w:rsidR="000670B6" w:rsidRPr="002B6F18">
        <w:rPr>
          <w:rFonts w:ascii="Times New Roman" w:eastAsia="STHupo" w:hAnsi="Times New Roman" w:cs="Times New Roman"/>
          <w:vertAlign w:val="superscript"/>
        </w:rPr>
        <w:t>-1</w:t>
      </w:r>
      <w:r w:rsidR="002B1E96" w:rsidRPr="002B6F18">
        <w:rPr>
          <w:rFonts w:ascii="Times New Roman" w:eastAsia="STHupo" w:hAnsi="Times New Roman" w:cs="Times New Roman"/>
        </w:rPr>
        <w:t xml:space="preserve"> and temperature</w:t>
      </w:r>
      <w:r w:rsidR="00E56E9D" w:rsidRPr="002B6F18">
        <w:rPr>
          <w:rFonts w:ascii="Times New Roman" w:eastAsia="STHupo" w:hAnsi="Times New Roman" w:cs="Times New Roman"/>
        </w:rPr>
        <w:t xml:space="preserve">.  I also </w:t>
      </w:r>
      <w:r w:rsidR="0049592D" w:rsidRPr="002B6F18">
        <w:rPr>
          <w:rFonts w:ascii="Times New Roman" w:eastAsia="STHupo" w:hAnsi="Times New Roman" w:cs="Times New Roman"/>
        </w:rPr>
        <w:t>deployed a</w:t>
      </w:r>
      <w:r w:rsidR="00E56E9D" w:rsidRPr="002B6F18">
        <w:rPr>
          <w:rFonts w:ascii="Times New Roman" w:eastAsia="STHupo" w:hAnsi="Times New Roman" w:cs="Times New Roman"/>
        </w:rPr>
        <w:t xml:space="preserve"> </w:t>
      </w:r>
      <w:r w:rsidR="005A19B8" w:rsidRPr="002B6F18">
        <w:rPr>
          <w:rFonts w:ascii="Times New Roman" w:eastAsia="STHupo" w:hAnsi="Times New Roman" w:cs="Times New Roman"/>
        </w:rPr>
        <w:t>photosynthetically active radiation (PAR)</w:t>
      </w:r>
      <w:r w:rsidR="0049592D" w:rsidRPr="002B6F18">
        <w:rPr>
          <w:rFonts w:ascii="Times New Roman" w:eastAsia="STHupo" w:hAnsi="Times New Roman" w:cs="Times New Roman"/>
        </w:rPr>
        <w:t xml:space="preserve"> logger</w:t>
      </w:r>
      <w:r w:rsidR="005A19B8" w:rsidRPr="002B6F18">
        <w:rPr>
          <w:rFonts w:ascii="Times New Roman" w:eastAsia="STHupo" w:hAnsi="Times New Roman" w:cs="Times New Roman"/>
        </w:rPr>
        <w:t xml:space="preserve"> (Odyssey Photosynthetic Active Radiation Logger, Dataflow </w:t>
      </w:r>
      <w:commentRangeStart w:id="291"/>
      <w:r w:rsidR="005A19B8" w:rsidRPr="002B6F18">
        <w:rPr>
          <w:rFonts w:ascii="Times New Roman" w:eastAsia="STHupo" w:hAnsi="Times New Roman" w:cs="Times New Roman"/>
        </w:rPr>
        <w:t>Systems</w:t>
      </w:r>
      <w:commentRangeEnd w:id="291"/>
      <w:r w:rsidR="00D64712">
        <w:rPr>
          <w:rStyle w:val="CommentReference"/>
        </w:rPr>
        <w:commentReference w:id="291"/>
      </w:r>
      <w:r w:rsidR="005A19B8" w:rsidRPr="002B6F18">
        <w:rPr>
          <w:rFonts w:ascii="Times New Roman" w:eastAsia="STHupo" w:hAnsi="Times New Roman" w:cs="Times New Roman"/>
        </w:rPr>
        <w:t>)</w:t>
      </w:r>
      <w:r w:rsidR="00E13743" w:rsidRPr="002B6F18">
        <w:rPr>
          <w:rFonts w:ascii="Times New Roman" w:eastAsia="STHupo" w:hAnsi="Times New Roman" w:cs="Times New Roman"/>
        </w:rPr>
        <w:t xml:space="preserve"> on the stream bank within 2 meters of the DO probe</w:t>
      </w:r>
      <w:r w:rsidR="00953A9C" w:rsidRPr="002B6F18">
        <w:rPr>
          <w:rFonts w:ascii="Times New Roman" w:eastAsia="STHupo" w:hAnsi="Times New Roman" w:cs="Times New Roman"/>
        </w:rPr>
        <w:t xml:space="preserve"> to measure light as PAR in </w:t>
      </w:r>
      <w:commentRangeStart w:id="292"/>
      <w:r w:rsidR="007D0322" w:rsidRPr="002B6F18">
        <w:rPr>
          <w:rFonts w:ascii="Times New Roman" w:eastAsia="STHupo" w:hAnsi="Times New Roman" w:cs="Times New Roman"/>
        </w:rPr>
        <w:t>µ</w:t>
      </w:r>
      <w:proofErr w:type="spellStart"/>
      <w:r w:rsidR="00953A9C" w:rsidRPr="002B6F18">
        <w:rPr>
          <w:rFonts w:ascii="Times New Roman" w:eastAsia="STHupo" w:hAnsi="Times New Roman" w:cs="Times New Roman"/>
        </w:rPr>
        <w:t>mol</w:t>
      </w:r>
      <w:proofErr w:type="spellEnd"/>
      <w:r w:rsidR="00854009" w:rsidRPr="002B6F18">
        <w:rPr>
          <w:rFonts w:ascii="Times New Roman" w:eastAsia="STHupo" w:hAnsi="Times New Roman" w:cs="Times New Roman"/>
        </w:rPr>
        <w:t xml:space="preserve"> photons</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m</w:t>
      </w:r>
      <w:r w:rsidR="000670B6" w:rsidRPr="002B6F18">
        <w:rPr>
          <w:rFonts w:ascii="Times New Roman" w:eastAsia="STHupo" w:hAnsi="Times New Roman" w:cs="Times New Roman"/>
          <w:vertAlign w:val="superscript"/>
        </w:rPr>
        <w:t>-</w:t>
      </w:r>
      <w:r w:rsidR="00953A9C" w:rsidRPr="002B6F18">
        <w:rPr>
          <w:rFonts w:ascii="Times New Roman" w:eastAsia="STHupo" w:hAnsi="Times New Roman" w:cs="Times New Roman"/>
          <w:vertAlign w:val="superscript"/>
        </w:rPr>
        <w:t>2</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s</w:t>
      </w:r>
      <w:commentRangeEnd w:id="292"/>
      <w:r w:rsidR="00D64712">
        <w:rPr>
          <w:rStyle w:val="CommentReference"/>
        </w:rPr>
        <w:commentReference w:id="292"/>
      </w:r>
      <w:r w:rsidR="000670B6" w:rsidRPr="002B6F18">
        <w:rPr>
          <w:rFonts w:ascii="Times New Roman" w:eastAsia="STHupo" w:hAnsi="Times New Roman" w:cs="Times New Roman"/>
          <w:vertAlign w:val="superscript"/>
        </w:rPr>
        <w:t>-1</w:t>
      </w:r>
      <w:r w:rsidR="00E13743" w:rsidRPr="002B6F18">
        <w:rPr>
          <w:rFonts w:ascii="Times New Roman" w:eastAsia="STHupo" w:hAnsi="Times New Roman" w:cs="Times New Roman"/>
        </w:rPr>
        <w:t xml:space="preserve">.  These two instruments were synchronized to collect </w:t>
      </w:r>
      <w:r w:rsidR="00E13743" w:rsidRPr="002B6F18">
        <w:rPr>
          <w:rFonts w:ascii="Times New Roman" w:eastAsia="STHupo" w:hAnsi="Times New Roman" w:cs="Times New Roman"/>
        </w:rPr>
        <w:lastRenderedPageBreak/>
        <w:t xml:space="preserve">data every </w:t>
      </w:r>
      <w:r w:rsidR="00E56E9D" w:rsidRPr="002B6F18">
        <w:rPr>
          <w:rFonts w:ascii="Times New Roman" w:eastAsia="STHupo" w:hAnsi="Times New Roman" w:cs="Times New Roman"/>
        </w:rPr>
        <w:t>10 minutes (first sampl</w:t>
      </w:r>
      <w:r w:rsidR="004F208A" w:rsidRPr="002B6F18">
        <w:rPr>
          <w:rFonts w:ascii="Times New Roman" w:eastAsia="STHupo" w:hAnsi="Times New Roman" w:cs="Times New Roman"/>
        </w:rPr>
        <w:t>ing</w:t>
      </w:r>
      <w:r w:rsidR="00E56E9D" w:rsidRPr="002B6F18">
        <w:rPr>
          <w:rFonts w:ascii="Times New Roman" w:eastAsia="STHupo" w:hAnsi="Times New Roman" w:cs="Times New Roman"/>
        </w:rPr>
        <w:t xml:space="preserve"> period only) or every </w:t>
      </w:r>
      <w:r w:rsidR="00E13743" w:rsidRPr="002B6F18">
        <w:rPr>
          <w:rFonts w:ascii="Times New Roman" w:eastAsia="STHupo" w:hAnsi="Times New Roman" w:cs="Times New Roman"/>
        </w:rPr>
        <w:t>5 mi</w:t>
      </w:r>
      <w:r w:rsidR="00802B76" w:rsidRPr="002B6F18">
        <w:rPr>
          <w:rFonts w:ascii="Times New Roman" w:eastAsia="STHupo" w:hAnsi="Times New Roman" w:cs="Times New Roman"/>
        </w:rPr>
        <w:t>nutes for</w:t>
      </w:r>
      <w:r w:rsidR="00F2441B">
        <w:rPr>
          <w:rFonts w:ascii="Times New Roman" w:eastAsia="STHupo" w:hAnsi="Times New Roman" w:cs="Times New Roman"/>
        </w:rPr>
        <w:t xml:space="preserve"> (successive samplings)</w:t>
      </w:r>
      <w:r w:rsidR="00802B76" w:rsidRPr="002B6F18">
        <w:rPr>
          <w:rFonts w:ascii="Times New Roman" w:eastAsia="STHupo" w:hAnsi="Times New Roman" w:cs="Times New Roman"/>
        </w:rPr>
        <w:t xml:space="preserve"> </w:t>
      </w:r>
      <w:r w:rsidR="00420A49" w:rsidRPr="002B6F18">
        <w:rPr>
          <w:rFonts w:ascii="Times New Roman" w:eastAsia="STHupo" w:hAnsi="Times New Roman" w:cs="Times New Roman"/>
        </w:rPr>
        <w:t xml:space="preserve">at least </w:t>
      </w:r>
      <w:r w:rsidR="00802B76" w:rsidRPr="002B6F18">
        <w:rPr>
          <w:rFonts w:ascii="Times New Roman" w:eastAsia="STHupo" w:hAnsi="Times New Roman" w:cs="Times New Roman"/>
        </w:rPr>
        <w:t>36 hours per stream</w:t>
      </w:r>
      <w:r w:rsidR="00997B69" w:rsidRPr="002B6F18">
        <w:rPr>
          <w:rFonts w:ascii="Times New Roman" w:eastAsia="STHupo" w:hAnsi="Times New Roman" w:cs="Times New Roman"/>
        </w:rPr>
        <w:t xml:space="preserve"> </w:t>
      </w:r>
      <w:r w:rsidR="00E56E9D" w:rsidRPr="002B6F18">
        <w:rPr>
          <w:rFonts w:ascii="Times New Roman" w:eastAsia="STHupo" w:hAnsi="Times New Roman" w:cs="Times New Roman"/>
        </w:rPr>
        <w:t xml:space="preserve">from </w:t>
      </w:r>
      <w:del w:id="293" w:author="Clay" w:date="2019-03-16T21:38:00Z">
        <w:r w:rsidR="00420A49" w:rsidRPr="002B6F18" w:rsidDel="00D64712">
          <w:rPr>
            <w:rFonts w:ascii="Times New Roman" w:eastAsia="STHupo" w:hAnsi="Times New Roman" w:cs="Times New Roman"/>
          </w:rPr>
          <w:delText>~</w:delText>
        </w:r>
      </w:del>
      <w:r w:rsidR="00420A49" w:rsidRPr="002B6F18">
        <w:rPr>
          <w:rFonts w:ascii="Times New Roman" w:eastAsia="STHupo" w:hAnsi="Times New Roman" w:cs="Times New Roman"/>
        </w:rPr>
        <w:t>4</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 p.m.</w:t>
      </w:r>
      <w:r w:rsidR="00EC5B05" w:rsidRPr="002B6F18">
        <w:rPr>
          <w:rFonts w:ascii="Times New Roman" w:eastAsia="STHupo" w:hAnsi="Times New Roman" w:cs="Times New Roman"/>
        </w:rPr>
        <w:t xml:space="preserve"> on </w:t>
      </w:r>
      <w:r w:rsidR="00E56E9D" w:rsidRPr="002B6F18">
        <w:rPr>
          <w:rFonts w:ascii="Times New Roman" w:eastAsia="STHupo" w:hAnsi="Times New Roman" w:cs="Times New Roman"/>
        </w:rPr>
        <w:t xml:space="preserve">day one to </w:t>
      </w:r>
      <w:del w:id="294" w:author="Clay" w:date="2019-03-16T21:38:00Z">
        <w:r w:rsidR="00420A49" w:rsidRPr="002B6F18" w:rsidDel="00D64712">
          <w:rPr>
            <w:rFonts w:ascii="Times New Roman" w:eastAsia="STHupo" w:hAnsi="Times New Roman" w:cs="Times New Roman"/>
          </w:rPr>
          <w:delText>~</w:delText>
        </w:r>
      </w:del>
      <w:r w:rsidR="00420A49" w:rsidRPr="002B6F18">
        <w:rPr>
          <w:rFonts w:ascii="Times New Roman" w:eastAsia="STHupo" w:hAnsi="Times New Roman" w:cs="Times New Roman"/>
        </w:rPr>
        <w:t>9</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w:t>
      </w:r>
      <w:r w:rsidR="00E56E9D" w:rsidRPr="002B6F18">
        <w:rPr>
          <w:rFonts w:ascii="Times New Roman" w:eastAsia="STHupo" w:hAnsi="Times New Roman" w:cs="Times New Roman"/>
        </w:rPr>
        <w:t xml:space="preserve"> </w:t>
      </w:r>
      <w:r w:rsidR="00EC5B05" w:rsidRPr="002B6F18">
        <w:rPr>
          <w:rFonts w:ascii="Times New Roman" w:eastAsia="STHupo" w:hAnsi="Times New Roman" w:cs="Times New Roman"/>
        </w:rPr>
        <w:t xml:space="preserve">a.m. </w:t>
      </w:r>
      <w:r w:rsidR="00E56E9D" w:rsidRPr="002B6F18">
        <w:rPr>
          <w:rFonts w:ascii="Times New Roman" w:eastAsia="STHupo" w:hAnsi="Times New Roman" w:cs="Times New Roman"/>
        </w:rPr>
        <w:t xml:space="preserve">on day </w:t>
      </w:r>
      <w:commentRangeStart w:id="295"/>
      <w:r w:rsidR="00E56E9D" w:rsidRPr="002B6F18">
        <w:rPr>
          <w:rFonts w:ascii="Times New Roman" w:eastAsia="STHupo" w:hAnsi="Times New Roman" w:cs="Times New Roman"/>
        </w:rPr>
        <w:t>three</w:t>
      </w:r>
      <w:commentRangeEnd w:id="295"/>
      <w:r w:rsidR="00D64712">
        <w:rPr>
          <w:rStyle w:val="CommentReference"/>
        </w:rPr>
        <w:commentReference w:id="295"/>
      </w:r>
      <w:r w:rsidR="00802B76" w:rsidRPr="002B6F18">
        <w:rPr>
          <w:rFonts w:ascii="Times New Roman" w:eastAsia="STHupo" w:hAnsi="Times New Roman" w:cs="Times New Roman"/>
        </w:rPr>
        <w:t xml:space="preserve">.  </w:t>
      </w:r>
      <w:del w:id="296" w:author="Clay" w:date="2019-03-16T21:39:00Z">
        <w:r w:rsidR="00802B76" w:rsidRPr="002B6F18" w:rsidDel="00D64712">
          <w:rPr>
            <w:rFonts w:ascii="Times New Roman" w:eastAsia="STHupo" w:hAnsi="Times New Roman" w:cs="Times New Roman"/>
          </w:rPr>
          <w:delText xml:space="preserve">After </w:delText>
        </w:r>
        <w:r w:rsidR="00420A49" w:rsidRPr="002B6F18" w:rsidDel="00D64712">
          <w:rPr>
            <w:rFonts w:ascii="Times New Roman" w:eastAsia="STHupo" w:hAnsi="Times New Roman" w:cs="Times New Roman"/>
          </w:rPr>
          <w:delText>this</w:delText>
        </w:r>
        <w:r w:rsidR="00561869" w:rsidRPr="002B6F18" w:rsidDel="00D64712">
          <w:rPr>
            <w:rFonts w:ascii="Times New Roman" w:eastAsia="STHupo" w:hAnsi="Times New Roman" w:cs="Times New Roman"/>
          </w:rPr>
          <w:delText xml:space="preserve"> deployment,</w:delText>
        </w:r>
        <w:r w:rsidR="00802B76" w:rsidRPr="002B6F18" w:rsidDel="00D64712">
          <w:rPr>
            <w:rFonts w:ascii="Times New Roman" w:eastAsia="STHupo" w:hAnsi="Times New Roman" w:cs="Times New Roman"/>
          </w:rPr>
          <w:delText xml:space="preserve"> I </w:delText>
        </w:r>
        <w:r w:rsidR="00420A49" w:rsidRPr="002B6F18" w:rsidDel="00D64712">
          <w:rPr>
            <w:rFonts w:ascii="Times New Roman" w:eastAsia="STHupo" w:hAnsi="Times New Roman" w:cs="Times New Roman"/>
          </w:rPr>
          <w:delText xml:space="preserve">immediately </w:delText>
        </w:r>
        <w:r w:rsidR="00802B76" w:rsidRPr="002B6F18" w:rsidDel="00D64712">
          <w:rPr>
            <w:rFonts w:ascii="Times New Roman" w:eastAsia="STHupo" w:hAnsi="Times New Roman" w:cs="Times New Roman"/>
          </w:rPr>
          <w:delText xml:space="preserve">moved the loggers </w:delText>
        </w:r>
        <w:r w:rsidR="00953A9C" w:rsidRPr="002B6F18" w:rsidDel="00D64712">
          <w:rPr>
            <w:rFonts w:ascii="Times New Roman" w:eastAsia="STHupo" w:hAnsi="Times New Roman" w:cs="Times New Roman"/>
          </w:rPr>
          <w:delText>to a different site</w:delText>
        </w:r>
        <w:r w:rsidR="00802B76" w:rsidRPr="002B6F18" w:rsidDel="00D64712">
          <w:rPr>
            <w:rFonts w:ascii="Times New Roman" w:eastAsia="STHupo" w:hAnsi="Times New Roman" w:cs="Times New Roman"/>
          </w:rPr>
          <w:delText xml:space="preserve"> until </w:delText>
        </w:r>
        <w:r w:rsidR="00953A9C" w:rsidRPr="002B6F18" w:rsidDel="00D64712">
          <w:rPr>
            <w:rFonts w:ascii="Times New Roman" w:eastAsia="STHupo" w:hAnsi="Times New Roman" w:cs="Times New Roman"/>
          </w:rPr>
          <w:delText>all sites</w:delText>
        </w:r>
        <w:r w:rsidR="00802B76" w:rsidRPr="002B6F18" w:rsidDel="00D64712">
          <w:rPr>
            <w:rFonts w:ascii="Times New Roman" w:eastAsia="STHupo" w:hAnsi="Times New Roman" w:cs="Times New Roman"/>
          </w:rPr>
          <w:delText xml:space="preserve"> had been sampled.</w:delText>
        </w:r>
      </w:del>
    </w:p>
    <w:p w14:paraId="7C49495F" w14:textId="32F57BF9" w:rsidR="00F71DE9" w:rsidRPr="002B6F18" w:rsidRDefault="00D47A4A">
      <w:pPr>
        <w:spacing w:line="480" w:lineRule="auto"/>
        <w:rPr>
          <w:rFonts w:ascii="Times New Roman" w:eastAsia="STHupo" w:hAnsi="Times New Roman" w:cs="Times New Roman"/>
          <w:noProof/>
        </w:rPr>
      </w:pPr>
      <w:r w:rsidRPr="002B6F18">
        <w:rPr>
          <w:rFonts w:ascii="Times New Roman" w:eastAsia="STHupo" w:hAnsi="Times New Roman" w:cs="Times New Roman"/>
        </w:rPr>
        <w:tab/>
        <w:t xml:space="preserve">I used the diel DO and PAR </w:t>
      </w:r>
      <w:r w:rsidR="00561869" w:rsidRPr="002B6F18">
        <w:rPr>
          <w:rFonts w:ascii="Times New Roman" w:eastAsia="STHupo" w:hAnsi="Times New Roman" w:cs="Times New Roman"/>
        </w:rPr>
        <w:t xml:space="preserve">curves </w:t>
      </w:r>
      <w:r w:rsidRPr="002B6F18">
        <w:rPr>
          <w:rFonts w:ascii="Times New Roman" w:eastAsia="STHupo" w:hAnsi="Times New Roman" w:cs="Times New Roman"/>
        </w:rPr>
        <w:t>to estimate s</w:t>
      </w:r>
      <w:r w:rsidR="006D2E25" w:rsidRPr="002B6F18">
        <w:rPr>
          <w:rFonts w:ascii="Times New Roman" w:eastAsia="STHupo" w:hAnsi="Times New Roman" w:cs="Times New Roman"/>
        </w:rPr>
        <w:t xml:space="preserve">tream metabolism </w:t>
      </w:r>
      <w:r w:rsidR="00FE5AA0" w:rsidRPr="002B6F18">
        <w:rPr>
          <w:rFonts w:ascii="Times New Roman" w:eastAsia="STHupo" w:hAnsi="Times New Roman" w:cs="Times New Roman"/>
        </w:rPr>
        <w:t>with the statistical program R</w:t>
      </w:r>
      <w:r w:rsidR="00492BD9" w:rsidRPr="002B6F18">
        <w:rPr>
          <w:rFonts w:ascii="Times New Roman" w:eastAsia="STHupo" w:hAnsi="Times New Roman" w:cs="Times New Roman"/>
        </w:rPr>
        <w:t xml:space="preserve"> </w:t>
      </w:r>
      <w:commentRangeStart w:id="297"/>
      <w:r w:rsidR="00492BD9" w:rsidRPr="002B6F18">
        <w:rPr>
          <w:rFonts w:ascii="Times New Roman" w:eastAsia="STHupo" w:hAnsi="Times New Roman" w:cs="Times New Roman"/>
        </w:rPr>
        <w:t>Version 3.4.3</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D570FA">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author":[{"literal":"R Core Team"}],"issued":{"date-parts":[["2013"]]}}}],"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R Core Team 2013)</w:t>
      </w:r>
      <w:r w:rsidR="00D570FA">
        <w:rPr>
          <w:rFonts w:ascii="Times New Roman" w:eastAsia="STHupo" w:hAnsi="Times New Roman" w:cs="Times New Roman"/>
        </w:rPr>
        <w:fldChar w:fldCharType="end"/>
      </w:r>
      <w:commentRangeEnd w:id="297"/>
      <w:r w:rsidR="00D64712">
        <w:rPr>
          <w:rStyle w:val="CommentReference"/>
        </w:rPr>
        <w:commentReference w:id="297"/>
      </w:r>
      <w:r w:rsidR="00D570FA">
        <w:rPr>
          <w:rFonts w:ascii="Times New Roman" w:eastAsia="STHupo" w:hAnsi="Times New Roman" w:cs="Times New Roman"/>
        </w:rPr>
        <w:t xml:space="preserve"> </w:t>
      </w:r>
      <w:r w:rsidR="006D2E25" w:rsidRPr="002B6F18">
        <w:rPr>
          <w:rFonts w:ascii="Times New Roman" w:eastAsia="STHupo" w:hAnsi="Times New Roman" w:cs="Times New Roman"/>
        </w:rPr>
        <w:t>by the single station open-channel method</w:t>
      </w:r>
      <w:r w:rsidR="00C312DA" w:rsidRPr="002B6F18">
        <w:rPr>
          <w:rFonts w:ascii="Times New Roman" w:eastAsia="STHupo" w:hAnsi="Times New Roman" w:cs="Times New Roman"/>
        </w:rPr>
        <w:t xml:space="preserve"> with inverse modeling</w:t>
      </w:r>
      <w:r w:rsidR="005C4709" w:rsidRPr="002B6F18">
        <w:rPr>
          <w:rFonts w:ascii="Times New Roman" w:eastAsia="STHupo" w:hAnsi="Times New Roman" w:cs="Times New Roman"/>
        </w:rPr>
        <w:t xml:space="preserve"> from</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D570FA">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rPr>
        <w:fldChar w:fldCharType="end"/>
      </w:r>
      <w:r w:rsidR="00D570FA">
        <w:rPr>
          <w:rFonts w:ascii="Times New Roman" w:eastAsia="STHupo" w:hAnsi="Times New Roman" w:cs="Times New Roman"/>
        </w:rPr>
        <w:t xml:space="preserve"> us</w:t>
      </w:r>
      <w:r w:rsidR="004F208A" w:rsidRPr="002B6F18">
        <w:rPr>
          <w:rFonts w:ascii="Times New Roman" w:eastAsia="STHupo" w:hAnsi="Times New Roman" w:cs="Times New Roman"/>
        </w:rPr>
        <w:t xml:space="preserve">ing the supplemental R script from Supplemental File </w:t>
      </w:r>
      <w:commentRangeStart w:id="298"/>
      <w:r w:rsidR="004F208A" w:rsidRPr="002B6F18">
        <w:rPr>
          <w:rFonts w:ascii="Times New Roman" w:eastAsia="STHupo" w:hAnsi="Times New Roman" w:cs="Times New Roman"/>
        </w:rPr>
        <w:t>34.3</w:t>
      </w:r>
      <w:r w:rsidR="00E135C0" w:rsidRPr="002B6F18">
        <w:rPr>
          <w:rFonts w:ascii="Times New Roman" w:eastAsia="STHupo" w:hAnsi="Times New Roman" w:cs="Times New Roman"/>
          <w:noProof/>
        </w:rPr>
        <w:t xml:space="preserve">.  </w:t>
      </w:r>
      <w:commentRangeEnd w:id="298"/>
      <w:r w:rsidR="00D64712">
        <w:rPr>
          <w:rStyle w:val="CommentReference"/>
        </w:rPr>
        <w:commentReference w:id="298"/>
      </w:r>
      <w:r w:rsidR="00E73A40" w:rsidRPr="002B6F18">
        <w:rPr>
          <w:rFonts w:ascii="Times New Roman" w:eastAsia="STHupo" w:hAnsi="Times New Roman" w:cs="Times New Roman"/>
          <w:noProof/>
        </w:rPr>
        <w:t>Additional data needed to complete the calculation include</w:t>
      </w:r>
      <w:r w:rsidR="00876AB8" w:rsidRPr="002B6F18">
        <w:rPr>
          <w:rFonts w:ascii="Times New Roman" w:eastAsia="STHupo" w:hAnsi="Times New Roman" w:cs="Times New Roman"/>
          <w:noProof/>
        </w:rPr>
        <w:t>d</w:t>
      </w:r>
      <w:r w:rsidR="00E73A40" w:rsidRPr="002B6F18">
        <w:rPr>
          <w:rFonts w:ascii="Times New Roman" w:eastAsia="STHupo" w:hAnsi="Times New Roman" w:cs="Times New Roman"/>
          <w:noProof/>
        </w:rPr>
        <w:t xml:space="preserve"> </w:t>
      </w:r>
      <w:r w:rsidR="00215F08" w:rsidRPr="002B6F18">
        <w:rPr>
          <w:rFonts w:ascii="Times New Roman" w:eastAsia="STHupo" w:hAnsi="Times New Roman" w:cs="Times New Roman"/>
          <w:noProof/>
        </w:rPr>
        <w:t xml:space="preserve">barometric pressure calculated from elevation using the same R script, </w:t>
      </w:r>
      <w:r w:rsidR="00B82A2F" w:rsidRPr="002B6F18">
        <w:rPr>
          <w:rFonts w:ascii="Times New Roman" w:eastAsia="STHupo" w:hAnsi="Times New Roman" w:cs="Times New Roman"/>
          <w:noProof/>
        </w:rPr>
        <w:t xml:space="preserve">stream </w:t>
      </w:r>
      <w:r w:rsidR="00E671EE" w:rsidRPr="002B6F18">
        <w:rPr>
          <w:rFonts w:ascii="Times New Roman" w:eastAsia="STHupo" w:hAnsi="Times New Roman" w:cs="Times New Roman"/>
          <w:noProof/>
        </w:rPr>
        <w:t>depth</w:t>
      </w:r>
      <w:r w:rsidR="00561869" w:rsidRPr="002B6F18">
        <w:rPr>
          <w:rFonts w:ascii="Times New Roman" w:eastAsia="STHupo" w:hAnsi="Times New Roman" w:cs="Times New Roman"/>
          <w:noProof/>
        </w:rPr>
        <w:t xml:space="preserve"> obtained from flow measureme</w:t>
      </w:r>
      <w:bookmarkStart w:id="299" w:name="_GoBack"/>
      <w:bookmarkEnd w:id="299"/>
      <w:r w:rsidR="00561869" w:rsidRPr="002B6F18">
        <w:rPr>
          <w:rFonts w:ascii="Times New Roman" w:eastAsia="STHupo" w:hAnsi="Times New Roman" w:cs="Times New Roman"/>
          <w:noProof/>
        </w:rPr>
        <w:t>nt</w:t>
      </w:r>
      <w:r w:rsidR="00215F08" w:rsidRPr="002B6F18">
        <w:rPr>
          <w:rFonts w:ascii="Times New Roman" w:eastAsia="STHupo" w:hAnsi="Times New Roman" w:cs="Times New Roman"/>
          <w:noProof/>
        </w:rPr>
        <w:t>s a</w:t>
      </w:r>
      <w:r w:rsidR="00E671EE" w:rsidRPr="002B6F18">
        <w:rPr>
          <w:rFonts w:ascii="Times New Roman" w:eastAsia="STHupo" w:hAnsi="Times New Roman" w:cs="Times New Roman"/>
          <w:noProof/>
        </w:rPr>
        <w:t xml:space="preserve">nd the </w:t>
      </w:r>
      <w:r w:rsidR="00561869" w:rsidRPr="002B6F18">
        <w:rPr>
          <w:rFonts w:ascii="Times New Roman" w:eastAsia="STHupo" w:hAnsi="Times New Roman" w:cs="Times New Roman"/>
          <w:noProof/>
        </w:rPr>
        <w:t xml:space="preserve">air-water </w:t>
      </w:r>
      <w:r w:rsidR="00215F08" w:rsidRPr="002B6F18">
        <w:rPr>
          <w:rFonts w:ascii="Times New Roman" w:eastAsia="STHupo" w:hAnsi="Times New Roman" w:cs="Times New Roman"/>
          <w:noProof/>
        </w:rPr>
        <w:t xml:space="preserve">general </w:t>
      </w:r>
      <w:r w:rsidR="00E671EE" w:rsidRPr="002B6F18">
        <w:rPr>
          <w:rFonts w:ascii="Times New Roman" w:eastAsia="STHupo" w:hAnsi="Times New Roman" w:cs="Times New Roman"/>
          <w:noProof/>
        </w:rPr>
        <w:t>gas exchange</w:t>
      </w:r>
      <w:r w:rsidR="00876AB8" w:rsidRPr="002B6F18">
        <w:rPr>
          <w:rFonts w:ascii="Times New Roman" w:eastAsia="STHupo" w:hAnsi="Times New Roman" w:cs="Times New Roman"/>
          <w:noProof/>
        </w:rPr>
        <w:t xml:space="preserve"> </w:t>
      </w:r>
      <w:r w:rsidR="00561869" w:rsidRPr="002B6F18">
        <w:rPr>
          <w:rFonts w:ascii="Times New Roman" w:eastAsia="STHupo" w:hAnsi="Times New Roman" w:cs="Times New Roman"/>
          <w:noProof/>
        </w:rPr>
        <w:t xml:space="preserve">rate </w:t>
      </w:r>
      <w:r w:rsidR="00215F08" w:rsidRPr="002B6F18">
        <w:rPr>
          <w:rFonts w:ascii="Times New Roman" w:eastAsia="STHupo" w:hAnsi="Times New Roman" w:cs="Times New Roman"/>
          <w:noProof/>
        </w:rPr>
        <w:t>(</w:t>
      </w:r>
      <w:r w:rsidR="00215F08" w:rsidRPr="00D42D68">
        <w:rPr>
          <w:rFonts w:ascii="Times New Roman" w:eastAsia="STHupo" w:hAnsi="Times New Roman" w:cs="Times New Roman"/>
          <w:i/>
          <w:noProof/>
        </w:rPr>
        <w:t>K</w:t>
      </w:r>
      <w:r w:rsidR="00215F08" w:rsidRPr="00D42D68">
        <w:rPr>
          <w:rFonts w:ascii="Times New Roman" w:eastAsia="STHupo" w:hAnsi="Times New Roman" w:cs="Times New Roman"/>
          <w:noProof/>
          <w:vertAlign w:val="subscript"/>
        </w:rPr>
        <w:t>600</w:t>
      </w:r>
      <w:r w:rsidR="00215F08" w:rsidRPr="002B6F18">
        <w:rPr>
          <w:rFonts w:ascii="Times New Roman" w:eastAsia="STHupo" w:hAnsi="Times New Roman" w:cs="Times New Roman"/>
          <w:noProof/>
        </w:rPr>
        <w:t>)</w:t>
      </w:r>
      <w:r w:rsidR="00F71DE9" w:rsidRPr="002B6F18">
        <w:rPr>
          <w:rFonts w:ascii="Times New Roman" w:eastAsia="STHupo" w:hAnsi="Times New Roman" w:cs="Times New Roman"/>
          <w:noProof/>
        </w:rPr>
        <w:t xml:space="preserve"> explained below</w:t>
      </w:r>
      <w:r w:rsidR="00876AB8" w:rsidRPr="002B6F18">
        <w:rPr>
          <w:rFonts w:ascii="Times New Roman" w:eastAsia="STHupo" w:hAnsi="Times New Roman" w:cs="Times New Roman"/>
          <w:noProof/>
        </w:rPr>
        <w:t xml:space="preserve">.  </w:t>
      </w:r>
    </w:p>
    <w:p w14:paraId="6832CF28" w14:textId="419851A7" w:rsidR="00DA0E24" w:rsidRPr="002B6F18" w:rsidRDefault="00F71DE9">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r>
      <w:r w:rsidR="00EC5B05" w:rsidRPr="002B6F18">
        <w:rPr>
          <w:rFonts w:ascii="Times New Roman" w:eastAsia="STHupo" w:hAnsi="Times New Roman" w:cs="Times New Roman"/>
          <w:noProof/>
        </w:rPr>
        <w:t xml:space="preserve">  Included in the R script is the option to estimate </w:t>
      </w:r>
      <w:r w:rsidR="00DA0E24" w:rsidRPr="002B6F18">
        <w:rPr>
          <w:rFonts w:ascii="Times New Roman" w:eastAsia="STHupo" w:hAnsi="Times New Roman" w:cs="Times New Roman"/>
          <w:noProof/>
        </w:rPr>
        <w:t xml:space="preserve">metabolism </w:t>
      </w:r>
      <w:r w:rsidR="00D570FA">
        <w:rPr>
          <w:rFonts w:ascii="Times New Roman" w:eastAsia="STHupo" w:hAnsi="Times New Roman" w:cs="Times New Roman"/>
          <w:noProof/>
        </w:rPr>
        <w:t>(</w:t>
      </w:r>
      <w:r w:rsidR="00DA0E24" w:rsidRPr="002B6F18">
        <w:rPr>
          <w:rFonts w:ascii="Times New Roman" w:eastAsia="STHupo" w:hAnsi="Times New Roman" w:cs="Times New Roman"/>
          <w:noProof/>
        </w:rPr>
        <w:t>e.g.</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GPP</w:t>
      </w:r>
      <w:r w:rsidR="00D570FA">
        <w:rPr>
          <w:rFonts w:ascii="Times New Roman" w:eastAsia="STHupo" w:hAnsi="Times New Roman" w:cs="Times New Roman"/>
          <w:noProof/>
        </w:rPr>
        <w:t xml:space="preserve"> and </w:t>
      </w:r>
      <w:r w:rsidR="00EC5B05" w:rsidRPr="002B6F18">
        <w:rPr>
          <w:rFonts w:ascii="Times New Roman" w:eastAsia="STHupo" w:hAnsi="Times New Roman" w:cs="Times New Roman"/>
          <w:noProof/>
        </w:rPr>
        <w:t>ER</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 xml:space="preserve">an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EC5B05" w:rsidRPr="002B6F18">
        <w:rPr>
          <w:rFonts w:ascii="Times New Roman" w:eastAsia="STHupo" w:hAnsi="Times New Roman" w:cs="Times New Roman"/>
          <w:noProof/>
        </w:rPr>
        <w:t xml:space="preserve"> directly from the oxygen, temperature and light data which works well for low gradient high GPP streams</w:t>
      </w:r>
      <w:r w:rsidR="00D570FA">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APCEIQ7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 Jr. and Madinger 2018)</w:t>
      </w:r>
      <w:r w:rsidR="00D570FA">
        <w:rPr>
          <w:rFonts w:ascii="Times New Roman" w:eastAsia="STHupo" w:hAnsi="Times New Roman" w:cs="Times New Roman"/>
          <w:noProof/>
        </w:rPr>
        <w:fldChar w:fldCharType="end"/>
      </w:r>
      <w:r w:rsidR="00D570FA">
        <w:rPr>
          <w:rFonts w:ascii="Times New Roman" w:eastAsia="STHupo" w:hAnsi="Times New Roman" w:cs="Times New Roman"/>
          <w:noProof/>
        </w:rPr>
        <w:t xml:space="preserve"> </w:t>
      </w:r>
      <w:r w:rsidR="00523790" w:rsidRPr="002B6F18">
        <w:rPr>
          <w:rFonts w:ascii="Times New Roman" w:eastAsia="STHupo" w:hAnsi="Times New Roman" w:cs="Times New Roman"/>
          <w:noProof/>
        </w:rPr>
        <w:t xml:space="preserve">wher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523790" w:rsidRPr="002B6F18">
        <w:rPr>
          <w:rFonts w:ascii="Times New Roman" w:eastAsia="STHupo" w:hAnsi="Times New Roman" w:cs="Times New Roman"/>
          <w:noProof/>
        </w:rPr>
        <w:t xml:space="preserve"> is considered a free parameter</w:t>
      </w:r>
      <w:r w:rsidR="00EC5B05" w:rsidRPr="002B6F18">
        <w:rPr>
          <w:rFonts w:ascii="Times New Roman" w:eastAsia="STHupo" w:hAnsi="Times New Roman" w:cs="Times New Roman"/>
          <w:noProof/>
        </w:rPr>
        <w:t>.</w:t>
      </w:r>
      <w:r w:rsidR="00EA3A64" w:rsidRPr="002B6F18">
        <w:rPr>
          <w:rFonts w:ascii="Times New Roman" w:eastAsia="STHupo" w:hAnsi="Times New Roman" w:cs="Times New Roman"/>
          <w:noProof/>
        </w:rPr>
        <w:t xml:space="preserve">  Another option is to supply a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EA3A64" w:rsidRPr="002B6F18">
        <w:rPr>
          <w:rFonts w:ascii="Times New Roman" w:eastAsia="STHupo" w:hAnsi="Times New Roman" w:cs="Times New Roman"/>
          <w:noProof/>
        </w:rPr>
        <w:t xml:space="preserve"> value and use the model to estimate only GPP and ER.</w:t>
      </w:r>
      <w:r w:rsidR="00C06B71" w:rsidRPr="002B6F18">
        <w:rPr>
          <w:rFonts w:ascii="Times New Roman" w:eastAsia="STHupo" w:hAnsi="Times New Roman" w:cs="Times New Roman"/>
          <w:noProof/>
        </w:rPr>
        <w:t xml:space="preserve">  </w:t>
      </w:r>
      <w:r w:rsidR="00EA3A64" w:rsidRPr="002B6F18">
        <w:rPr>
          <w:rFonts w:ascii="Times New Roman" w:eastAsia="STHupo" w:hAnsi="Times New Roman" w:cs="Times New Roman"/>
          <w:noProof/>
        </w:rPr>
        <w:t>It is recommended that in headwater streams this method is used where the K600 is measured using tracer gas additions</w:t>
      </w:r>
      <w:r w:rsidR="00D570FA">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noProof/>
        </w:rPr>
        <w:fldChar w:fldCharType="end"/>
      </w:r>
      <w:r w:rsidR="00EA3A64" w:rsidRPr="002B6F18">
        <w:rPr>
          <w:rFonts w:ascii="Times New Roman" w:eastAsia="STHupo" w:hAnsi="Times New Roman" w:cs="Times New Roman"/>
          <w:noProof/>
        </w:rPr>
        <w:t xml:space="preserve">.  I did not have the tracer gas method available to me so I investigated alternative methods of deriving a K600.  </w:t>
      </w:r>
    </w:p>
    <w:p w14:paraId="69B9D554" w14:textId="76456A1D" w:rsidR="009C43B4" w:rsidRPr="002B6F18" w:rsidRDefault="00DA0E24"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noProof/>
        </w:rPr>
        <w:t xml:space="preserve">One method I investigated for deriving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noProof/>
        </w:rPr>
        <w:t xml:space="preserve"> involved running the model with the option to estimate both metabolism an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noProof/>
        </w:rPr>
        <w:t xml:space="preserve"> for all samples.  From this data I </w:t>
      </w:r>
      <w:r w:rsidR="00815F52" w:rsidRPr="002B6F18">
        <w:rPr>
          <w:rFonts w:ascii="Times New Roman" w:eastAsia="STHupo" w:hAnsi="Times New Roman" w:cs="Times New Roman"/>
          <w:noProof/>
        </w:rPr>
        <w:t>ran a linear model in R of the diel oxygen data vs the modeled oxygen data and obtained an R</w:t>
      </w:r>
      <w:r w:rsidR="00815F52" w:rsidRPr="002B6F18">
        <w:rPr>
          <w:rFonts w:ascii="Times New Roman" w:eastAsia="STHupo" w:hAnsi="Times New Roman" w:cs="Times New Roman"/>
          <w:noProof/>
          <w:vertAlign w:val="superscript"/>
        </w:rPr>
        <w:t>2</w:t>
      </w:r>
      <w:r w:rsidR="00815F52" w:rsidRPr="002B6F18">
        <w:rPr>
          <w:rFonts w:ascii="Times New Roman" w:eastAsia="STHupo" w:hAnsi="Times New Roman" w:cs="Times New Roman"/>
          <w:noProof/>
        </w:rPr>
        <w:t xml:space="preserve"> value for each sample.</w:t>
      </w:r>
      <w:r w:rsidR="008D374A" w:rsidRPr="002B6F18">
        <w:rPr>
          <w:rFonts w:ascii="Times New Roman" w:eastAsia="STHupo" w:hAnsi="Times New Roman" w:cs="Times New Roman"/>
          <w:noProof/>
        </w:rPr>
        <w:t xml:space="preserve">  From these I selected th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8D374A" w:rsidRPr="002B6F18">
        <w:rPr>
          <w:rFonts w:ascii="Times New Roman" w:eastAsia="STHupo" w:hAnsi="Times New Roman" w:cs="Times New Roman"/>
          <w:noProof/>
        </w:rPr>
        <w:t xml:space="preserve">’s from a subset of the models </w:t>
      </w:r>
      <w:r w:rsidR="00815F52" w:rsidRPr="002B6F18">
        <w:rPr>
          <w:rFonts w:ascii="Times New Roman" w:eastAsia="STHupo" w:hAnsi="Times New Roman" w:cs="Times New Roman"/>
          <w:noProof/>
        </w:rPr>
        <w:t>that had</w:t>
      </w:r>
      <w:r w:rsidR="00C05D51" w:rsidRPr="002B6F18">
        <w:rPr>
          <w:rFonts w:ascii="Times New Roman" w:eastAsia="STHupo" w:hAnsi="Times New Roman" w:cs="Times New Roman"/>
          <w:noProof/>
        </w:rPr>
        <w:t xml:space="preserve"> +</w:t>
      </w:r>
      <w:r w:rsidR="00F2441B" w:rsidRPr="00F2441B">
        <w:rPr>
          <w:rFonts w:ascii="Times New Roman" w:eastAsia="STHupo" w:hAnsi="Times New Roman" w:cs="Times New Roman"/>
          <w:i/>
          <w:noProof/>
        </w:rPr>
        <w:t xml:space="preserve"> </w:t>
      </w:r>
      <w:r w:rsidR="00F2441B" w:rsidRPr="004B6E31">
        <w:rPr>
          <w:rFonts w:ascii="Times New Roman" w:eastAsia="STHupo" w:hAnsi="Times New Roman" w:cs="Times New Roman"/>
          <w:i/>
          <w:noProof/>
        </w:rPr>
        <w:lastRenderedPageBreak/>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noProof/>
        </w:rPr>
        <w:t>,</w:t>
      </w:r>
      <w:r w:rsidR="00815F52" w:rsidRPr="002B6F18">
        <w:rPr>
          <w:rFonts w:ascii="Times New Roman" w:eastAsia="STHupo" w:hAnsi="Times New Roman" w:cs="Times New Roman"/>
          <w:noProof/>
        </w:rPr>
        <w:t xml:space="preserve"> </w:t>
      </w:r>
      <w:r w:rsidR="00C05D51" w:rsidRPr="002B6F18">
        <w:rPr>
          <w:rFonts w:ascii="Times New Roman" w:eastAsia="STHupo" w:hAnsi="Times New Roman" w:cs="Times New Roman"/>
          <w:noProof/>
        </w:rPr>
        <w:t xml:space="preserve">+GPP, </w:t>
      </w:r>
      <w:r w:rsidR="00C05D51" w:rsidRPr="002B6F18">
        <w:rPr>
          <w:rFonts w:ascii="Times New Roman" w:eastAsia="STHupo" w:hAnsi="Times New Roman" w:cs="Times New Roman"/>
        </w:rPr>
        <w:t>–</w:t>
      </w:r>
      <w:r w:rsidR="008D374A" w:rsidRPr="002B6F18">
        <w:rPr>
          <w:rFonts w:ascii="Times New Roman" w:eastAsia="STHupo" w:hAnsi="Times New Roman" w:cs="Times New Roman"/>
          <w:noProof/>
        </w:rPr>
        <w:t xml:space="preserve">ER and </w:t>
      </w:r>
      <w:r w:rsidR="008D374A" w:rsidRPr="00D42D68">
        <w:rPr>
          <w:rFonts w:ascii="Times New Roman" w:eastAsia="STHupo" w:hAnsi="Times New Roman" w:cs="Times New Roman"/>
          <w:i/>
          <w:noProof/>
        </w:rPr>
        <w:t>R</w:t>
      </w:r>
      <w:r w:rsidR="008D374A" w:rsidRPr="002B6F18">
        <w:rPr>
          <w:rFonts w:ascii="Times New Roman" w:eastAsia="STHupo" w:hAnsi="Times New Roman" w:cs="Times New Roman"/>
          <w:noProof/>
          <w:vertAlign w:val="superscript"/>
        </w:rPr>
        <w:t>2</w:t>
      </w:r>
      <w:r w:rsidR="008D374A" w:rsidRPr="002B6F18">
        <w:rPr>
          <w:rFonts w:ascii="Times New Roman" w:eastAsia="STHupo" w:hAnsi="Times New Roman" w:cs="Times New Roman"/>
          <w:noProof/>
        </w:rPr>
        <w:t>&gt;0.95 to run regressions</w:t>
      </w:r>
      <w:r w:rsidR="00352DA0" w:rsidRPr="002B6F18">
        <w:rPr>
          <w:rFonts w:ascii="Times New Roman" w:eastAsia="STHupo" w:hAnsi="Times New Roman" w:cs="Times New Roman"/>
          <w:noProof/>
        </w:rPr>
        <w:t xml:space="preserve"> with</w:t>
      </w:r>
      <w:r w:rsidR="008D374A" w:rsidRPr="002B6F18">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noProof/>
        </w:rPr>
        <w:fldChar w:fldCharType="end"/>
      </w:r>
      <w:r w:rsidR="00D570FA">
        <w:rPr>
          <w:rFonts w:ascii="Times New Roman" w:eastAsia="STHupo" w:hAnsi="Times New Roman" w:cs="Times New Roman"/>
        </w:rPr>
        <w:t xml:space="preserve"> </w:t>
      </w:r>
      <w:r w:rsidR="008D374A" w:rsidRPr="002B6F18">
        <w:rPr>
          <w:rFonts w:ascii="Times New Roman" w:eastAsia="STHupo" w:hAnsi="Times New Roman" w:cs="Times New Roman"/>
        </w:rPr>
        <w:t>assert that the model output is erroneou</w:t>
      </w:r>
      <w:r w:rsidR="00352DA0" w:rsidRPr="002B6F18">
        <w:rPr>
          <w:rFonts w:ascii="Times New Roman" w:eastAsia="STHupo" w:hAnsi="Times New Roman" w:cs="Times New Roman"/>
        </w:rPr>
        <w:t>s if the GPP is negative or if the ER is positive</w:t>
      </w:r>
      <w:r w:rsidR="009C43B4" w:rsidRPr="002B6F18">
        <w:rPr>
          <w:rFonts w:ascii="Times New Roman" w:eastAsia="STHupo" w:hAnsi="Times New Roman" w:cs="Times New Roman"/>
        </w:rPr>
        <w:t xml:space="preserve"> and</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D570FA">
        <w:rPr>
          <w:rFonts w:ascii="Times New Roman" w:eastAsia="STHupo" w:hAnsi="Times New Roman" w:cs="Times New Roman"/>
        </w:rPr>
        <w:instrText xml:space="preserve"> ADDIN ZOTERO_ITEM CSL_CITATION {"citationID":"jLt4HbC4","properties":{"formattedCitation":"(Demars et al. 2015)","plainCitation":"(Demars et al. 2015)","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shortTitle":"Stream metabolism and the open diel oxygen method","language":"en","author":[{"family":"Demars","given":"Benoît O. L."},{"family":"Thompson","given":"Joshua"},{"family":"Manson","given":"J. Russell"}],"issued":{"date-parts":[["2015"]]}}}],"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 xml:space="preserve">Demars et al. </w:t>
      </w:r>
      <w:r w:rsidR="00D570FA">
        <w:rPr>
          <w:rFonts w:ascii="Times New Roman" w:hAnsi="Times New Roman" w:cs="Times New Roman"/>
        </w:rPr>
        <w:t>(</w:t>
      </w:r>
      <w:r w:rsidR="00D570FA" w:rsidRPr="00C70BDB">
        <w:rPr>
          <w:rFonts w:ascii="Times New Roman" w:hAnsi="Times New Roman" w:cs="Times New Roman"/>
        </w:rPr>
        <w:t>2015)</w:t>
      </w:r>
      <w:r w:rsidR="00D570FA">
        <w:rPr>
          <w:rFonts w:ascii="Times New Roman" w:eastAsia="STHupo" w:hAnsi="Times New Roman" w:cs="Times New Roman"/>
        </w:rPr>
        <w:fldChar w:fldCharType="end"/>
      </w:r>
      <w:r w:rsidR="00D570FA">
        <w:rPr>
          <w:rFonts w:ascii="Times New Roman" w:eastAsia="STHupo" w:hAnsi="Times New Roman" w:cs="Times New Roman"/>
          <w:noProof/>
        </w:rPr>
        <w:t xml:space="preserve"> </w:t>
      </w:r>
      <w:r w:rsidR="009C43B4" w:rsidRPr="002B6F18">
        <w:rPr>
          <w:rFonts w:ascii="Times New Roman" w:eastAsia="STHupo" w:hAnsi="Times New Roman" w:cs="Times New Roman"/>
          <w:noProof/>
        </w:rPr>
        <w:t xml:space="preserve">indicate a negati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9C43B4" w:rsidRPr="002B6F18">
        <w:rPr>
          <w:rFonts w:ascii="Times New Roman" w:eastAsia="STHupo" w:hAnsi="Times New Roman" w:cs="Times New Roman"/>
          <w:noProof/>
        </w:rPr>
        <w:t xml:space="preserve"> can not be trusted</w:t>
      </w:r>
      <w:r w:rsidR="00352DA0" w:rsidRPr="002B6F18">
        <w:rPr>
          <w:rFonts w:ascii="Times New Roman" w:eastAsia="STHupo" w:hAnsi="Times New Roman" w:cs="Times New Roman"/>
        </w:rPr>
        <w:t xml:space="preserve">.  I ran regressions with thes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52DA0" w:rsidRPr="002B6F18">
        <w:rPr>
          <w:rFonts w:ascii="Times New Roman" w:eastAsia="STHupo" w:hAnsi="Times New Roman" w:cs="Times New Roman"/>
        </w:rPr>
        <w:t xml:space="preserve"> values against all of the relevant data I had collected and found that average stream velocity had the highest </w:t>
      </w:r>
      <w:r w:rsidR="00352DA0" w:rsidRPr="00D42D68">
        <w:rPr>
          <w:rFonts w:ascii="Times New Roman" w:eastAsia="STHupo" w:hAnsi="Times New Roman" w:cs="Times New Roman"/>
          <w:i/>
        </w:rPr>
        <w:t>R</w:t>
      </w:r>
      <w:r w:rsidR="00352DA0" w:rsidRPr="002B6F18">
        <w:rPr>
          <w:rFonts w:ascii="Times New Roman" w:eastAsia="STHupo" w:hAnsi="Times New Roman" w:cs="Times New Roman"/>
          <w:vertAlign w:val="superscript"/>
        </w:rPr>
        <w:t>2</w:t>
      </w:r>
      <w:r w:rsidR="00352DA0" w:rsidRPr="002B6F18">
        <w:rPr>
          <w:rFonts w:ascii="Times New Roman" w:eastAsia="STHupo" w:hAnsi="Times New Roman" w:cs="Times New Roman"/>
        </w:rPr>
        <w:t xml:space="preserve">.  I used the stream velocity vs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52DA0" w:rsidRPr="002B6F18">
        <w:rPr>
          <w:rFonts w:ascii="Times New Roman" w:eastAsia="STHupo" w:hAnsi="Times New Roman" w:cs="Times New Roman"/>
        </w:rPr>
        <w:t xml:space="preserve"> </w:t>
      </w:r>
      <w:r w:rsidR="009C43B4" w:rsidRPr="002B6F18">
        <w:rPr>
          <w:rFonts w:ascii="Times New Roman" w:eastAsia="STHupo" w:hAnsi="Times New Roman" w:cs="Times New Roman"/>
        </w:rPr>
        <w:t xml:space="preserve">to derive an equation that </w:t>
      </w:r>
      <w:r w:rsidR="00352DA0" w:rsidRPr="002B6F18">
        <w:rPr>
          <w:rFonts w:ascii="Times New Roman" w:eastAsia="STHupo" w:hAnsi="Times New Roman" w:cs="Times New Roman"/>
        </w:rPr>
        <w:t xml:space="preserve">was then used to estimate th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rPr>
        <w:t xml:space="preserve"> values for the models that were thrown out</w:t>
      </w:r>
      <w:r w:rsidR="009C43B4" w:rsidRPr="002B6F18">
        <w:rPr>
          <w:rFonts w:ascii="Times New Roman" w:eastAsia="STHupo" w:hAnsi="Times New Roman" w:cs="Times New Roman"/>
        </w:rPr>
        <w:t>:</w:t>
      </w:r>
      <w:r w:rsidR="00C05D51" w:rsidRPr="002B6F18">
        <w:rPr>
          <w:rFonts w:ascii="Times New Roman" w:eastAsia="STHupo" w:hAnsi="Times New Roman" w:cs="Times New Roman"/>
        </w:rPr>
        <w:t xml:space="preserve">  </w:t>
      </w:r>
    </w:p>
    <w:p w14:paraId="58D4BD7B" w14:textId="33400DE4" w:rsidR="009C43B4" w:rsidRPr="002B6F18" w:rsidRDefault="005A1765">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noProof/>
                    </w:rPr>
                    <m:t>K</m:t>
                  </m:r>
                  <m:r>
                    <m:rPr>
                      <m:sty m:val="p"/>
                    </m:rPr>
                    <w:rPr>
                      <w:rFonts w:ascii="Cambria Math" w:eastAsia="STHupo" w:hAnsi="Cambria Math" w:cs="Times New Roman"/>
                      <w:noProof/>
                      <w:vertAlign w:val="subscript"/>
                    </w:rPr>
                    <m:t>600</m:t>
                  </m:r>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velocity</m:t>
                  </m:r>
                </m:e>
              </m:d>
            </m:e>
          </m:func>
          <m:r>
            <w:rPr>
              <w:rFonts w:ascii="Cambria Math" w:eastAsia="STHupo" w:hAnsi="Cambria Math" w:cs="Times New Roman"/>
            </w:rPr>
            <m:t>+3.2482</m:t>
          </m:r>
        </m:oMath>
      </m:oMathPara>
    </w:p>
    <w:p w14:paraId="7475F710" w14:textId="159E62F7" w:rsidR="009C43B4" w:rsidRPr="002B6F18" w:rsidRDefault="003C4E2C">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w:t>
      </w:r>
      <w:r w:rsidR="0017188A" w:rsidRPr="002B6F18">
        <w:rPr>
          <w:rFonts w:ascii="Times New Roman" w:eastAsia="STHupo" w:hAnsi="Times New Roman" w:cs="Times New Roman"/>
          <w:noProof/>
        </w:rPr>
        <w:t>14</w:t>
      </w:r>
      <w:r w:rsidR="009C43B4" w:rsidRPr="002B6F18">
        <w:rPr>
          <w:rFonts w:ascii="Times New Roman" w:eastAsia="STHupo" w:hAnsi="Times New Roman" w:cs="Times New Roman"/>
          <w:noProof/>
        </w:rPr>
        <w:t>, R</w:t>
      </w:r>
      <w:r w:rsidR="009C43B4"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27, P=0.07</w:t>
      </w:r>
    </w:p>
    <w:p w14:paraId="7D3E5D46" w14:textId="3B61B5CD" w:rsidR="00F71DE9" w:rsidRPr="002B6F18" w:rsidRDefault="009C43B4">
      <w:pPr>
        <w:spacing w:line="480" w:lineRule="auto"/>
        <w:rPr>
          <w:rFonts w:ascii="Times New Roman" w:eastAsia="STHupo" w:hAnsi="Times New Roman" w:cs="Times New Roman"/>
          <w:noProof/>
        </w:rPr>
      </w:pPr>
      <w:r w:rsidRPr="002B6F18">
        <w:rPr>
          <w:rFonts w:ascii="Times New Roman" w:eastAsia="STHupo" w:hAnsi="Times New Roman" w:cs="Times New Roman"/>
          <w:noProof/>
        </w:rPr>
        <w:t xml:space="preserve">Where </w:t>
      </w:r>
      <w:r w:rsidRPr="002B6F18">
        <w:rPr>
          <w:rFonts w:ascii="Times New Roman" w:eastAsia="STHupo" w:hAnsi="Times New Roman" w:cs="Times New Roman"/>
          <w:i/>
          <w:noProof/>
        </w:rPr>
        <w:t>K600</w:t>
      </w:r>
      <w:r w:rsidRPr="002B6F18">
        <w:rPr>
          <w:rFonts w:ascii="Times New Roman" w:eastAsia="STHupo" w:hAnsi="Times New Roman" w:cs="Times New Roman"/>
          <w:noProof/>
        </w:rPr>
        <w:t xml:space="preserve"> is the general gas exchange rate in units of 1/d and </w:t>
      </w:r>
      <w:r w:rsidRPr="002B6F18">
        <w:rPr>
          <w:rFonts w:ascii="Times New Roman" w:eastAsia="STHupo" w:hAnsi="Times New Roman" w:cs="Times New Roman"/>
          <w:i/>
          <w:noProof/>
        </w:rPr>
        <w:t>velocity</w:t>
      </w:r>
      <w:r w:rsidRPr="002B6F18">
        <w:rPr>
          <w:rFonts w:ascii="Times New Roman" w:eastAsia="STHupo" w:hAnsi="Times New Roman" w:cs="Times New Roman"/>
          <w:noProof/>
        </w:rPr>
        <w:t xml:space="preserve"> is the average stream velocity</w:t>
      </w:r>
      <w:r w:rsidR="00D617F4" w:rsidRPr="002B6F18">
        <w:rPr>
          <w:rFonts w:ascii="Times New Roman" w:eastAsia="STHupo" w:hAnsi="Times New Roman" w:cs="Times New Roman"/>
          <w:noProof/>
        </w:rPr>
        <w:t xml:space="preserve"> in m s</w:t>
      </w:r>
      <w:r w:rsidR="00D617F4" w:rsidRPr="002B6F18">
        <w:rPr>
          <w:rFonts w:ascii="Times New Roman" w:eastAsia="STHupo" w:hAnsi="Times New Roman" w:cs="Times New Roman"/>
          <w:noProof/>
          <w:vertAlign w:val="superscript"/>
        </w:rPr>
        <w:t>-1</w:t>
      </w:r>
      <w:r w:rsidRPr="002B6F18">
        <w:rPr>
          <w:rFonts w:ascii="Times New Roman" w:eastAsia="STHupo" w:hAnsi="Times New Roman" w:cs="Times New Roman"/>
          <w:noProof/>
        </w:rPr>
        <w:t>.</w:t>
      </w:r>
      <w:r w:rsidR="00C06B71" w:rsidRPr="002B6F18">
        <w:rPr>
          <w:rFonts w:ascii="Times New Roman" w:eastAsia="STHupo" w:hAnsi="Times New Roman" w:cs="Times New Roman"/>
          <w:noProof/>
        </w:rPr>
        <w:t xml:space="preserve">  </w:t>
      </w:r>
      <w:r w:rsidR="00C05D51" w:rsidRPr="002B6F18">
        <w:rPr>
          <w:rFonts w:ascii="Times New Roman" w:eastAsia="STHupo" w:hAnsi="Times New Roman" w:cs="Times New Roman"/>
        </w:rPr>
        <w:t xml:space="preserve">These models were re-run with the derive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rPr>
        <w:t xml:space="preserve"> values and metabolism was estimated again.  The metabolism estimates from all of these models were then kept if they had +GPP and –ER</w:t>
      </w:r>
      <w:r w:rsidR="000B3FD5" w:rsidRPr="002B6F18">
        <w:rPr>
          <w:rFonts w:ascii="Times New Roman" w:eastAsia="STHupo" w:hAnsi="Times New Roman" w:cs="Times New Roman"/>
        </w:rPr>
        <w:t xml:space="preserve"> which resulted in 21</w:t>
      </w:r>
      <w:r w:rsidR="00C06B71" w:rsidRPr="002B6F18">
        <w:rPr>
          <w:rFonts w:ascii="Times New Roman" w:eastAsia="STHupo" w:hAnsi="Times New Roman" w:cs="Times New Roman"/>
        </w:rPr>
        <w:t xml:space="preserve"> models</w:t>
      </w:r>
      <w:r w:rsidR="00C05D51" w:rsidRPr="002B6F18">
        <w:rPr>
          <w:rFonts w:ascii="Times New Roman" w:eastAsia="STHupo" w:hAnsi="Times New Roman" w:cs="Times New Roman"/>
        </w:rPr>
        <w:t>.</w:t>
      </w:r>
    </w:p>
    <w:p w14:paraId="40DD7D9D" w14:textId="3D4D489E" w:rsidR="00D47A4A" w:rsidRPr="002B6F18" w:rsidRDefault="00C06B71"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noProof/>
        </w:rPr>
        <w:t xml:space="preserve">The other method I investigated was </w:t>
      </w:r>
      <w:r w:rsidR="003C77A3" w:rsidRPr="002B6F18">
        <w:rPr>
          <w:rFonts w:ascii="Times New Roman" w:eastAsia="STHupo" w:hAnsi="Times New Roman" w:cs="Times New Roman"/>
          <w:noProof/>
        </w:rPr>
        <w:t>to derive</w:t>
      </w:r>
      <w:r w:rsidRPr="002B6F18">
        <w:rPr>
          <w:rFonts w:ascii="Times New Roman" w:eastAsia="STHupo" w:hAnsi="Times New Roman" w:cs="Times New Roman"/>
          <w:noProof/>
        </w:rPr>
        <w:t xml:space="preser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C77A3" w:rsidRPr="002B6F18">
        <w:rPr>
          <w:rFonts w:ascii="Times New Roman" w:eastAsia="STHupo" w:hAnsi="Times New Roman" w:cs="Times New Roman"/>
          <w:noProof/>
        </w:rPr>
        <w:t xml:space="preserve"> values</w:t>
      </w:r>
      <w:r w:rsidRPr="002B6F18">
        <w:rPr>
          <w:rFonts w:ascii="Times New Roman" w:eastAsia="STHupo" w:hAnsi="Times New Roman" w:cs="Times New Roman"/>
          <w:noProof/>
        </w:rPr>
        <w:t xml:space="preserve"> from literature data.</w:t>
      </w:r>
      <w:r w:rsidR="00E73A40" w:rsidRPr="002B6F18">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zeS7kbT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143D8D">
        <w:rPr>
          <w:rFonts w:ascii="Times New Roman" w:hAnsi="Times New Roman" w:cs="Times New Roman"/>
        </w:rPr>
        <w:t xml:space="preserve"> </w:t>
      </w:r>
      <w:r w:rsidR="00D570FA" w:rsidRPr="00C70BDB">
        <w:rPr>
          <w:rFonts w:ascii="Times New Roman" w:hAnsi="Times New Roman" w:cs="Times New Roman"/>
        </w:rPr>
        <w:t xml:space="preserve">and Madinger </w:t>
      </w:r>
      <w:r w:rsidR="00143D8D">
        <w:rPr>
          <w:rFonts w:ascii="Times New Roman" w:hAnsi="Times New Roman" w:cs="Times New Roman"/>
        </w:rPr>
        <w:t>(</w:t>
      </w:r>
      <w:r w:rsidR="00D570FA" w:rsidRPr="00C70BDB">
        <w:rPr>
          <w:rFonts w:ascii="Times New Roman" w:hAnsi="Times New Roman" w:cs="Times New Roman"/>
        </w:rPr>
        <w:t>2018)</w:t>
      </w:r>
      <w:r w:rsidR="00D570FA">
        <w:rPr>
          <w:rFonts w:ascii="Times New Roman" w:eastAsia="STHupo" w:hAnsi="Times New Roman" w:cs="Times New Roman"/>
          <w:noProof/>
        </w:rPr>
        <w:fldChar w:fldCharType="end"/>
      </w:r>
      <w:r w:rsidR="00143D8D">
        <w:rPr>
          <w:rFonts w:ascii="Times New Roman" w:eastAsia="STHupo" w:hAnsi="Times New Roman" w:cs="Times New Roman"/>
          <w:noProof/>
        </w:rPr>
        <w:t xml:space="preserve"> </w:t>
      </w:r>
      <w:r w:rsidR="009B35D1" w:rsidRPr="002B6F18">
        <w:rPr>
          <w:rFonts w:ascii="Times New Roman" w:eastAsia="STHupo" w:hAnsi="Times New Roman" w:cs="Times New Roman"/>
          <w:noProof/>
        </w:rPr>
        <w:t xml:space="preserve">suggest there is </w:t>
      </w:r>
      <w:r w:rsidR="003C77A3" w:rsidRPr="002B6F18">
        <w:rPr>
          <w:rFonts w:ascii="Times New Roman" w:eastAsia="STHupo" w:hAnsi="Times New Roman" w:cs="Times New Roman"/>
          <w:noProof/>
        </w:rPr>
        <w:t xml:space="preserve">a strong relationship between stream slope and gas exchange and include slope data along with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C77A3" w:rsidRPr="002B6F18">
        <w:rPr>
          <w:rFonts w:ascii="Times New Roman" w:eastAsia="STHupo" w:hAnsi="Times New Roman" w:cs="Times New Roman"/>
          <w:noProof/>
        </w:rPr>
        <w:t xml:space="preserve"> values as determined by Arg</w:t>
      </w:r>
      <w:r w:rsidR="000B3FD5" w:rsidRPr="002B6F18">
        <w:rPr>
          <w:rFonts w:ascii="Times New Roman" w:eastAsia="STHupo" w:hAnsi="Times New Roman" w:cs="Times New Roman"/>
          <w:noProof/>
        </w:rPr>
        <w:t>on gas inject</w:t>
      </w:r>
      <w:r w:rsidR="00D617F4" w:rsidRPr="002B6F18">
        <w:rPr>
          <w:rFonts w:ascii="Times New Roman" w:eastAsia="STHupo" w:hAnsi="Times New Roman" w:cs="Times New Roman"/>
          <w:noProof/>
        </w:rPr>
        <w:t>ions to the stream.  I used their</w:t>
      </w:r>
      <w:r w:rsidR="000B3FD5" w:rsidRPr="002B6F18">
        <w:rPr>
          <w:rFonts w:ascii="Times New Roman" w:eastAsia="STHupo" w:hAnsi="Times New Roman" w:cs="Times New Roman"/>
          <w:noProof/>
        </w:rPr>
        <w:t xml:space="preserve"> data to derive an equation</w:t>
      </w:r>
      <w:r w:rsidR="00DD0E75" w:rsidRPr="002B6F18">
        <w:rPr>
          <w:rFonts w:ascii="Times New Roman" w:eastAsia="STHupo" w:hAnsi="Times New Roman" w:cs="Times New Roman"/>
          <w:noProof/>
        </w:rPr>
        <w:t>:</w:t>
      </w:r>
    </w:p>
    <w:p w14:paraId="72A9DE5A" w14:textId="4BBC6CB0" w:rsidR="00876AB8" w:rsidRPr="002B6F18" w:rsidRDefault="005A1765">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K600</m:t>
                  </m:r>
                </m:e>
              </m:d>
            </m:e>
          </m:func>
          <m:r>
            <w:rPr>
              <w:rFonts w:ascii="Cambria Math" w:eastAsia="STHupo" w:hAnsi="Cambria Math" w:cs="Times New Roman"/>
            </w:rPr>
            <m:t>=0.9557</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slope</m:t>
                  </m:r>
                </m:e>
              </m:d>
            </m:e>
          </m:func>
          <m:r>
            <w:rPr>
              <w:rFonts w:ascii="Cambria Math" w:eastAsia="STHupo" w:hAnsi="Cambria Math" w:cs="Times New Roman"/>
            </w:rPr>
            <m:t>+3.0667</m:t>
          </m:r>
        </m:oMath>
      </m:oMathPara>
    </w:p>
    <w:p w14:paraId="16A26A9D" w14:textId="4EC0B5D4" w:rsidR="008A2812" w:rsidRPr="002B6F18" w:rsidRDefault="008A2812">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8, R</w:t>
      </w:r>
      <w:r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68, P=0.01</w:t>
      </w:r>
    </w:p>
    <w:p w14:paraId="074145D0" w14:textId="58E7A2A6" w:rsidR="00C20232" w:rsidRPr="002B6F18" w:rsidRDefault="00DD0E75">
      <w:pPr>
        <w:spacing w:line="480" w:lineRule="auto"/>
        <w:rPr>
          <w:rFonts w:ascii="Times New Roman" w:eastAsia="STHupo" w:hAnsi="Times New Roman" w:cs="Times New Roman"/>
        </w:rPr>
      </w:pPr>
      <w:r w:rsidRPr="002B6F18">
        <w:rPr>
          <w:rFonts w:ascii="Times New Roman" w:eastAsia="STHupo" w:hAnsi="Times New Roman" w:cs="Times New Roman"/>
          <w:noProof/>
        </w:rPr>
        <w:t xml:space="preserve">Where </w:t>
      </w:r>
      <w:r w:rsidRPr="002B6F18">
        <w:rPr>
          <w:rFonts w:ascii="Times New Roman" w:eastAsia="STHupo" w:hAnsi="Times New Roman" w:cs="Times New Roman"/>
          <w:i/>
          <w:noProof/>
        </w:rPr>
        <w:t>K600</w:t>
      </w:r>
      <w:r w:rsidRPr="002B6F18">
        <w:rPr>
          <w:rFonts w:ascii="Times New Roman" w:eastAsia="STHupo" w:hAnsi="Times New Roman" w:cs="Times New Roman"/>
          <w:noProof/>
        </w:rPr>
        <w:t xml:space="preserve"> is the </w:t>
      </w:r>
      <w:r w:rsidR="00F71DE9" w:rsidRPr="002B6F18">
        <w:rPr>
          <w:rFonts w:ascii="Times New Roman" w:eastAsia="STHupo" w:hAnsi="Times New Roman" w:cs="Times New Roman"/>
          <w:noProof/>
        </w:rPr>
        <w:t xml:space="preserve">general </w:t>
      </w:r>
      <w:r w:rsidRPr="002B6F18">
        <w:rPr>
          <w:rFonts w:ascii="Times New Roman" w:eastAsia="STHupo" w:hAnsi="Times New Roman" w:cs="Times New Roman"/>
          <w:noProof/>
        </w:rPr>
        <w:t>gas exchange rate</w:t>
      </w:r>
      <w:r w:rsidR="00F71DE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in units of 1/d and </w:t>
      </w:r>
      <w:r w:rsidRPr="002B6F18">
        <w:rPr>
          <w:rFonts w:ascii="Times New Roman" w:eastAsia="STHupo" w:hAnsi="Times New Roman" w:cs="Times New Roman"/>
          <w:i/>
          <w:noProof/>
        </w:rPr>
        <w:t>slope</w:t>
      </w:r>
      <w:r w:rsidRPr="002B6F18">
        <w:rPr>
          <w:rFonts w:ascii="Times New Roman" w:eastAsia="STHupo" w:hAnsi="Times New Roman" w:cs="Times New Roman"/>
          <w:noProof/>
        </w:rPr>
        <w:t xml:space="preserve"> is the stream slope</w:t>
      </w:r>
      <w:r w:rsidR="00F71DE9" w:rsidRPr="002B6F18">
        <w:rPr>
          <w:rFonts w:ascii="Times New Roman" w:eastAsia="STHupo" w:hAnsi="Times New Roman" w:cs="Times New Roman"/>
          <w:noProof/>
        </w:rPr>
        <w:t xml:space="preserve"> in %.</w:t>
      </w:r>
      <w:r w:rsidR="0017188A" w:rsidRPr="002B6F18">
        <w:rPr>
          <w:rFonts w:ascii="Times New Roman" w:eastAsia="STHupo" w:hAnsi="Times New Roman" w:cs="Times New Roman"/>
          <w:noProof/>
        </w:rPr>
        <w:t xml:space="preserve">  This equation was used to deri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17188A" w:rsidRPr="002B6F18">
        <w:rPr>
          <w:rFonts w:ascii="Times New Roman" w:eastAsia="STHupo" w:hAnsi="Times New Roman" w:cs="Times New Roman"/>
          <w:noProof/>
        </w:rPr>
        <w:t xml:space="preserve"> values for all of the models which ultimately produced </w:t>
      </w:r>
      <w:r w:rsidR="0017188A" w:rsidRPr="002B6F18">
        <w:rPr>
          <w:rFonts w:ascii="Times New Roman" w:eastAsia="STHupo" w:hAnsi="Times New Roman" w:cs="Times New Roman"/>
        </w:rPr>
        <w:t xml:space="preserve">26 models </w:t>
      </w:r>
      <w:r w:rsidR="0017188A" w:rsidRPr="002B6F18">
        <w:rPr>
          <w:rFonts w:ascii="Times New Roman" w:eastAsia="STHupo" w:hAnsi="Times New Roman" w:cs="Times New Roman"/>
          <w:noProof/>
        </w:rPr>
        <w:t xml:space="preserve">displaying </w:t>
      </w:r>
      <w:r w:rsidR="0017188A" w:rsidRPr="002B6F18">
        <w:rPr>
          <w:rFonts w:ascii="Times New Roman" w:eastAsia="STHupo" w:hAnsi="Times New Roman" w:cs="Times New Roman"/>
        </w:rPr>
        <w:t xml:space="preserve">+GPP and –ER after the inverse modeling </w:t>
      </w:r>
      <w:proofErr w:type="gramStart"/>
      <w:r w:rsidR="0017188A" w:rsidRPr="002B6F18">
        <w:rPr>
          <w:rFonts w:ascii="Times New Roman" w:eastAsia="STHupo" w:hAnsi="Times New Roman" w:cs="Times New Roman"/>
        </w:rPr>
        <w:t>was</w:t>
      </w:r>
      <w:proofErr w:type="gramEnd"/>
      <w:r w:rsidR="0017188A" w:rsidRPr="002B6F18">
        <w:rPr>
          <w:rFonts w:ascii="Times New Roman" w:eastAsia="STHupo" w:hAnsi="Times New Roman" w:cs="Times New Roman"/>
        </w:rPr>
        <w:t xml:space="preserve"> run.</w:t>
      </w:r>
    </w:p>
    <w:p w14:paraId="6E2FBD6B" w14:textId="518E9482" w:rsidR="004455A0" w:rsidRPr="002B6F18" w:rsidRDefault="00523790"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rPr>
        <w:lastRenderedPageBreak/>
        <w:t>I chose to c</w:t>
      </w:r>
      <w:r w:rsidR="00633E52" w:rsidRPr="002B6F18">
        <w:rPr>
          <w:rFonts w:ascii="Times New Roman" w:eastAsia="STHupo" w:hAnsi="Times New Roman" w:cs="Times New Roman"/>
        </w:rPr>
        <w:t>ontinue analysis with the model output</w:t>
      </w:r>
      <w:r w:rsidRPr="002B6F18">
        <w:rPr>
          <w:rFonts w:ascii="Times New Roman" w:eastAsia="STHupo" w:hAnsi="Times New Roman" w:cs="Times New Roman"/>
        </w:rPr>
        <w:t xml:space="preserve"> produced by the literature derive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rPr>
        <w:t xml:space="preserve"> values.  </w:t>
      </w:r>
      <w:r w:rsidR="00633E52" w:rsidRPr="002B6F18">
        <w:rPr>
          <w:rFonts w:ascii="Times New Roman" w:eastAsia="STHupo" w:hAnsi="Times New Roman" w:cs="Times New Roman"/>
        </w:rPr>
        <w:t xml:space="preserve">I did this because the inverse modeling that estimates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633E52" w:rsidRPr="002B6F18">
        <w:rPr>
          <w:rFonts w:ascii="Times New Roman" w:eastAsia="STHupo" w:hAnsi="Times New Roman" w:cs="Times New Roman"/>
        </w:rPr>
        <w:t xml:space="preserve"> as a free parameter is intended for streams </w:t>
      </w:r>
      <w:r w:rsidR="008D210A" w:rsidRPr="002B6F18">
        <w:rPr>
          <w:rFonts w:ascii="Times New Roman" w:eastAsia="STHupo" w:hAnsi="Times New Roman" w:cs="Times New Roman"/>
        </w:rPr>
        <w:t xml:space="preserve">that generally have a lower gradient </w:t>
      </w:r>
      <w:r w:rsidR="00633E52" w:rsidRPr="002B6F18">
        <w:rPr>
          <w:rFonts w:ascii="Times New Roman" w:eastAsia="STHupo" w:hAnsi="Times New Roman" w:cs="Times New Roman"/>
        </w:rPr>
        <w:t xml:space="preserve">and </w:t>
      </w:r>
      <w:r w:rsidR="00143D8D">
        <w:rPr>
          <w:rFonts w:ascii="Times New Roman" w:eastAsia="STHupo" w:hAnsi="Times New Roman" w:cs="Times New Roman"/>
        </w:rPr>
        <w:fldChar w:fldCharType="begin"/>
      </w:r>
      <w:r w:rsidR="00143D8D">
        <w:rPr>
          <w:rFonts w:ascii="Times New Roman" w:eastAsia="STHupo" w:hAnsi="Times New Roman" w:cs="Times New Roman"/>
        </w:rPr>
        <w:instrText xml:space="preserve"> ADDIN ZOTERO_ITEM CSL_CITATION {"citationID":"gBgvdFau","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Pr>
          <w:rFonts w:ascii="Times New Roman" w:eastAsia="STHupo" w:hAnsi="Times New Roman" w:cs="Times New Roman"/>
        </w:rPr>
        <w:fldChar w:fldCharType="separate"/>
      </w:r>
      <w:r w:rsidR="00143D8D" w:rsidRPr="00C70BDB">
        <w:rPr>
          <w:rFonts w:ascii="Times New Roman" w:hAnsi="Times New Roman" w:cs="Times New Roman"/>
        </w:rPr>
        <w:t>Hall</w:t>
      </w:r>
      <w:r w:rsidR="00143D8D">
        <w:rPr>
          <w:rFonts w:ascii="Times New Roman" w:hAnsi="Times New Roman" w:cs="Times New Roman"/>
        </w:rPr>
        <w:t xml:space="preserve"> </w:t>
      </w:r>
      <w:r w:rsidR="00143D8D" w:rsidRPr="00C70BDB">
        <w:rPr>
          <w:rFonts w:ascii="Times New Roman" w:hAnsi="Times New Roman" w:cs="Times New Roman"/>
        </w:rPr>
        <w:t xml:space="preserve">and Madinger </w:t>
      </w:r>
      <w:r w:rsidR="00143D8D">
        <w:rPr>
          <w:rFonts w:ascii="Times New Roman" w:hAnsi="Times New Roman" w:cs="Times New Roman"/>
        </w:rPr>
        <w:t>(</w:t>
      </w:r>
      <w:r w:rsidR="00143D8D" w:rsidRPr="00C70BDB">
        <w:rPr>
          <w:rFonts w:ascii="Times New Roman" w:hAnsi="Times New Roman" w:cs="Times New Roman"/>
        </w:rPr>
        <w:t>2018)</w:t>
      </w:r>
      <w:r w:rsidR="00143D8D">
        <w:rPr>
          <w:rFonts w:ascii="Times New Roman" w:eastAsia="STHupo" w:hAnsi="Times New Roman" w:cs="Times New Roman"/>
        </w:rPr>
        <w:fldChar w:fldCharType="end"/>
      </w:r>
      <w:r w:rsidR="00143D8D">
        <w:rPr>
          <w:rFonts w:ascii="Times New Roman" w:eastAsia="STHupo" w:hAnsi="Times New Roman" w:cs="Times New Roman"/>
          <w:noProof/>
        </w:rPr>
        <w:t xml:space="preserve"> </w:t>
      </w:r>
      <w:r w:rsidR="00633E52" w:rsidRPr="002B6F18">
        <w:rPr>
          <w:rFonts w:ascii="Times New Roman" w:eastAsia="STHupo" w:hAnsi="Times New Roman" w:cs="Times New Roman"/>
          <w:noProof/>
        </w:rPr>
        <w:t xml:space="preserve">suggest that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633E52" w:rsidRPr="002B6F18">
        <w:rPr>
          <w:rFonts w:ascii="Times New Roman" w:eastAsia="STHupo" w:hAnsi="Times New Roman" w:cs="Times New Roman"/>
          <w:noProof/>
        </w:rPr>
        <w:t xml:space="preserve"> values are unexpectedly high when measured directly</w:t>
      </w:r>
      <w:r w:rsidR="008D210A" w:rsidRPr="002B6F18">
        <w:rPr>
          <w:rFonts w:ascii="Times New Roman" w:eastAsia="STHupo" w:hAnsi="Times New Roman" w:cs="Times New Roman"/>
          <w:noProof/>
        </w:rPr>
        <w:t xml:space="preserve"> in high </w:t>
      </w:r>
      <w:r w:rsidR="00C20232" w:rsidRPr="002B6F18">
        <w:rPr>
          <w:rFonts w:ascii="Times New Roman" w:eastAsia="STHupo" w:hAnsi="Times New Roman" w:cs="Times New Roman"/>
          <w:noProof/>
        </w:rPr>
        <w:t xml:space="preserve">gradient streams.  Although this technique </w:t>
      </w:r>
      <w:r w:rsidR="008D210A" w:rsidRPr="002B6F18">
        <w:rPr>
          <w:rFonts w:ascii="Times New Roman" w:eastAsia="STHupo" w:hAnsi="Times New Roman" w:cs="Times New Roman"/>
          <w:noProof/>
        </w:rPr>
        <w:t xml:space="preserve">used an equation based on a relationship with </w:t>
      </w:r>
      <w:r w:rsidR="00C20232" w:rsidRPr="002B6F18">
        <w:rPr>
          <w:rFonts w:ascii="Times New Roman" w:eastAsia="STHupo" w:hAnsi="Times New Roman" w:cs="Times New Roman"/>
          <w:noProof/>
        </w:rPr>
        <w:t xml:space="preserve">a lower sample size (n=8 vs n=14) it had </w:t>
      </w:r>
      <w:r w:rsidR="008D210A" w:rsidRPr="002B6F18">
        <w:rPr>
          <w:rFonts w:ascii="Times New Roman" w:eastAsia="STHupo" w:hAnsi="Times New Roman" w:cs="Times New Roman"/>
          <w:noProof/>
        </w:rPr>
        <w:t xml:space="preserve">a larger </w:t>
      </w:r>
      <w:r w:rsidR="008D210A" w:rsidRPr="00D42D68">
        <w:rPr>
          <w:rFonts w:ascii="Times New Roman" w:eastAsia="STHupo" w:hAnsi="Times New Roman" w:cs="Times New Roman"/>
          <w:i/>
          <w:noProof/>
        </w:rPr>
        <w:t>R</w:t>
      </w:r>
      <w:r w:rsidR="008D210A" w:rsidRPr="002B6F18">
        <w:rPr>
          <w:rFonts w:ascii="Times New Roman" w:eastAsia="STHupo" w:hAnsi="Times New Roman" w:cs="Times New Roman"/>
          <w:noProof/>
          <w:vertAlign w:val="superscript"/>
        </w:rPr>
        <w:t>2</w:t>
      </w:r>
      <w:r w:rsidR="008D210A" w:rsidRPr="002B6F18">
        <w:rPr>
          <w:rFonts w:ascii="Times New Roman" w:eastAsia="STHupo" w:hAnsi="Times New Roman" w:cs="Times New Roman"/>
          <w:noProof/>
        </w:rPr>
        <w:t xml:space="preserve">, smaller </w:t>
      </w:r>
      <w:r w:rsidR="00F2441B">
        <w:rPr>
          <w:rFonts w:ascii="Times New Roman" w:eastAsia="STHupo" w:hAnsi="Times New Roman" w:cs="Times New Roman"/>
          <w:noProof/>
        </w:rPr>
        <w:t>p</w:t>
      </w:r>
      <w:r w:rsidR="008D210A" w:rsidRPr="002B6F18">
        <w:rPr>
          <w:rFonts w:ascii="Times New Roman" w:eastAsia="STHupo" w:hAnsi="Times New Roman" w:cs="Times New Roman"/>
          <w:noProof/>
        </w:rPr>
        <w:t>-value and 5 more usable model output values (26 vs 2</w:t>
      </w:r>
      <w:r w:rsidR="004455A0" w:rsidRPr="002B6F18">
        <w:rPr>
          <w:rFonts w:ascii="Times New Roman" w:eastAsia="STHupo" w:hAnsi="Times New Roman" w:cs="Times New Roman"/>
          <w:noProof/>
        </w:rPr>
        <w:t>1).</w:t>
      </w:r>
    </w:p>
    <w:p w14:paraId="0692D664" w14:textId="34C7D1B1" w:rsidR="00F65391" w:rsidRPr="002B6F18" w:rsidRDefault="00E73D30" w:rsidP="00A8659A">
      <w:pPr>
        <w:spacing w:line="480" w:lineRule="auto"/>
        <w:jc w:val="center"/>
        <w:rPr>
          <w:rFonts w:ascii="Times New Roman" w:eastAsia="STHupo" w:hAnsi="Times New Roman" w:cs="Times New Roman"/>
        </w:rPr>
      </w:pPr>
      <w:r w:rsidRPr="002B6F18">
        <w:rPr>
          <w:rFonts w:ascii="Times New Roman" w:eastAsia="STHupo" w:hAnsi="Times New Roman" w:cs="Times New Roman"/>
          <w:u w:val="single"/>
        </w:rPr>
        <w:t>Statistical Analysis</w:t>
      </w:r>
    </w:p>
    <w:p w14:paraId="1C4E6C28" w14:textId="085EA17B" w:rsidR="00F423CB" w:rsidRPr="002B6F18" w:rsidRDefault="00F423CB"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I developed a</w:t>
      </w:r>
      <w:r w:rsidR="009E49D5" w:rsidRPr="002B6F18">
        <w:rPr>
          <w:rFonts w:ascii="Times New Roman" w:eastAsia="STHupo" w:hAnsi="Times New Roman" w:cs="Times New Roman"/>
        </w:rPr>
        <w:t xml:space="preserve"> </w:t>
      </w:r>
      <w:r w:rsidR="008F4CA9" w:rsidRPr="002B6F18">
        <w:rPr>
          <w:rFonts w:ascii="Times New Roman" w:eastAsia="STHupo" w:hAnsi="Times New Roman" w:cs="Times New Roman"/>
        </w:rPr>
        <w:t xml:space="preserve">generalized linear model </w:t>
      </w:r>
      <w:r w:rsidR="009E49D5" w:rsidRPr="002B6F18">
        <w:rPr>
          <w:rFonts w:ascii="Times New Roman" w:eastAsia="STHupo" w:hAnsi="Times New Roman" w:cs="Times New Roman"/>
        </w:rPr>
        <w:t>for</w:t>
      </w:r>
      <w:r w:rsidR="00D84D26" w:rsidRPr="002B6F18">
        <w:rPr>
          <w:rFonts w:ascii="Times New Roman" w:eastAsia="STHupo" w:hAnsi="Times New Roman" w:cs="Times New Roman"/>
        </w:rPr>
        <w:t xml:space="preserve"> each of</w:t>
      </w:r>
      <w:r w:rsidR="009E49D5" w:rsidRPr="002B6F18">
        <w:rPr>
          <w:rFonts w:ascii="Times New Roman" w:eastAsia="STHupo" w:hAnsi="Times New Roman" w:cs="Times New Roman"/>
        </w:rPr>
        <w:t xml:space="preserve"> the resp</w:t>
      </w:r>
      <w:r w:rsidR="00D84D26" w:rsidRPr="002B6F18">
        <w:rPr>
          <w:rFonts w:ascii="Times New Roman" w:eastAsia="STHupo" w:hAnsi="Times New Roman" w:cs="Times New Roman"/>
        </w:rPr>
        <w:t xml:space="preserve">onse variables </w:t>
      </w:r>
      <w:r w:rsidR="009E49D5" w:rsidRPr="002B6F18">
        <w:rPr>
          <w:rFonts w:ascii="Times New Roman" w:eastAsia="STHupo" w:hAnsi="Times New Roman" w:cs="Times New Roman"/>
        </w:rPr>
        <w:t>GPP, ER, and trout biomass</w:t>
      </w:r>
      <w:r w:rsidRPr="002B6F18">
        <w:rPr>
          <w:rFonts w:ascii="Times New Roman" w:eastAsia="STHupo" w:hAnsi="Times New Roman" w:cs="Times New Roman"/>
        </w:rPr>
        <w:t xml:space="preserve">.  The </w:t>
      </w:r>
      <w:r w:rsidR="00BA588A" w:rsidRPr="002B6F18">
        <w:rPr>
          <w:rFonts w:ascii="Times New Roman" w:eastAsia="STHupo" w:hAnsi="Times New Roman" w:cs="Times New Roman"/>
        </w:rPr>
        <w:t>predictor va</w:t>
      </w:r>
      <w:r w:rsidRPr="002B6F18">
        <w:rPr>
          <w:rFonts w:ascii="Times New Roman" w:eastAsia="STHupo" w:hAnsi="Times New Roman" w:cs="Times New Roman"/>
        </w:rPr>
        <w:t>riables were</w:t>
      </w:r>
      <w:r w:rsidR="00BA588A" w:rsidRPr="002B6F18">
        <w:rPr>
          <w:rFonts w:ascii="Times New Roman" w:eastAsia="STHupo" w:hAnsi="Times New Roman" w:cs="Times New Roman"/>
        </w:rPr>
        <w:t xml:space="preserve"> the above mentioned site, hydrologic</w:t>
      </w:r>
      <w:r w:rsidRPr="002B6F18">
        <w:rPr>
          <w:rFonts w:ascii="Times New Roman" w:eastAsia="STHupo" w:hAnsi="Times New Roman" w:cs="Times New Roman"/>
        </w:rPr>
        <w:t>,</w:t>
      </w:r>
      <w:r w:rsidR="00BA588A" w:rsidRPr="002B6F18">
        <w:rPr>
          <w:rFonts w:ascii="Times New Roman" w:eastAsia="STHupo" w:hAnsi="Times New Roman" w:cs="Times New Roman"/>
        </w:rPr>
        <w:t xml:space="preserve"> and nutrient</w:t>
      </w:r>
      <w:r w:rsidR="005F5FCC" w:rsidRPr="002B6F18">
        <w:rPr>
          <w:rFonts w:ascii="Times New Roman" w:eastAsia="STHupo" w:hAnsi="Times New Roman" w:cs="Times New Roman"/>
        </w:rPr>
        <w:t xml:space="preserve"> data (</w:t>
      </w:r>
      <w:r w:rsidR="005F5FCC" w:rsidRPr="00D03DCF">
        <w:rPr>
          <w:rFonts w:ascii="Times New Roman" w:eastAsia="STHupo" w:hAnsi="Times New Roman" w:cs="Times New Roman"/>
        </w:rPr>
        <w:fldChar w:fldCharType="begin"/>
      </w:r>
      <w:r w:rsidR="005F5FCC" w:rsidRPr="002B6F18">
        <w:rPr>
          <w:rFonts w:ascii="Times New Roman" w:eastAsia="STHupo" w:hAnsi="Times New Roman" w:cs="Times New Roman"/>
        </w:rPr>
        <w:instrText xml:space="preserve"> REF _Ref536624930 \h </w:instrText>
      </w:r>
      <w:r w:rsidR="00DB53DA" w:rsidRPr="002B6F18">
        <w:rPr>
          <w:rFonts w:ascii="Times New Roman" w:eastAsia="STHupo" w:hAnsi="Times New Roman" w:cs="Times New Roman"/>
        </w:rPr>
        <w:instrText xml:space="preserve"> \* MERGEFORMAT </w:instrText>
      </w:r>
      <w:r w:rsidR="005F5FCC" w:rsidRPr="00D03DCF">
        <w:rPr>
          <w:rFonts w:ascii="Times New Roman" w:eastAsia="STHupo" w:hAnsi="Times New Roman" w:cs="Times New Roman"/>
        </w:rPr>
      </w:r>
      <w:r w:rsidR="005F5FCC" w:rsidRPr="00D03DCF">
        <w:rPr>
          <w:rFonts w:ascii="Times New Roman" w:eastAsia="STHupo" w:hAnsi="Times New Roman" w:cs="Times New Roman"/>
        </w:rPr>
        <w:fldChar w:fldCharType="separate"/>
      </w:r>
      <w:r w:rsidR="005F5FCC" w:rsidRPr="002B6F18">
        <w:rPr>
          <w:rFonts w:ascii="Times New Roman" w:hAnsi="Times New Roman" w:cs="Times New Roman"/>
        </w:rPr>
        <w:t xml:space="preserve">Table </w:t>
      </w:r>
      <w:r w:rsidR="005F5FCC" w:rsidRPr="002B6F18">
        <w:rPr>
          <w:rFonts w:ascii="Times New Roman" w:hAnsi="Times New Roman" w:cs="Times New Roman"/>
          <w:noProof/>
        </w:rPr>
        <w:t>1</w:t>
      </w:r>
      <w:r w:rsidR="005F5FCC" w:rsidRPr="00D03DCF">
        <w:rPr>
          <w:rFonts w:ascii="Times New Roman" w:eastAsia="STHupo" w:hAnsi="Times New Roman" w:cs="Times New Roman"/>
        </w:rPr>
        <w:fldChar w:fldCharType="end"/>
      </w:r>
      <w:r w:rsidR="005F5FCC" w:rsidRPr="002B6F18">
        <w:rPr>
          <w:rFonts w:ascii="Times New Roman" w:eastAsia="STHupo" w:hAnsi="Times New Roman" w:cs="Times New Roman"/>
        </w:rPr>
        <w:t>)</w:t>
      </w:r>
      <w:r w:rsidR="00D84D26" w:rsidRPr="002B6F18">
        <w:rPr>
          <w:rFonts w:ascii="Times New Roman" w:eastAsia="STHupo" w:hAnsi="Times New Roman" w:cs="Times New Roman"/>
        </w:rPr>
        <w:t>.</w:t>
      </w:r>
      <w:r w:rsidR="008F4CA9" w:rsidRPr="002B6F18">
        <w:rPr>
          <w:rFonts w:ascii="Times New Roman" w:eastAsia="STHupo" w:hAnsi="Times New Roman" w:cs="Times New Roman"/>
        </w:rPr>
        <w:t xml:space="preserve">  I conducted this analysis </w:t>
      </w:r>
      <w:r w:rsidR="00492BD9" w:rsidRPr="002B6F18">
        <w:rPr>
          <w:rFonts w:ascii="Times New Roman" w:eastAsia="STHupo" w:hAnsi="Times New Roman" w:cs="Times New Roman"/>
        </w:rPr>
        <w:t xml:space="preserve">with R and the </w:t>
      </w:r>
      <w:r w:rsidRPr="002B6F18">
        <w:rPr>
          <w:rFonts w:ascii="Times New Roman" w:eastAsia="STHupo" w:hAnsi="Times New Roman" w:cs="Times New Roman"/>
        </w:rPr>
        <w:t>‘</w:t>
      </w:r>
      <w:r w:rsidR="00492BD9" w:rsidRPr="002B6F18">
        <w:rPr>
          <w:rFonts w:ascii="Times New Roman" w:eastAsia="STHupo" w:hAnsi="Times New Roman" w:cs="Times New Roman"/>
        </w:rPr>
        <w:t>lme4</w:t>
      </w:r>
      <w:r w:rsidRPr="002B6F18">
        <w:rPr>
          <w:rFonts w:ascii="Times New Roman" w:eastAsia="STHupo" w:hAnsi="Times New Roman" w:cs="Times New Roman"/>
        </w:rPr>
        <w:t>’</w:t>
      </w:r>
      <w:r w:rsidR="00492BD9" w:rsidRPr="002B6F18">
        <w:rPr>
          <w:rFonts w:ascii="Times New Roman" w:eastAsia="STHupo" w:hAnsi="Times New Roman" w:cs="Times New Roman"/>
        </w:rPr>
        <w:t xml:space="preserve"> package</w:t>
      </w:r>
      <w:r w:rsidR="00143D8D">
        <w:rPr>
          <w:rFonts w:ascii="Times New Roman" w:eastAsia="STHupo" w:hAnsi="Times New Roman" w:cs="Times New Roman"/>
        </w:rPr>
        <w:t xml:space="preserve"> </w:t>
      </w:r>
      <w:r w:rsidR="00143D8D">
        <w:rPr>
          <w:rFonts w:ascii="Times New Roman" w:eastAsia="STHupo" w:hAnsi="Times New Roman" w:cs="Times New Roman"/>
        </w:rPr>
        <w:fldChar w:fldCharType="begin"/>
      </w:r>
      <w:r w:rsidR="00143D8D">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143D8D">
        <w:rPr>
          <w:rFonts w:ascii="Times New Roman" w:eastAsia="STHupo" w:hAnsi="Times New Roman" w:cs="Times New Roman"/>
        </w:rPr>
        <w:fldChar w:fldCharType="separate"/>
      </w:r>
      <w:r w:rsidR="00143D8D" w:rsidRPr="00C70BDB">
        <w:rPr>
          <w:rFonts w:ascii="Times New Roman" w:hAnsi="Times New Roman" w:cs="Times New Roman"/>
        </w:rPr>
        <w:t>(Bates et al. 2015)</w:t>
      </w:r>
      <w:r w:rsidR="00143D8D">
        <w:rPr>
          <w:rFonts w:ascii="Times New Roman" w:eastAsia="STHupo" w:hAnsi="Times New Roman" w:cs="Times New Roman"/>
        </w:rPr>
        <w:fldChar w:fldCharType="end"/>
      </w:r>
      <w:r w:rsidR="00143D8D">
        <w:rPr>
          <w:rFonts w:ascii="Times New Roman" w:eastAsia="STHupo" w:hAnsi="Times New Roman" w:cs="Times New Roman"/>
        </w:rPr>
        <w:t>.</w:t>
      </w:r>
    </w:p>
    <w:p w14:paraId="0C8AAE3E" w14:textId="77777777" w:rsidR="001A3055" w:rsidRPr="002B6F18" w:rsidRDefault="001A3055" w:rsidP="00A8659A">
      <w:pPr>
        <w:spacing w:line="480" w:lineRule="auto"/>
        <w:ind w:firstLine="720"/>
        <w:rPr>
          <w:rFonts w:ascii="Times New Roman" w:eastAsia="STHupo" w:hAnsi="Times New Roman" w:cs="Times New Roman"/>
        </w:rPr>
      </w:pPr>
    </w:p>
    <w:p w14:paraId="6C33C90C" w14:textId="65E41431" w:rsidR="005F5FCC" w:rsidRPr="00C70BDB" w:rsidRDefault="005F5FCC" w:rsidP="00A8659A">
      <w:pPr>
        <w:pStyle w:val="Caption"/>
        <w:keepNext/>
        <w:rPr>
          <w:rFonts w:ascii="Times New Roman" w:hAnsi="Times New Roman" w:cs="Times New Roman"/>
          <w:sz w:val="24"/>
          <w:szCs w:val="24"/>
        </w:rPr>
      </w:pPr>
      <w:bookmarkStart w:id="300" w:name="_Ref536624930"/>
      <w:bookmarkStart w:id="301" w:name="_Ref536703850"/>
      <w:proofErr w:type="gramStart"/>
      <w:r w:rsidRPr="002B6F18">
        <w:rPr>
          <w:rFonts w:ascii="Times New Roman" w:hAnsi="Times New Roman" w:cs="Times New Roman"/>
          <w:b w:val="0"/>
          <w:color w:val="auto"/>
          <w:sz w:val="24"/>
          <w:szCs w:val="24"/>
        </w:rPr>
        <w:t xml:space="preserve">Table </w:t>
      </w:r>
      <w:r w:rsidRPr="00D03DCF">
        <w:rPr>
          <w:rFonts w:ascii="Times New Roman" w:hAnsi="Times New Roman" w:cs="Times New Roman"/>
          <w:b w:val="0"/>
          <w:color w:val="auto"/>
          <w:sz w:val="24"/>
          <w:szCs w:val="24"/>
        </w:rPr>
        <w:fldChar w:fldCharType="begin"/>
      </w:r>
      <w:r w:rsidRPr="002B6F18">
        <w:rPr>
          <w:rFonts w:ascii="Times New Roman" w:hAnsi="Times New Roman" w:cs="Times New Roman"/>
          <w:b w:val="0"/>
          <w:color w:val="auto"/>
          <w:sz w:val="24"/>
          <w:szCs w:val="24"/>
        </w:rPr>
        <w:instrText xml:space="preserve"> SEQ Table \* ARABIC </w:instrText>
      </w:r>
      <w:r w:rsidRPr="00D03DCF">
        <w:rPr>
          <w:rFonts w:ascii="Times New Roman" w:hAnsi="Times New Roman" w:cs="Times New Roman"/>
          <w:b w:val="0"/>
          <w:color w:val="auto"/>
          <w:sz w:val="24"/>
          <w:szCs w:val="24"/>
        </w:rPr>
        <w:fldChar w:fldCharType="separate"/>
      </w:r>
      <w:r w:rsidRPr="002B6F18">
        <w:rPr>
          <w:rFonts w:ascii="Times New Roman" w:hAnsi="Times New Roman" w:cs="Times New Roman"/>
          <w:b w:val="0"/>
          <w:noProof/>
          <w:color w:val="auto"/>
          <w:sz w:val="24"/>
          <w:szCs w:val="24"/>
        </w:rPr>
        <w:t>1</w:t>
      </w:r>
      <w:r w:rsidRPr="00D03DCF">
        <w:rPr>
          <w:rFonts w:ascii="Times New Roman" w:hAnsi="Times New Roman" w:cs="Times New Roman"/>
          <w:b w:val="0"/>
          <w:color w:val="auto"/>
          <w:sz w:val="24"/>
          <w:szCs w:val="24"/>
        </w:rPr>
        <w:fldChar w:fldCharType="end"/>
      </w:r>
      <w:bookmarkEnd w:id="300"/>
      <w:r w:rsidRPr="002B6F18">
        <w:rPr>
          <w:rFonts w:ascii="Times New Roman" w:hAnsi="Times New Roman" w:cs="Times New Roman"/>
          <w:b w:val="0"/>
          <w:color w:val="auto"/>
          <w:sz w:val="24"/>
          <w:szCs w:val="24"/>
        </w:rPr>
        <w:t>.</w:t>
      </w:r>
      <w:proofErr w:type="gramEnd"/>
      <w:r w:rsidRPr="002B6F18">
        <w:rPr>
          <w:rFonts w:ascii="Times New Roman" w:hAnsi="Times New Roman" w:cs="Times New Roman"/>
          <w:b w:val="0"/>
          <w:color w:val="auto"/>
          <w:sz w:val="24"/>
          <w:szCs w:val="24"/>
        </w:rPr>
        <w:t xml:space="preserve"> </w:t>
      </w:r>
      <w:r w:rsidR="008F1549">
        <w:rPr>
          <w:rFonts w:ascii="Times New Roman" w:hAnsi="Times New Roman" w:cs="Times New Roman"/>
          <w:b w:val="0"/>
          <w:color w:val="auto"/>
          <w:sz w:val="24"/>
          <w:szCs w:val="24"/>
        </w:rPr>
        <w:t>R</w:t>
      </w:r>
      <w:r w:rsidR="008F4CA9" w:rsidRPr="002B6F18">
        <w:rPr>
          <w:rFonts w:ascii="Times New Roman" w:hAnsi="Times New Roman" w:cs="Times New Roman"/>
          <w:b w:val="0"/>
          <w:color w:val="auto"/>
          <w:sz w:val="24"/>
          <w:szCs w:val="24"/>
        </w:rPr>
        <w:t>esponse</w:t>
      </w:r>
      <w:r w:rsidRPr="002B6F18">
        <w:rPr>
          <w:rFonts w:ascii="Times New Roman" w:hAnsi="Times New Roman" w:cs="Times New Roman"/>
          <w:b w:val="0"/>
          <w:color w:val="auto"/>
          <w:sz w:val="24"/>
          <w:szCs w:val="24"/>
        </w:rPr>
        <w:t xml:space="preserve"> and predictor variables shown as random or fixed effects</w:t>
      </w:r>
      <w:bookmarkEnd w:id="301"/>
    </w:p>
    <w:tbl>
      <w:tblPr>
        <w:tblW w:w="6210" w:type="dxa"/>
        <w:jc w:val="center"/>
        <w:tblLook w:val="04A0" w:firstRow="1" w:lastRow="0" w:firstColumn="1" w:lastColumn="0" w:noHBand="0" w:noVBand="1"/>
      </w:tblPr>
      <w:tblGrid>
        <w:gridCol w:w="2700"/>
        <w:gridCol w:w="3510"/>
      </w:tblGrid>
      <w:tr w:rsidR="001A3055" w:rsidRPr="002B6F18" w14:paraId="69F3D3D6" w14:textId="77777777" w:rsidTr="00A8659A">
        <w:trPr>
          <w:trHeight w:val="315"/>
          <w:jc w:val="center"/>
        </w:trPr>
        <w:tc>
          <w:tcPr>
            <w:tcW w:w="2700" w:type="dxa"/>
            <w:tcBorders>
              <w:top w:val="single" w:sz="4" w:space="0" w:color="auto"/>
              <w:left w:val="nil"/>
              <w:bottom w:val="single" w:sz="4" w:space="0" w:color="auto"/>
              <w:right w:val="nil"/>
            </w:tcBorders>
            <w:shd w:val="clear" w:color="auto" w:fill="auto"/>
            <w:noWrap/>
            <w:vAlign w:val="center"/>
            <w:hideMark/>
          </w:tcPr>
          <w:p w14:paraId="40662F43"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esponses</w:t>
            </w:r>
          </w:p>
        </w:tc>
        <w:tc>
          <w:tcPr>
            <w:tcW w:w="3510" w:type="dxa"/>
            <w:tcBorders>
              <w:top w:val="single" w:sz="4" w:space="0" w:color="auto"/>
              <w:left w:val="nil"/>
              <w:bottom w:val="single" w:sz="4" w:space="0" w:color="auto"/>
              <w:right w:val="nil"/>
            </w:tcBorders>
            <w:shd w:val="clear" w:color="auto" w:fill="auto"/>
            <w:noWrap/>
            <w:vAlign w:val="center"/>
            <w:hideMark/>
          </w:tcPr>
          <w:p w14:paraId="2B2FF5C2"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andom Effects</w:t>
            </w:r>
          </w:p>
        </w:tc>
      </w:tr>
      <w:tr w:rsidR="001A3055" w:rsidRPr="002B6F18" w14:paraId="7DC0A13D"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A12BA1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GPP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B790BA5" w14:textId="450780DE" w:rsidR="001A3055" w:rsidRPr="002B6F18" w:rsidRDefault="00652B70">
            <w:pPr>
              <w:rPr>
                <w:rFonts w:ascii="Times New Roman" w:eastAsia="Times New Roman" w:hAnsi="Times New Roman" w:cs="Times New Roman"/>
                <w:color w:val="000000"/>
              </w:rPr>
            </w:pPr>
            <w:r>
              <w:rPr>
                <w:rFonts w:ascii="Times New Roman" w:eastAsia="Times New Roman" w:hAnsi="Times New Roman" w:cs="Times New Roman"/>
                <w:color w:val="000000"/>
              </w:rPr>
              <w:t>Catchment</w:t>
            </w:r>
            <w:r w:rsidR="00D617F4" w:rsidRPr="002B6F18">
              <w:rPr>
                <w:rFonts w:ascii="Times New Roman" w:eastAsia="Times New Roman" w:hAnsi="Times New Roman" w:cs="Times New Roman"/>
                <w:color w:val="000000"/>
              </w:rPr>
              <w:t xml:space="preserve"> (total of 3)</w:t>
            </w:r>
          </w:p>
        </w:tc>
      </w:tr>
      <w:tr w:rsidR="001A3055" w:rsidRPr="002B6F18" w14:paraId="14FFB08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61F69B5E"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R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CB348E1" w14:textId="0F7DB1E5" w:rsidR="001A3055" w:rsidRPr="002B6F18" w:rsidRDefault="003B13AB">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ite</w:t>
            </w:r>
            <w:r w:rsidR="00D617F4" w:rsidRPr="002B6F18">
              <w:rPr>
                <w:rFonts w:ascii="Times New Roman" w:eastAsia="Times New Roman" w:hAnsi="Times New Roman" w:cs="Times New Roman"/>
                <w:color w:val="000000"/>
              </w:rPr>
              <w:t xml:space="preserve"> (total of 10)</w:t>
            </w:r>
          </w:p>
        </w:tc>
      </w:tr>
      <w:tr w:rsidR="001A3055" w:rsidRPr="002B6F18" w14:paraId="5E1192F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30236416" w14:textId="7D382111"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Trout Biomass (g m</w:t>
            </w:r>
            <w:r w:rsidR="00D617F4"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58C3794E" w14:textId="2C60912C"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ampling Period</w:t>
            </w:r>
            <w:r w:rsidR="00D617F4" w:rsidRPr="002B6F18">
              <w:rPr>
                <w:rFonts w:ascii="Times New Roman" w:eastAsia="Times New Roman" w:hAnsi="Times New Roman" w:cs="Times New Roman"/>
                <w:color w:val="000000"/>
              </w:rPr>
              <w:t xml:space="preserve"> (total of 3)</w:t>
            </w:r>
          </w:p>
        </w:tc>
      </w:tr>
      <w:tr w:rsidR="001A3055" w:rsidRPr="002B6F18" w14:paraId="18A5D358" w14:textId="77777777" w:rsidTr="00A8659A">
        <w:trPr>
          <w:trHeight w:val="315"/>
          <w:jc w:val="center"/>
        </w:trPr>
        <w:tc>
          <w:tcPr>
            <w:tcW w:w="6210" w:type="dxa"/>
            <w:gridSpan w:val="2"/>
            <w:tcBorders>
              <w:top w:val="single" w:sz="4" w:space="0" w:color="auto"/>
              <w:left w:val="nil"/>
              <w:bottom w:val="single" w:sz="4" w:space="0" w:color="auto"/>
              <w:right w:val="nil"/>
            </w:tcBorders>
            <w:shd w:val="clear" w:color="auto" w:fill="auto"/>
            <w:noWrap/>
            <w:vAlign w:val="center"/>
            <w:hideMark/>
          </w:tcPr>
          <w:p w14:paraId="633F90E0" w14:textId="55BCC995" w:rsidR="001A3055" w:rsidRPr="002B6F18" w:rsidRDefault="005F5FCC">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Fixed E</w:t>
            </w:r>
            <w:r w:rsidR="001A3055" w:rsidRPr="002B6F18">
              <w:rPr>
                <w:rFonts w:ascii="Times New Roman" w:eastAsia="Times New Roman" w:hAnsi="Times New Roman" w:cs="Times New Roman"/>
                <w:b/>
                <w:bCs/>
                <w:color w:val="000000"/>
              </w:rPr>
              <w:t>ffects</w:t>
            </w:r>
          </w:p>
        </w:tc>
      </w:tr>
      <w:tr w:rsidR="001A3055" w:rsidRPr="002B6F18" w14:paraId="53FEBCF7"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2CA9950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levation (m)</w:t>
            </w:r>
          </w:p>
        </w:tc>
        <w:tc>
          <w:tcPr>
            <w:tcW w:w="3510" w:type="dxa"/>
            <w:tcBorders>
              <w:top w:val="nil"/>
              <w:left w:val="nil"/>
              <w:bottom w:val="nil"/>
              <w:right w:val="nil"/>
            </w:tcBorders>
            <w:shd w:val="clear" w:color="auto" w:fill="auto"/>
            <w:noWrap/>
            <w:vAlign w:val="center"/>
            <w:hideMark/>
          </w:tcPr>
          <w:p w14:paraId="00C656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ischarge (L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25837EA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6EA42C6A"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Aspect (°South  Facing)</w:t>
            </w:r>
          </w:p>
        </w:tc>
        <w:tc>
          <w:tcPr>
            <w:tcW w:w="3510" w:type="dxa"/>
            <w:tcBorders>
              <w:top w:val="nil"/>
              <w:left w:val="nil"/>
              <w:bottom w:val="nil"/>
              <w:right w:val="nil"/>
            </w:tcBorders>
            <w:shd w:val="clear" w:color="auto" w:fill="auto"/>
            <w:noWrap/>
            <w:vAlign w:val="center"/>
            <w:hideMark/>
          </w:tcPr>
          <w:p w14:paraId="2B48DE4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nopy Openness (%)</w:t>
            </w:r>
          </w:p>
        </w:tc>
      </w:tr>
      <w:tr w:rsidR="001A3055" w:rsidRPr="002B6F18" w14:paraId="65B49F45"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09E2C4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lope (%)</w:t>
            </w:r>
          </w:p>
        </w:tc>
        <w:tc>
          <w:tcPr>
            <w:tcW w:w="3510" w:type="dxa"/>
            <w:tcBorders>
              <w:top w:val="nil"/>
              <w:left w:val="nil"/>
              <w:bottom w:val="nil"/>
              <w:right w:val="nil"/>
            </w:tcBorders>
            <w:shd w:val="clear" w:color="auto" w:fill="auto"/>
            <w:noWrap/>
            <w:vAlign w:val="center"/>
            <w:hideMark/>
          </w:tcPr>
          <w:p w14:paraId="0F164DD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aily PAR (</w:t>
            </w:r>
            <w:proofErr w:type="spellStart"/>
            <w:r w:rsidRPr="002B6F18">
              <w:rPr>
                <w:rFonts w:ascii="Times New Roman" w:eastAsia="Times New Roman" w:hAnsi="Times New Roman" w:cs="Times New Roman"/>
                <w:color w:val="000000"/>
              </w:rPr>
              <w:t>mol</w:t>
            </w:r>
            <w:proofErr w:type="spellEnd"/>
            <w:r w:rsidRPr="002B6F18">
              <w:rPr>
                <w:rFonts w:ascii="Times New Roman" w:eastAsia="Times New Roman" w:hAnsi="Times New Roman" w:cs="Times New Roman"/>
                <w:color w:val="000000"/>
              </w:rPr>
              <w:t xml:space="preserve"> photons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 </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5B4EF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5D4F116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Bank Full (m)</w:t>
            </w:r>
          </w:p>
        </w:tc>
        <w:tc>
          <w:tcPr>
            <w:tcW w:w="3510" w:type="dxa"/>
            <w:tcBorders>
              <w:top w:val="nil"/>
              <w:left w:val="nil"/>
              <w:bottom w:val="nil"/>
              <w:right w:val="nil"/>
            </w:tcBorders>
            <w:shd w:val="clear" w:color="auto" w:fill="auto"/>
            <w:noWrap/>
            <w:vAlign w:val="center"/>
            <w:hideMark/>
          </w:tcPr>
          <w:p w14:paraId="3D5C6A00"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Temp. (°C)</w:t>
            </w:r>
          </w:p>
        </w:tc>
      </w:tr>
      <w:tr w:rsidR="001A3055" w:rsidRPr="002B6F18" w14:paraId="57A51BEC"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52F0AF0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ebble Median (mm)</w:t>
            </w:r>
          </w:p>
        </w:tc>
        <w:tc>
          <w:tcPr>
            <w:tcW w:w="3510" w:type="dxa"/>
            <w:tcBorders>
              <w:top w:val="nil"/>
              <w:left w:val="nil"/>
              <w:bottom w:val="nil"/>
              <w:right w:val="nil"/>
            </w:tcBorders>
            <w:shd w:val="clear" w:color="auto" w:fill="auto"/>
            <w:noWrap/>
            <w:vAlign w:val="center"/>
            <w:hideMark/>
          </w:tcPr>
          <w:p w14:paraId="76773E7C"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rbon (DOC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1F95D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742D16C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Wetted Width (m)</w:t>
            </w:r>
          </w:p>
        </w:tc>
        <w:tc>
          <w:tcPr>
            <w:tcW w:w="3510" w:type="dxa"/>
            <w:tcBorders>
              <w:top w:val="nil"/>
              <w:left w:val="nil"/>
              <w:bottom w:val="nil"/>
              <w:right w:val="nil"/>
            </w:tcBorders>
            <w:shd w:val="clear" w:color="auto" w:fill="auto"/>
            <w:noWrap/>
            <w:vAlign w:val="center"/>
            <w:hideMark/>
          </w:tcPr>
          <w:p w14:paraId="00CEEB2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Nitrogen (DIN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65634F7A" w14:textId="77777777" w:rsidTr="00A8659A">
        <w:trPr>
          <w:trHeight w:val="375"/>
          <w:jc w:val="center"/>
        </w:trPr>
        <w:tc>
          <w:tcPr>
            <w:tcW w:w="2700" w:type="dxa"/>
            <w:tcBorders>
              <w:top w:val="nil"/>
              <w:left w:val="nil"/>
              <w:right w:val="nil"/>
            </w:tcBorders>
            <w:shd w:val="clear" w:color="auto" w:fill="auto"/>
            <w:noWrap/>
            <w:vAlign w:val="center"/>
            <w:hideMark/>
          </w:tcPr>
          <w:p w14:paraId="5FC3A002"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epth (m)</w:t>
            </w:r>
          </w:p>
        </w:tc>
        <w:tc>
          <w:tcPr>
            <w:tcW w:w="3510" w:type="dxa"/>
            <w:tcBorders>
              <w:top w:val="nil"/>
              <w:left w:val="nil"/>
              <w:right w:val="nil"/>
            </w:tcBorders>
            <w:shd w:val="clear" w:color="auto" w:fill="auto"/>
            <w:noWrap/>
            <w:vAlign w:val="center"/>
            <w:hideMark/>
          </w:tcPr>
          <w:p w14:paraId="6EDE68B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hosphorus (SRP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51A59EC1" w14:textId="77777777" w:rsidTr="00A8659A">
        <w:trPr>
          <w:trHeight w:val="375"/>
          <w:jc w:val="center"/>
        </w:trPr>
        <w:tc>
          <w:tcPr>
            <w:tcW w:w="2700" w:type="dxa"/>
            <w:tcBorders>
              <w:top w:val="nil"/>
              <w:left w:val="nil"/>
              <w:bottom w:val="single" w:sz="4" w:space="0" w:color="auto"/>
              <w:right w:val="nil"/>
            </w:tcBorders>
            <w:shd w:val="clear" w:color="auto" w:fill="auto"/>
            <w:noWrap/>
            <w:vAlign w:val="center"/>
            <w:hideMark/>
          </w:tcPr>
          <w:p w14:paraId="2DECDA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Velocity (m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single" w:sz="4" w:space="0" w:color="auto"/>
              <w:right w:val="nil"/>
            </w:tcBorders>
            <w:shd w:val="clear" w:color="auto" w:fill="auto"/>
            <w:noWrap/>
            <w:vAlign w:val="center"/>
            <w:hideMark/>
          </w:tcPr>
          <w:p w14:paraId="7294CDBC" w14:textId="77777777" w:rsidR="001A3055" w:rsidRPr="002B6F18" w:rsidRDefault="001A3055">
            <w:pPr>
              <w:rPr>
                <w:rFonts w:ascii="Times New Roman" w:eastAsia="Times New Roman" w:hAnsi="Times New Roman" w:cs="Times New Roman"/>
                <w:color w:val="000000"/>
              </w:rPr>
            </w:pPr>
          </w:p>
        </w:tc>
      </w:tr>
    </w:tbl>
    <w:p w14:paraId="6DCDFDB2" w14:textId="3B06ECA7" w:rsidR="00F423CB" w:rsidRPr="002B6F18" w:rsidRDefault="00F423CB">
      <w:pPr>
        <w:spacing w:line="480" w:lineRule="auto"/>
        <w:rPr>
          <w:rFonts w:ascii="Times New Roman" w:eastAsia="STHupo" w:hAnsi="Times New Roman" w:cs="Times New Roman"/>
        </w:rPr>
      </w:pPr>
    </w:p>
    <w:p w14:paraId="7E412C40" w14:textId="095E2087" w:rsidR="00D07692" w:rsidRPr="002B6F18" w:rsidRDefault="00D87906">
      <w:pPr>
        <w:spacing w:line="480" w:lineRule="auto"/>
        <w:rPr>
          <w:rFonts w:ascii="Times New Roman" w:eastAsia="STHupo" w:hAnsi="Times New Roman" w:cs="Times New Roman"/>
        </w:rPr>
      </w:pPr>
      <w:r w:rsidRPr="002B6F18">
        <w:rPr>
          <w:rFonts w:ascii="Times New Roman" w:eastAsia="STHupo" w:hAnsi="Times New Roman" w:cs="Times New Roman"/>
        </w:rPr>
        <w:lastRenderedPageBreak/>
        <w:tab/>
        <w:t xml:space="preserve">I started model selection with a pairwise scatterplot of the response and all predictor variables.  </w:t>
      </w:r>
      <w:r w:rsidR="00736ABD" w:rsidRPr="002B6F18">
        <w:rPr>
          <w:rFonts w:ascii="Times New Roman" w:eastAsia="STHupo" w:hAnsi="Times New Roman" w:cs="Times New Roman"/>
        </w:rPr>
        <w:t xml:space="preserve">Where </w:t>
      </w:r>
      <w:r w:rsidR="00566EEA" w:rsidRPr="002B6F18">
        <w:rPr>
          <w:rFonts w:ascii="Times New Roman" w:eastAsia="STHupo" w:hAnsi="Times New Roman" w:cs="Times New Roman"/>
        </w:rPr>
        <w:t xml:space="preserve">variables shared a collinearity value of 0.6 and greater, I kept the variable that had the best relationship with the response and removed the other variable from further analysis.  </w:t>
      </w:r>
      <w:r w:rsidR="00CC5F47" w:rsidRPr="002B6F18">
        <w:rPr>
          <w:rFonts w:ascii="Times New Roman" w:eastAsia="STHupo" w:hAnsi="Times New Roman" w:cs="Times New Roman"/>
        </w:rPr>
        <w:t xml:space="preserve">I then chose a general linear model </w:t>
      </w:r>
      <w:r w:rsidR="003E0D51" w:rsidRPr="002B6F18">
        <w:rPr>
          <w:rFonts w:ascii="Times New Roman" w:eastAsia="STHupo" w:hAnsi="Times New Roman" w:cs="Times New Roman"/>
        </w:rPr>
        <w:t xml:space="preserve">(GLM) </w:t>
      </w:r>
      <w:r w:rsidR="00CC5F47" w:rsidRPr="002B6F18">
        <w:rPr>
          <w:rFonts w:ascii="Times New Roman" w:eastAsia="STHupo" w:hAnsi="Times New Roman" w:cs="Times New Roman"/>
        </w:rPr>
        <w:t>with several predictors and no interactions and used R’s “drop 1” and “step” functions which returned AIC values associated wi</w:t>
      </w:r>
      <w:r w:rsidR="002B422F" w:rsidRPr="002B6F18">
        <w:rPr>
          <w:rFonts w:ascii="Times New Roman" w:eastAsia="STHupo" w:hAnsi="Times New Roman" w:cs="Times New Roman"/>
        </w:rPr>
        <w:t>th each predictor variable.  Variables that performed poorly were removed and other unused variables were added in and the process was repeated.</w:t>
      </w:r>
      <w:r w:rsidR="003E0D51" w:rsidRPr="002B6F18">
        <w:rPr>
          <w:rFonts w:ascii="Times New Roman" w:eastAsia="STHupo" w:hAnsi="Times New Roman" w:cs="Times New Roman"/>
        </w:rPr>
        <w:t xml:space="preserve">  After I had worked</w:t>
      </w:r>
      <w:r w:rsidR="002B422F" w:rsidRPr="002B6F18">
        <w:rPr>
          <w:rFonts w:ascii="Times New Roman" w:eastAsia="STHupo" w:hAnsi="Times New Roman" w:cs="Times New Roman"/>
        </w:rPr>
        <w:t xml:space="preserve"> throug</w:t>
      </w:r>
      <w:r w:rsidR="003E0D51" w:rsidRPr="002B6F18">
        <w:rPr>
          <w:rFonts w:ascii="Times New Roman" w:eastAsia="STHupo" w:hAnsi="Times New Roman" w:cs="Times New Roman"/>
        </w:rPr>
        <w:t>h the list of variables I had a small subset remaining with which I constructed several different GLM’s.  I used R’s “</w:t>
      </w:r>
      <w:proofErr w:type="spellStart"/>
      <w:r w:rsidR="003E0D51" w:rsidRPr="002B6F18">
        <w:rPr>
          <w:rFonts w:ascii="Times New Roman" w:eastAsia="STHupo" w:hAnsi="Times New Roman" w:cs="Times New Roman"/>
        </w:rPr>
        <w:t>anova</w:t>
      </w:r>
      <w:proofErr w:type="spellEnd"/>
      <w:r w:rsidR="003E0D51" w:rsidRPr="002B6F18">
        <w:rPr>
          <w:rFonts w:ascii="Times New Roman" w:eastAsia="STHupo" w:hAnsi="Times New Roman" w:cs="Times New Roman"/>
        </w:rPr>
        <w:t>” function to compare these GLM</w:t>
      </w:r>
      <w:r w:rsidR="00DE0548" w:rsidRPr="002B6F18">
        <w:rPr>
          <w:rFonts w:ascii="Times New Roman" w:eastAsia="STHupo" w:hAnsi="Times New Roman" w:cs="Times New Roman"/>
        </w:rPr>
        <w:t>’s with one another which returned p-values a</w:t>
      </w:r>
      <w:r w:rsidR="0085414B" w:rsidRPr="002B6F18">
        <w:rPr>
          <w:rFonts w:ascii="Times New Roman" w:eastAsia="STHupo" w:hAnsi="Times New Roman" w:cs="Times New Roman"/>
        </w:rPr>
        <w:t>ssociated with the comparison.  From the best of these models, I then constructed a Q-Q plot, a residual plot and ran an Anderson-Darling test for normality</w:t>
      </w:r>
      <w:r w:rsidR="00EE37D1" w:rsidRPr="002B6F18">
        <w:rPr>
          <w:rFonts w:ascii="Times New Roman" w:eastAsia="STHupo" w:hAnsi="Times New Roman" w:cs="Times New Roman"/>
        </w:rPr>
        <w:t xml:space="preserve"> on the residuals</w:t>
      </w:r>
      <w:r w:rsidR="0085414B" w:rsidRPr="002B6F18">
        <w:rPr>
          <w:rFonts w:ascii="Times New Roman" w:eastAsia="STHupo" w:hAnsi="Times New Roman" w:cs="Times New Roman"/>
        </w:rPr>
        <w:t>.</w:t>
      </w:r>
      <w:r w:rsidR="00EE37D1" w:rsidRPr="002B6F18">
        <w:rPr>
          <w:rFonts w:ascii="Times New Roman" w:eastAsia="STHupo" w:hAnsi="Times New Roman" w:cs="Times New Roman"/>
        </w:rPr>
        <w:t xml:space="preserve">  If these results showed evidence of heteroscedasticity or non-normal residuals</w:t>
      </w:r>
      <w:r w:rsidR="00B61BEA" w:rsidRPr="002B6F18">
        <w:rPr>
          <w:rFonts w:ascii="Times New Roman" w:eastAsia="STHupo" w:hAnsi="Times New Roman" w:cs="Times New Roman"/>
        </w:rPr>
        <w:t xml:space="preserve"> I moved to a </w:t>
      </w:r>
      <w:r w:rsidR="00EE37D1" w:rsidRPr="002B6F18">
        <w:rPr>
          <w:rFonts w:ascii="Times New Roman" w:eastAsia="STHupo" w:hAnsi="Times New Roman" w:cs="Times New Roman"/>
        </w:rPr>
        <w:t>generalized linear model (GZLM).</w:t>
      </w:r>
      <w:r w:rsidR="0037372E" w:rsidRPr="002B6F18">
        <w:rPr>
          <w:rFonts w:ascii="Times New Roman" w:eastAsia="STHupo" w:hAnsi="Times New Roman" w:cs="Times New Roman"/>
        </w:rPr>
        <w:t xml:space="preserve">  A different GZLM was constructed with the variables in question for each of the random effects listed in </w:t>
      </w:r>
      <w:r w:rsidR="0037372E" w:rsidRPr="00D03DCF">
        <w:rPr>
          <w:rFonts w:ascii="Times New Roman" w:eastAsia="STHupo" w:hAnsi="Times New Roman" w:cs="Times New Roman"/>
        </w:rPr>
        <w:fldChar w:fldCharType="begin"/>
      </w:r>
      <w:r w:rsidR="0037372E" w:rsidRPr="002B6F18">
        <w:rPr>
          <w:rFonts w:ascii="Times New Roman" w:eastAsia="STHupo" w:hAnsi="Times New Roman" w:cs="Times New Roman"/>
        </w:rPr>
        <w:instrText xml:space="preserve"> REF _Ref536624930 \h  \* MERGEFORMAT </w:instrText>
      </w:r>
      <w:r w:rsidR="0037372E" w:rsidRPr="00D03DCF">
        <w:rPr>
          <w:rFonts w:ascii="Times New Roman" w:eastAsia="STHupo" w:hAnsi="Times New Roman" w:cs="Times New Roman"/>
        </w:rPr>
      </w:r>
      <w:r w:rsidR="0037372E" w:rsidRPr="00D03DCF">
        <w:rPr>
          <w:rFonts w:ascii="Times New Roman" w:eastAsia="STHupo" w:hAnsi="Times New Roman" w:cs="Times New Roman"/>
        </w:rPr>
        <w:fldChar w:fldCharType="separate"/>
      </w:r>
      <w:r w:rsidR="0037372E" w:rsidRPr="002B6F18">
        <w:rPr>
          <w:rFonts w:ascii="Times New Roman" w:hAnsi="Times New Roman" w:cs="Times New Roman"/>
          <w:bCs/>
        </w:rPr>
        <w:t xml:space="preserve">Table </w:t>
      </w:r>
      <w:r w:rsidR="0037372E" w:rsidRPr="002B6F18">
        <w:rPr>
          <w:rFonts w:ascii="Times New Roman" w:hAnsi="Times New Roman" w:cs="Times New Roman"/>
          <w:bCs/>
          <w:noProof/>
        </w:rPr>
        <w:t>1</w:t>
      </w:r>
      <w:r w:rsidR="0037372E" w:rsidRPr="00D03DCF">
        <w:rPr>
          <w:rFonts w:ascii="Times New Roman" w:eastAsia="STHupo" w:hAnsi="Times New Roman" w:cs="Times New Roman"/>
        </w:rPr>
        <w:fldChar w:fldCharType="end"/>
      </w:r>
      <w:r w:rsidR="0037372E" w:rsidRPr="002B6F18">
        <w:rPr>
          <w:rFonts w:ascii="Times New Roman" w:eastAsia="STHupo" w:hAnsi="Times New Roman" w:cs="Times New Roman"/>
        </w:rPr>
        <w:t>.  These</w:t>
      </w:r>
      <w:r w:rsidR="00B61BEA" w:rsidRPr="002B6F18">
        <w:rPr>
          <w:rFonts w:ascii="Times New Roman" w:eastAsia="STHupo" w:hAnsi="Times New Roman" w:cs="Times New Roman"/>
        </w:rPr>
        <w:t xml:space="preserve"> were then analyzed with residual plots and the </w:t>
      </w:r>
      <w:proofErr w:type="spellStart"/>
      <w:r w:rsidR="00B61BEA" w:rsidRPr="002B6F18">
        <w:rPr>
          <w:rFonts w:ascii="Times New Roman" w:eastAsia="STHupo" w:hAnsi="Times New Roman" w:cs="Times New Roman"/>
        </w:rPr>
        <w:t>anova</w:t>
      </w:r>
      <w:proofErr w:type="spellEnd"/>
      <w:r w:rsidR="00B61BEA" w:rsidRPr="002B6F18">
        <w:rPr>
          <w:rFonts w:ascii="Times New Roman" w:eastAsia="STHupo" w:hAnsi="Times New Roman" w:cs="Times New Roman"/>
        </w:rPr>
        <w:t xml:space="preserve"> function and based on the weight of </w:t>
      </w:r>
      <w:proofErr w:type="gramStart"/>
      <w:r w:rsidR="00B61BEA" w:rsidRPr="002B6F18">
        <w:rPr>
          <w:rFonts w:ascii="Times New Roman" w:eastAsia="STHupo" w:hAnsi="Times New Roman" w:cs="Times New Roman"/>
        </w:rPr>
        <w:t>evidence,</w:t>
      </w:r>
      <w:proofErr w:type="gramEnd"/>
      <w:r w:rsidR="00B61BEA" w:rsidRPr="002B6F18">
        <w:rPr>
          <w:rFonts w:ascii="Times New Roman" w:eastAsia="STHupo" w:hAnsi="Times New Roman" w:cs="Times New Roman"/>
        </w:rPr>
        <w:t xml:space="preserve"> the best of these was used </w:t>
      </w:r>
      <w:r w:rsidR="00A40280" w:rsidRPr="002B6F18">
        <w:rPr>
          <w:rFonts w:ascii="Times New Roman" w:eastAsia="STHupo" w:hAnsi="Times New Roman" w:cs="Times New Roman"/>
        </w:rPr>
        <w:t xml:space="preserve">in a GZLM that allowed for </w:t>
      </w:r>
      <w:r w:rsidR="00B61BEA" w:rsidRPr="002B6F18">
        <w:rPr>
          <w:rFonts w:ascii="Times New Roman" w:eastAsia="STHupo" w:hAnsi="Times New Roman" w:cs="Times New Roman"/>
        </w:rPr>
        <w:t>al</w:t>
      </w:r>
      <w:r w:rsidR="00A40280" w:rsidRPr="002B6F18">
        <w:rPr>
          <w:rFonts w:ascii="Times New Roman" w:eastAsia="STHupo" w:hAnsi="Times New Roman" w:cs="Times New Roman"/>
        </w:rPr>
        <w:t>ternate variance structures.  This process of residual analysis and comparison was then repeated for models with variance that was constant, varied by power, exponential</w:t>
      </w:r>
      <w:r w:rsidR="00CC4626" w:rsidRPr="002B6F18">
        <w:rPr>
          <w:rFonts w:ascii="Times New Roman" w:eastAsia="STHupo" w:hAnsi="Times New Roman" w:cs="Times New Roman"/>
        </w:rPr>
        <w:t>, and constant power.  If the best of these models (based on p-values and residual analysis) did not appear to meet the model assumptions, the response variable was then transformed with a mild transformation and the process of model selection was started again.  I proceeded with model selection in this way working iteratively with stronger response transformations</w:t>
      </w:r>
      <w:r w:rsidR="00163A8A" w:rsidRPr="002B6F18">
        <w:rPr>
          <w:rFonts w:ascii="Times New Roman" w:eastAsia="STHupo" w:hAnsi="Times New Roman" w:cs="Times New Roman"/>
        </w:rPr>
        <w:t xml:space="preserve"> until a model was produced that best </w:t>
      </w:r>
      <w:r w:rsidR="00163A8A" w:rsidRPr="002B6F18">
        <w:rPr>
          <w:rFonts w:ascii="Times New Roman" w:eastAsia="STHupo" w:hAnsi="Times New Roman" w:cs="Times New Roman"/>
        </w:rPr>
        <w:lastRenderedPageBreak/>
        <w:t xml:space="preserve">met assumptions.  I then went back to the non-collinear variables that were not included in the current model and included them as an interaction term one by one and compared these to each other while analyzing the residuals.  The best of these was then considered </w:t>
      </w:r>
      <w:r w:rsidR="00D07692" w:rsidRPr="002B6F18">
        <w:rPr>
          <w:rFonts w:ascii="Times New Roman" w:eastAsia="STHupo" w:hAnsi="Times New Roman" w:cs="Times New Roman"/>
        </w:rPr>
        <w:t xml:space="preserve">the </w:t>
      </w:r>
      <w:r w:rsidR="00163A8A" w:rsidRPr="002B6F18">
        <w:rPr>
          <w:rFonts w:ascii="Times New Roman" w:eastAsia="STHupo" w:hAnsi="Times New Roman" w:cs="Times New Roman"/>
        </w:rPr>
        <w:t>final</w:t>
      </w:r>
      <w:r w:rsidR="00D07692" w:rsidRPr="002B6F18">
        <w:rPr>
          <w:rFonts w:ascii="Times New Roman" w:eastAsia="STHupo" w:hAnsi="Times New Roman" w:cs="Times New Roman"/>
        </w:rPr>
        <w:t xml:space="preserve"> model</w:t>
      </w:r>
      <w:r w:rsidR="00163A8A" w:rsidRPr="002B6F18">
        <w:rPr>
          <w:rFonts w:ascii="Times New Roman" w:eastAsia="STHupo" w:hAnsi="Times New Roman" w:cs="Times New Roman"/>
        </w:rPr>
        <w:t xml:space="preserve">. </w:t>
      </w:r>
    </w:p>
    <w:p w14:paraId="33AC0200" w14:textId="2DB20E06" w:rsidR="008D1702" w:rsidRPr="002B6F18" w:rsidRDefault="008D1702">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 xml:space="preserve">Results </w:t>
      </w:r>
    </w:p>
    <w:p w14:paraId="3FA07E68" w14:textId="482DF1B2" w:rsidR="00091572" w:rsidRPr="002B6F18" w:rsidRDefault="00091572" w:rsidP="00A8659A">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GPP</w:t>
      </w:r>
    </w:p>
    <w:p w14:paraId="5C6FDEE7" w14:textId="51D73205" w:rsidR="007722C7" w:rsidRDefault="00091572">
      <w:pPr>
        <w:spacing w:line="480" w:lineRule="auto"/>
        <w:rPr>
          <w:rFonts w:ascii="Times New Roman" w:hAnsi="Times New Roman" w:cs="Times New Roman"/>
        </w:rPr>
      </w:pPr>
      <w:r w:rsidRPr="002B6F18">
        <w:rPr>
          <w:rFonts w:ascii="Times New Roman" w:eastAsia="STHupo" w:hAnsi="Times New Roman" w:cs="Times New Roman"/>
        </w:rPr>
        <w:tab/>
      </w:r>
      <w:r w:rsidR="00174D53" w:rsidRPr="002B6F18">
        <w:rPr>
          <w:rFonts w:ascii="Times New Roman" w:eastAsia="STHupo" w:hAnsi="Times New Roman" w:cs="Times New Roman"/>
        </w:rPr>
        <w:t xml:space="preserve">I estimated the mean Gross Primary Production (GPP) across all sites and sampling periods to be 0.196 g </w:t>
      </w:r>
      <w:r w:rsidR="00F52316">
        <w:rPr>
          <w:rFonts w:ascii="Times New Roman" w:eastAsia="STHupo" w:hAnsi="Times New Roman" w:cs="Times New Roman"/>
        </w:rPr>
        <w:t>O</w:t>
      </w:r>
      <w:r w:rsidR="00174D53" w:rsidRPr="002B6F18">
        <w:rPr>
          <w:rFonts w:ascii="Times New Roman" w:eastAsia="STHupo" w:hAnsi="Times New Roman" w:cs="Times New Roman"/>
          <w:vertAlign w:val="subscript"/>
        </w:rPr>
        <w:t xml:space="preserve">2 </w:t>
      </w:r>
      <w:r w:rsidR="00174D53" w:rsidRPr="002B6F18">
        <w:rPr>
          <w:rFonts w:ascii="Times New Roman" w:eastAsia="STHupo" w:hAnsi="Times New Roman" w:cs="Times New Roman"/>
        </w:rPr>
        <w:t>m</w:t>
      </w:r>
      <w:r w:rsidR="00174D53" w:rsidRPr="002B6F18">
        <w:rPr>
          <w:rFonts w:ascii="Times New Roman" w:eastAsia="STHupo" w:hAnsi="Times New Roman" w:cs="Times New Roman"/>
          <w:vertAlign w:val="superscript"/>
        </w:rPr>
        <w:t xml:space="preserve">-2 </w:t>
      </w:r>
      <w:r w:rsidR="00174D53" w:rsidRPr="002B6F18">
        <w:rPr>
          <w:rFonts w:ascii="Times New Roman" w:eastAsia="STHupo" w:hAnsi="Times New Roman" w:cs="Times New Roman"/>
        </w:rPr>
        <w:t>d</w:t>
      </w:r>
      <w:r w:rsidR="00174D53" w:rsidRPr="002B6F18">
        <w:rPr>
          <w:rFonts w:ascii="Times New Roman" w:eastAsia="STHupo" w:hAnsi="Times New Roman" w:cs="Times New Roman"/>
          <w:vertAlign w:val="superscript"/>
        </w:rPr>
        <w:t>-1</w:t>
      </w:r>
      <w:r w:rsidR="004C6939" w:rsidRPr="002B6F18">
        <w:rPr>
          <w:rFonts w:ascii="Times New Roman" w:eastAsia="STHupo" w:hAnsi="Times New Roman" w:cs="Times New Roman"/>
        </w:rPr>
        <w:t xml:space="preserve"> (</w:t>
      </w:r>
      <w:r w:rsidR="004C6939" w:rsidRPr="00D03DCF">
        <w:rPr>
          <w:rFonts w:ascii="Times New Roman" w:eastAsia="STHupo" w:hAnsi="Times New Roman" w:cs="Times New Roman"/>
        </w:rPr>
        <w:fldChar w:fldCharType="begin"/>
      </w:r>
      <w:r w:rsidR="004C6939" w:rsidRPr="002B6F18">
        <w:rPr>
          <w:rFonts w:ascii="Times New Roman" w:eastAsia="STHupo" w:hAnsi="Times New Roman" w:cs="Times New Roman"/>
        </w:rPr>
        <w:instrText xml:space="preserve"> REF _Ref263995 \h </w:instrText>
      </w:r>
      <w:r w:rsidR="00DB53DA" w:rsidRPr="002B6F18">
        <w:rPr>
          <w:rFonts w:ascii="Times New Roman" w:eastAsia="STHupo" w:hAnsi="Times New Roman" w:cs="Times New Roman"/>
        </w:rPr>
        <w:instrText xml:space="preserve"> \* MERGEFORMAT </w:instrText>
      </w:r>
      <w:r w:rsidR="004C6939" w:rsidRPr="00D03DCF">
        <w:rPr>
          <w:rFonts w:ascii="Times New Roman" w:eastAsia="STHupo" w:hAnsi="Times New Roman" w:cs="Times New Roman"/>
        </w:rPr>
      </w:r>
      <w:r w:rsidR="004C6939" w:rsidRPr="00D03DCF">
        <w:rPr>
          <w:rFonts w:ascii="Times New Roman" w:eastAsia="STHupo" w:hAnsi="Times New Roman" w:cs="Times New Roman"/>
        </w:rPr>
        <w:fldChar w:fldCharType="separate"/>
      </w:r>
      <w:r w:rsidR="004C6939" w:rsidRPr="002B6F18">
        <w:rPr>
          <w:rFonts w:ascii="Times New Roman" w:hAnsi="Times New Roman" w:cs="Times New Roman"/>
        </w:rPr>
        <w:t xml:space="preserve">Figure </w:t>
      </w:r>
      <w:r w:rsidR="004C6939" w:rsidRPr="002B6F18">
        <w:rPr>
          <w:rFonts w:ascii="Times New Roman" w:hAnsi="Times New Roman" w:cs="Times New Roman"/>
          <w:noProof/>
        </w:rPr>
        <w:t>2</w:t>
      </w:r>
      <w:r w:rsidR="004C6939" w:rsidRPr="00D03DCF">
        <w:rPr>
          <w:rFonts w:ascii="Times New Roman" w:eastAsia="STHupo" w:hAnsi="Times New Roman" w:cs="Times New Roman"/>
        </w:rPr>
        <w:fldChar w:fldCharType="end"/>
      </w:r>
      <w:r w:rsidR="004C6939" w:rsidRPr="002B6F18">
        <w:rPr>
          <w:rFonts w:ascii="Times New Roman" w:eastAsia="STHupo" w:hAnsi="Times New Roman" w:cs="Times New Roman"/>
        </w:rPr>
        <w:t>).</w:t>
      </w:r>
    </w:p>
    <w:p w14:paraId="068AAA02" w14:textId="15E97AB0" w:rsidR="00A24302" w:rsidRPr="002B6F18" w:rsidRDefault="007722C7" w:rsidP="00C70BDB">
      <w:pPr>
        <w:spacing w:line="480" w:lineRule="auto"/>
        <w:ind w:firstLine="720"/>
        <w:rPr>
          <w:rFonts w:ascii="Times New Roman" w:hAnsi="Times New Roman" w:cs="Times New Roman"/>
        </w:rPr>
      </w:pPr>
      <w:r>
        <w:rPr>
          <w:rFonts w:ascii="Times New Roman" w:hAnsi="Times New Roman" w:cs="Times New Roman"/>
        </w:rPr>
        <w:t>T</w:t>
      </w:r>
      <w:r w:rsidR="00DB53DA" w:rsidRPr="002B6F18">
        <w:rPr>
          <w:rFonts w:ascii="Times New Roman" w:hAnsi="Times New Roman" w:cs="Times New Roman"/>
        </w:rPr>
        <w:t>he model I determined for GPP</w:t>
      </w:r>
      <w:r w:rsidR="00F3142F" w:rsidRPr="002B6F18">
        <w:rPr>
          <w:rFonts w:ascii="Times New Roman" w:hAnsi="Times New Roman" w:cs="Times New Roman"/>
        </w:rPr>
        <w:t xml:space="preserve"> was a linear mixed effects model with a </w:t>
      </w:r>
      <w:r w:rsidR="00DB53DA" w:rsidRPr="002B6F18">
        <w:rPr>
          <w:rFonts w:ascii="Times New Roman" w:hAnsi="Times New Roman" w:cs="Times New Roman"/>
        </w:rPr>
        <w:t>square root of a log</w:t>
      </w:r>
      <w:r w:rsidR="00F3142F" w:rsidRPr="002B6F18">
        <w:rPr>
          <w:rFonts w:ascii="Times New Roman" w:hAnsi="Times New Roman" w:cs="Times New Roman"/>
        </w:rPr>
        <w:t xml:space="preserve"> transformation </w:t>
      </w:r>
      <w:r w:rsidR="003B13AB" w:rsidRPr="002B6F18">
        <w:rPr>
          <w:rFonts w:ascii="Times New Roman" w:hAnsi="Times New Roman" w:cs="Times New Roman"/>
        </w:rPr>
        <w:t>with site as a random effect</w:t>
      </w:r>
      <w:r w:rsidR="007645E4" w:rsidRPr="002B6F18">
        <w:rPr>
          <w:rFonts w:ascii="Times New Roman" w:hAnsi="Times New Roman" w:cs="Times New Roman"/>
        </w:rPr>
        <w:t>.  The main effects</w:t>
      </w:r>
      <w:r w:rsidR="00F3142F" w:rsidRPr="002B6F18">
        <w:rPr>
          <w:rFonts w:ascii="Times New Roman" w:hAnsi="Times New Roman" w:cs="Times New Roman"/>
        </w:rPr>
        <w:t xml:space="preserve"> were determined to be sampling period</w:t>
      </w:r>
      <w:r w:rsidR="004B651E" w:rsidRPr="002B6F18">
        <w:rPr>
          <w:rFonts w:ascii="Times New Roman" w:hAnsi="Times New Roman" w:cs="Times New Roman"/>
        </w:rPr>
        <w:t xml:space="preserve"> (</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268558 \h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2</w:t>
      </w:r>
      <w:r w:rsidR="004B651E" w:rsidRPr="00D03DCF">
        <w:rPr>
          <w:rFonts w:ascii="Times New Roman" w:hAnsi="Times New Roman" w:cs="Times New Roman"/>
        </w:rPr>
        <w:fldChar w:fldCharType="end"/>
      </w:r>
      <w:r w:rsidR="004B651E" w:rsidRPr="002B6F18">
        <w:rPr>
          <w:rFonts w:ascii="Times New Roman" w:hAnsi="Times New Roman" w:cs="Times New Roman"/>
        </w:rPr>
        <w:t>)</w:t>
      </w:r>
      <w:r w:rsidR="00F3142F" w:rsidRPr="002B6F18">
        <w:rPr>
          <w:rFonts w:ascii="Times New Roman" w:hAnsi="Times New Roman" w:cs="Times New Roman"/>
        </w:rPr>
        <w:t xml:space="preserve"> and depth</w:t>
      </w:r>
      <w:r w:rsidR="00625505" w:rsidRPr="002B6F18">
        <w:rPr>
          <w:rFonts w:ascii="Times New Roman" w:hAnsi="Times New Roman" w:cs="Times New Roman"/>
        </w:rPr>
        <w:t xml:space="preserve"> </w:t>
      </w:r>
      <w:r w:rsidR="004B651E" w:rsidRPr="002B6F18">
        <w:rPr>
          <w:rFonts w:ascii="Times New Roman" w:hAnsi="Times New Roman" w:cs="Times New Roman"/>
        </w:rPr>
        <w:t>(</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268561 \h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3</w:t>
      </w:r>
      <w:r w:rsidR="004B651E" w:rsidRPr="00D03DCF">
        <w:rPr>
          <w:rFonts w:ascii="Times New Roman" w:hAnsi="Times New Roman" w:cs="Times New Roman"/>
        </w:rPr>
        <w:fldChar w:fldCharType="end"/>
      </w:r>
      <w:r w:rsidR="004B651E" w:rsidRPr="002B6F18">
        <w:rPr>
          <w:rFonts w:ascii="Times New Roman" w:hAnsi="Times New Roman" w:cs="Times New Roman"/>
        </w:rPr>
        <w:t xml:space="preserve">) </w:t>
      </w:r>
      <w:r w:rsidR="00625505" w:rsidRPr="002B6F18">
        <w:rPr>
          <w:rFonts w:ascii="Times New Roman" w:hAnsi="Times New Roman" w:cs="Times New Roman"/>
        </w:rPr>
        <w:t>both with</w:t>
      </w:r>
      <w:r w:rsidR="00C366F9" w:rsidRPr="002B6F18">
        <w:rPr>
          <w:rFonts w:ascii="Times New Roman" w:hAnsi="Times New Roman" w:cs="Times New Roman"/>
        </w:rPr>
        <w:t xml:space="preserve"> a model</w:t>
      </w:r>
      <w:r w:rsidR="00625505" w:rsidRPr="002B6F18">
        <w:rPr>
          <w:rFonts w:ascii="Times New Roman" w:hAnsi="Times New Roman" w:cs="Times New Roman"/>
        </w:rPr>
        <w:t xml:space="preserve"> p-value&lt;&lt;</w:t>
      </w:r>
      <w:r w:rsidR="00C366F9" w:rsidRPr="002B6F18">
        <w:rPr>
          <w:rFonts w:ascii="Times New Roman" w:hAnsi="Times New Roman" w:cs="Times New Roman"/>
        </w:rPr>
        <w:t>0</w:t>
      </w:r>
      <w:r w:rsidR="00625505" w:rsidRPr="002B6F18">
        <w:rPr>
          <w:rFonts w:ascii="Times New Roman" w:hAnsi="Times New Roman" w:cs="Times New Roman"/>
        </w:rPr>
        <w:t>.05</w:t>
      </w:r>
      <w:r w:rsidR="004B651E" w:rsidRPr="002B6F18">
        <w:rPr>
          <w:rFonts w:ascii="Times New Roman" w:hAnsi="Times New Roman" w:cs="Times New Roman"/>
        </w:rPr>
        <w:t>.</w:t>
      </w:r>
      <w:r w:rsidR="00A24302" w:rsidRPr="002B6F18">
        <w:rPr>
          <w:rFonts w:ascii="Times New Roman" w:hAnsi="Times New Roman" w:cs="Times New Roman"/>
        </w:rPr>
        <w:t xml:space="preserve">  GPP did not appear to be related to daily amounts of light (PAR) or concentrations of nutrients (DOC, DIN, SRP) or was weakly negatively associated. </w:t>
      </w:r>
    </w:p>
    <w:p w14:paraId="05EC8590" w14:textId="21FEAD08" w:rsidR="001562DC"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LME: </m:t>
          </m:r>
          <m:rad>
            <m:radPr>
              <m:degHide m:val="1"/>
              <m:ctrlPr>
                <w:rPr>
                  <w:rFonts w:ascii="Cambria Math" w:hAnsi="Cambria Math" w:cs="Times New Roman"/>
                  <w:i/>
                </w:rPr>
              </m:ctrlPr>
            </m:radPr>
            <m:deg/>
            <m:e>
              <m:func>
                <m:funcPr>
                  <m:ctrlPr>
                    <w:rPr>
                      <w:rFonts w:ascii="Cambria Math" w:hAnsi="Cambria Math" w:cs="Times New Roman"/>
                    </w:rPr>
                  </m:ctrlPr>
                </m:funcPr>
                <m:fName>
                  <m:r>
                    <w:rPr>
                      <w:rFonts w:ascii="Cambria Math" w:hAnsi="Cambria Math" w:cs="Times New Roman"/>
                    </w:rPr>
                    <m:t>ln</m:t>
                  </m:r>
                </m:fName>
                <m:e>
                  <m:r>
                    <w:rPr>
                      <w:rFonts w:ascii="Cambria Math" w:hAnsi="Cambria Math" w:cs="Times New Roman"/>
                    </w:rPr>
                    <m:t>(</m:t>
                  </m:r>
                </m:e>
              </m:func>
            </m:e>
          </m:rad>
          <m:r>
            <w:rPr>
              <w:rFonts w:ascii="Cambria Math" w:hAnsi="Cambria Math" w:cs="Times New Roman"/>
            </w:rPr>
            <m:t xml:space="preserve"> ~ </m:t>
          </m:r>
          <m:r>
            <m:rPr>
              <m:sty m:val="p"/>
            </m:rPr>
            <w:rPr>
              <w:rFonts w:ascii="Cambria Math" w:hAnsi="Cambria Math" w:cs="Times New Roman"/>
            </w:rPr>
            <m:t>Depth+Sampling Period; Random Effect by Site</m:t>
          </m:r>
        </m:oMath>
      </m:oMathPara>
    </w:p>
    <w:p w14:paraId="542D0E5A" w14:textId="2BE9F5E3" w:rsidR="007722C7" w:rsidRPr="002B6F18" w:rsidRDefault="007722C7" w:rsidP="007722C7">
      <w:pPr>
        <w:keepNext/>
        <w:jc w:val="center"/>
        <w:rPr>
          <w:rFonts w:ascii="Times New Roman" w:hAnsi="Times New Roman" w:cs="Times New Roman"/>
        </w:rPr>
      </w:pPr>
      <w:r w:rsidRPr="00C213D8">
        <w:rPr>
          <w:rFonts w:ascii="Times New Roman" w:hAnsi="Times New Roman" w:cs="Times New Roman"/>
          <w:noProof/>
          <w:lang w:eastAsia="ja-JP"/>
        </w:rPr>
        <w:lastRenderedPageBreak/>
        <w:drawing>
          <wp:inline distT="0" distB="0" distL="0" distR="0" wp14:anchorId="3745F723" wp14:editId="65849C91">
            <wp:extent cx="3429000" cy="3429000"/>
            <wp:effectExtent l="0" t="0" r="0" b="0"/>
            <wp:docPr id="25" name="Picture 25" descr="N:\Thesis\Rplot1.gpp.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1.gpp.lit1.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r w:rsidRPr="007722C7">
        <w:rPr>
          <w:rFonts w:ascii="Times New Roman" w:hAnsi="Times New Roman" w:cs="Times New Roman"/>
        </w:rPr>
        <w:t xml:space="preserve"> </w:t>
      </w:r>
    </w:p>
    <w:p w14:paraId="5F8C7ED1" w14:textId="7982D46A" w:rsidR="007722C7" w:rsidRDefault="007722C7" w:rsidP="007722C7">
      <w:pPr>
        <w:pStyle w:val="Caption"/>
        <w:rPr>
          <w:rFonts w:ascii="Times New Roman" w:hAnsi="Times New Roman" w:cs="Times New Roman"/>
          <w:b w:val="0"/>
          <w:color w:val="auto"/>
          <w:sz w:val="24"/>
          <w:szCs w:val="24"/>
        </w:rPr>
      </w:pPr>
      <w:proofErr w:type="gramStart"/>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2</w:t>
      </w:r>
      <w:r w:rsidRPr="00D03DCF">
        <w:rPr>
          <w:rFonts w:ascii="Times New Roman" w:hAnsi="Times New Roman" w:cs="Times New Roman"/>
          <w:color w:val="auto"/>
          <w:sz w:val="24"/>
          <w:szCs w:val="24"/>
        </w:rPr>
        <w:fldChar w:fldCharType="end"/>
      </w:r>
      <w:r w:rsidRPr="002B6F18">
        <w:rPr>
          <w:rFonts w:ascii="Times New Roman" w:hAnsi="Times New Roman" w:cs="Times New Roman"/>
          <w:color w:val="auto"/>
          <w:sz w:val="24"/>
          <w:szCs w:val="24"/>
        </w:rPr>
        <w:t>.</w:t>
      </w:r>
      <w:proofErr w:type="gramEnd"/>
      <w:r w:rsidRPr="002B6F18">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w:t>
      </w:r>
      <w:r>
        <w:rPr>
          <w:rFonts w:ascii="Times New Roman" w:hAnsi="Times New Roman" w:cs="Times New Roman"/>
          <w:b w:val="0"/>
          <w:color w:val="auto"/>
          <w:sz w:val="24"/>
          <w:szCs w:val="24"/>
        </w:rPr>
        <w:t xml:space="preserve"> gross primary production</w:t>
      </w:r>
      <w:r w:rsidRPr="002B6F1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GPP</w:t>
      </w:r>
      <w:r>
        <w:rPr>
          <w:rFonts w:ascii="Times New Roman" w:hAnsi="Times New Roman" w:cs="Times New Roman"/>
          <w:b w:val="0"/>
          <w:color w:val="auto"/>
          <w:sz w:val="24"/>
          <w:szCs w:val="24"/>
        </w:rPr>
        <w:t xml:space="preserve">) (± 1 standard error) </w:t>
      </w:r>
      <w:r w:rsidRPr="002B6F18">
        <w:rPr>
          <w:rFonts w:ascii="Times New Roman" w:hAnsi="Times New Roman" w:cs="Times New Roman"/>
          <w:b w:val="0"/>
          <w:color w:val="auto"/>
          <w:sz w:val="24"/>
          <w:szCs w:val="24"/>
        </w:rPr>
        <w:t xml:space="preserve">for all </w:t>
      </w:r>
      <w:r>
        <w:rPr>
          <w:rFonts w:ascii="Times New Roman" w:hAnsi="Times New Roman" w:cs="Times New Roman"/>
          <w:b w:val="0"/>
          <w:color w:val="auto"/>
          <w:sz w:val="24"/>
          <w:szCs w:val="24"/>
        </w:rPr>
        <w:t xml:space="preserve">study </w:t>
      </w:r>
      <w:r w:rsidRPr="002B6F18">
        <w:rPr>
          <w:rFonts w:ascii="Times New Roman" w:hAnsi="Times New Roman" w:cs="Times New Roman"/>
          <w:b w:val="0"/>
          <w:color w:val="auto"/>
          <w:sz w:val="24"/>
          <w:szCs w:val="24"/>
        </w:rPr>
        <w:t>sites at consecutive sampling periods</w:t>
      </w:r>
      <w:r w:rsidR="001A7AAB">
        <w:rPr>
          <w:rFonts w:ascii="Times New Roman" w:hAnsi="Times New Roman" w:cs="Times New Roman"/>
          <w:b w:val="0"/>
          <w:color w:val="auto"/>
          <w:sz w:val="24"/>
          <w:szCs w:val="24"/>
        </w:rPr>
        <w:t xml:space="preserve"> with associated linear mixed effects model (LME) p-value</w:t>
      </w:r>
      <w:r>
        <w:rPr>
          <w:rFonts w:ascii="Times New Roman" w:hAnsi="Times New Roman" w:cs="Times New Roman"/>
          <w:b w:val="0"/>
          <w:color w:val="auto"/>
          <w:sz w:val="24"/>
          <w:szCs w:val="24"/>
        </w:rPr>
        <w:t>.  Means with different letters are significantly different.</w:t>
      </w:r>
    </w:p>
    <w:p w14:paraId="09544922" w14:textId="6307A4B1" w:rsidR="00DB53DA" w:rsidRPr="002B6F18" w:rsidRDefault="00DB53DA">
      <w:pPr>
        <w:spacing w:line="480" w:lineRule="auto"/>
        <w:rPr>
          <w:rFonts w:ascii="Times New Roman" w:hAnsi="Times New Roman" w:cs="Times New Roman"/>
        </w:rPr>
      </w:pPr>
    </w:p>
    <w:p w14:paraId="37212904" w14:textId="6C3FC1EC" w:rsidR="00C366F9" w:rsidRPr="002B6F18" w:rsidRDefault="00C213D8" w:rsidP="00A8659A">
      <w:pPr>
        <w:keepNext/>
        <w:jc w:val="center"/>
        <w:rPr>
          <w:rFonts w:ascii="Times New Roman" w:hAnsi="Times New Roman" w:cs="Times New Roman"/>
        </w:rPr>
      </w:pPr>
      <w:r w:rsidRPr="00C213D8">
        <w:rPr>
          <w:rFonts w:ascii="Times New Roman" w:hAnsi="Times New Roman" w:cs="Times New Roman"/>
          <w:noProof/>
          <w:lang w:eastAsia="ja-JP"/>
        </w:rPr>
        <w:drawing>
          <wp:inline distT="0" distB="0" distL="0" distR="0" wp14:anchorId="7DB67D3B" wp14:editId="1C1CDD96">
            <wp:extent cx="3429000" cy="3429000"/>
            <wp:effectExtent l="0" t="0" r="0" b="0"/>
            <wp:docPr id="26" name="Picture 26" descr="N:\Thesis\Rplot2.depth.t.gpp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2.depth.t.gpp1.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5F8A201D" w14:textId="197FC6DD" w:rsidR="00C366F9" w:rsidRPr="00C70BDB" w:rsidRDefault="00C366F9" w:rsidP="00A8659A">
      <w:pPr>
        <w:pStyle w:val="Caption"/>
        <w:rPr>
          <w:rFonts w:ascii="Times New Roman" w:hAnsi="Times New Roman" w:cs="Times New Roman"/>
          <w:sz w:val="24"/>
          <w:szCs w:val="24"/>
        </w:rPr>
      </w:pPr>
      <w:bookmarkStart w:id="302" w:name="_Ref268561"/>
      <w:proofErr w:type="gramStart"/>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3</w:t>
      </w:r>
      <w:r w:rsidRPr="00D03DCF">
        <w:rPr>
          <w:rFonts w:ascii="Times New Roman" w:hAnsi="Times New Roman" w:cs="Times New Roman"/>
          <w:color w:val="auto"/>
          <w:sz w:val="24"/>
          <w:szCs w:val="24"/>
        </w:rPr>
        <w:fldChar w:fldCharType="end"/>
      </w:r>
      <w:bookmarkEnd w:id="302"/>
      <w:r w:rsidRPr="002B6F18">
        <w:rPr>
          <w:rFonts w:ascii="Times New Roman" w:hAnsi="Times New Roman" w:cs="Times New Roman"/>
          <w:color w:val="auto"/>
          <w:sz w:val="24"/>
          <w:szCs w:val="24"/>
        </w:rPr>
        <w:t>.</w:t>
      </w:r>
      <w:proofErr w:type="gramEnd"/>
      <w:r w:rsidRPr="002B6F18">
        <w:rPr>
          <w:rFonts w:ascii="Times New Roman" w:hAnsi="Times New Roman" w:cs="Times New Roman"/>
          <w:b w:val="0"/>
          <w:color w:val="auto"/>
          <w:sz w:val="24"/>
          <w:szCs w:val="24"/>
        </w:rPr>
        <w:t xml:space="preserve"> </w:t>
      </w:r>
      <w:r w:rsidR="001A7AAB">
        <w:rPr>
          <w:rFonts w:ascii="Times New Roman" w:hAnsi="Times New Roman" w:cs="Times New Roman"/>
          <w:b w:val="0"/>
          <w:color w:val="auto"/>
          <w:sz w:val="24"/>
          <w:szCs w:val="24"/>
        </w:rPr>
        <w:t>R</w:t>
      </w:r>
      <w:r w:rsidRPr="002B6F18">
        <w:rPr>
          <w:rFonts w:ascii="Times New Roman" w:hAnsi="Times New Roman" w:cs="Times New Roman"/>
          <w:b w:val="0"/>
          <w:color w:val="auto"/>
          <w:sz w:val="24"/>
          <w:szCs w:val="24"/>
        </w:rPr>
        <w:t xml:space="preserve">egression of </w:t>
      </w:r>
      <w:r w:rsidR="007645E4" w:rsidRPr="002B6F18">
        <w:rPr>
          <w:rFonts w:ascii="Times New Roman" w:hAnsi="Times New Roman" w:cs="Times New Roman"/>
          <w:b w:val="0"/>
          <w:color w:val="auto"/>
          <w:sz w:val="24"/>
          <w:szCs w:val="24"/>
        </w:rPr>
        <w:t xml:space="preserve">transformed GPP </w:t>
      </w:r>
      <w:r w:rsidR="00AD46AF" w:rsidRPr="002B6F18">
        <w:rPr>
          <w:rFonts w:ascii="Times New Roman" w:hAnsi="Times New Roman" w:cs="Times New Roman"/>
          <w:b w:val="0"/>
          <w:color w:val="auto"/>
          <w:sz w:val="24"/>
          <w:szCs w:val="24"/>
        </w:rPr>
        <w:t xml:space="preserve">and </w:t>
      </w:r>
      <w:r w:rsidR="001A7AAB">
        <w:rPr>
          <w:rFonts w:ascii="Times New Roman" w:hAnsi="Times New Roman" w:cs="Times New Roman"/>
          <w:b w:val="0"/>
          <w:color w:val="auto"/>
          <w:sz w:val="24"/>
          <w:szCs w:val="24"/>
        </w:rPr>
        <w:t xml:space="preserve">stream </w:t>
      </w:r>
      <w:r w:rsidR="00AD46AF" w:rsidRPr="002B6F18">
        <w:rPr>
          <w:rFonts w:ascii="Times New Roman" w:hAnsi="Times New Roman" w:cs="Times New Roman"/>
          <w:b w:val="0"/>
          <w:color w:val="auto"/>
          <w:sz w:val="24"/>
          <w:szCs w:val="24"/>
        </w:rPr>
        <w:t xml:space="preserve">depth </w:t>
      </w:r>
      <w:r w:rsidR="007645E4" w:rsidRPr="002B6F18">
        <w:rPr>
          <w:rFonts w:ascii="Times New Roman" w:hAnsi="Times New Roman" w:cs="Times New Roman"/>
          <w:b w:val="0"/>
          <w:color w:val="auto"/>
          <w:sz w:val="24"/>
          <w:szCs w:val="24"/>
        </w:rPr>
        <w:t xml:space="preserve">with </w:t>
      </w:r>
      <w:r w:rsidR="00AD46AF" w:rsidRPr="002B6F18">
        <w:rPr>
          <w:rFonts w:ascii="Times New Roman" w:hAnsi="Times New Roman" w:cs="Times New Roman"/>
          <w:b w:val="0"/>
          <w:color w:val="auto"/>
          <w:sz w:val="24"/>
          <w:szCs w:val="24"/>
        </w:rPr>
        <w:t>a</w:t>
      </w:r>
      <w:r w:rsidR="001A7AAB">
        <w:rPr>
          <w:rFonts w:ascii="Times New Roman" w:hAnsi="Times New Roman" w:cs="Times New Roman"/>
          <w:b w:val="0"/>
          <w:color w:val="auto"/>
          <w:sz w:val="24"/>
          <w:szCs w:val="24"/>
        </w:rPr>
        <w:t>ssociated</w:t>
      </w:r>
      <w:r w:rsidR="00AD46AF" w:rsidRPr="002B6F18">
        <w:rPr>
          <w:rFonts w:ascii="Times New Roman" w:hAnsi="Times New Roman" w:cs="Times New Roman"/>
          <w:b w:val="0"/>
          <w:color w:val="auto"/>
          <w:sz w:val="24"/>
          <w:szCs w:val="24"/>
        </w:rPr>
        <w:t xml:space="preserve"> </w:t>
      </w:r>
      <w:r w:rsidR="007645E4" w:rsidRPr="002B6F18">
        <w:rPr>
          <w:rFonts w:ascii="Times New Roman" w:hAnsi="Times New Roman" w:cs="Times New Roman"/>
          <w:b w:val="0"/>
          <w:color w:val="auto"/>
          <w:sz w:val="24"/>
          <w:szCs w:val="24"/>
        </w:rPr>
        <w:t>adjusted</w:t>
      </w:r>
      <w:r w:rsidRPr="002B6F18">
        <w:rPr>
          <w:rFonts w:ascii="Times New Roman" w:hAnsi="Times New Roman" w:cs="Times New Roman"/>
          <w:b w:val="0"/>
          <w:color w:val="auto"/>
          <w:sz w:val="24"/>
          <w:szCs w:val="24"/>
        </w:rPr>
        <w:t xml:space="preserve"> </w:t>
      </w:r>
      <w:r w:rsidRPr="00D42D68">
        <w:rPr>
          <w:rFonts w:ascii="Times New Roman" w:hAnsi="Times New Roman" w:cs="Times New Roman"/>
          <w:b w:val="0"/>
          <w:i/>
          <w:color w:val="auto"/>
          <w:sz w:val="24"/>
          <w:szCs w:val="24"/>
        </w:rPr>
        <w:t>R</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w:t>
      </w:r>
      <w:r w:rsidR="001A7AAB">
        <w:rPr>
          <w:rFonts w:ascii="Times New Roman" w:hAnsi="Times New Roman" w:cs="Times New Roman"/>
          <w:b w:val="0"/>
          <w:color w:val="auto"/>
          <w:sz w:val="24"/>
          <w:szCs w:val="24"/>
        </w:rPr>
        <w:t>and model p-</w:t>
      </w:r>
      <w:commentRangeStart w:id="303"/>
      <w:r w:rsidR="001A7AAB">
        <w:rPr>
          <w:rFonts w:ascii="Times New Roman" w:hAnsi="Times New Roman" w:cs="Times New Roman"/>
          <w:b w:val="0"/>
          <w:color w:val="auto"/>
          <w:sz w:val="24"/>
          <w:szCs w:val="24"/>
        </w:rPr>
        <w:t>value</w:t>
      </w:r>
      <w:commentRangeEnd w:id="303"/>
      <w:r w:rsidR="008F1549">
        <w:rPr>
          <w:rStyle w:val="CommentReference"/>
          <w:b w:val="0"/>
          <w:bCs w:val="0"/>
          <w:color w:val="auto"/>
        </w:rPr>
        <w:commentReference w:id="303"/>
      </w:r>
      <w:r w:rsidRPr="002B6F18">
        <w:rPr>
          <w:rFonts w:ascii="Times New Roman" w:hAnsi="Times New Roman" w:cs="Times New Roman"/>
          <w:b w:val="0"/>
          <w:color w:val="auto"/>
          <w:sz w:val="24"/>
          <w:szCs w:val="24"/>
        </w:rPr>
        <w:t>.</w:t>
      </w:r>
      <w:r w:rsidR="007D329F" w:rsidRPr="002B6F18">
        <w:rPr>
          <w:rFonts w:ascii="Times New Roman" w:hAnsi="Times New Roman" w:cs="Times New Roman"/>
          <w:sz w:val="24"/>
          <w:szCs w:val="24"/>
        </w:rPr>
        <w:t xml:space="preserve"> </w:t>
      </w:r>
    </w:p>
    <w:p w14:paraId="05F24FC0" w14:textId="054BB5CA" w:rsidR="007D329F" w:rsidRPr="002B6F18" w:rsidRDefault="002C2A03">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lastRenderedPageBreak/>
        <w:t>ER</w:t>
      </w:r>
    </w:p>
    <w:p w14:paraId="03D25FC9" w14:textId="4BE792CC" w:rsidR="00062E06" w:rsidRPr="002B6F18" w:rsidRDefault="00CA0A5E" w:rsidP="00A8659A">
      <w:pPr>
        <w:spacing w:line="480" w:lineRule="auto"/>
        <w:rPr>
          <w:rFonts w:ascii="Times New Roman" w:eastAsia="Times New Roman" w:hAnsi="Times New Roman" w:cs="Times New Roman"/>
          <w:color w:val="000000"/>
        </w:rPr>
      </w:pPr>
      <w:r w:rsidRPr="002B6F18">
        <w:rPr>
          <w:rFonts w:ascii="Times New Roman" w:hAnsi="Times New Roman" w:cs="Times New Roman"/>
        </w:rPr>
        <w:tab/>
      </w:r>
      <w:r w:rsidR="004748C6" w:rsidRPr="002B6F18">
        <w:rPr>
          <w:rFonts w:ascii="Times New Roman" w:hAnsi="Times New Roman" w:cs="Times New Roman"/>
        </w:rPr>
        <w:t xml:space="preserve">I estimated the mean ER </w:t>
      </w:r>
      <w:r w:rsidR="00062E06" w:rsidRPr="002B6F18">
        <w:rPr>
          <w:rFonts w:ascii="Times New Roman" w:eastAsia="STHupo" w:hAnsi="Times New Roman" w:cs="Times New Roman"/>
        </w:rPr>
        <w:t xml:space="preserve">across all sites and sampling periods to be </w:t>
      </w:r>
      <w:r w:rsidR="00062E06" w:rsidRPr="002B6F18">
        <w:rPr>
          <w:rFonts w:ascii="Times New Roman" w:eastAsia="Times New Roman" w:hAnsi="Times New Roman" w:cs="Times New Roman"/>
          <w:color w:val="000000"/>
        </w:rPr>
        <w:t>-10.2</w:t>
      </w:r>
      <w:r w:rsidR="008F1549">
        <w:rPr>
          <w:rFonts w:ascii="Times New Roman" w:eastAsia="Times New Roman" w:hAnsi="Times New Roman" w:cs="Times New Roman"/>
          <w:color w:val="000000"/>
        </w:rPr>
        <w:t>9</w:t>
      </w:r>
    </w:p>
    <w:p w14:paraId="71D20E51" w14:textId="435ADE6A" w:rsidR="007D329F" w:rsidRPr="002B6F18" w:rsidRDefault="00062E06">
      <w:pPr>
        <w:spacing w:line="480" w:lineRule="auto"/>
        <w:rPr>
          <w:rFonts w:ascii="Times New Roman" w:eastAsia="STHupo" w:hAnsi="Times New Roman" w:cs="Times New Roman"/>
        </w:rPr>
      </w:pPr>
      <w:r w:rsidRPr="002B6F18">
        <w:rPr>
          <w:rFonts w:ascii="Times New Roman" w:eastAsia="STHupo" w:hAnsi="Times New Roman" w:cs="Times New Roman"/>
        </w:rPr>
        <w:t xml:space="preserve"> </w:t>
      </w:r>
      <w:proofErr w:type="gramStart"/>
      <w:r w:rsidRPr="002B6F18">
        <w:rPr>
          <w:rFonts w:ascii="Times New Roman" w:eastAsia="STHupo" w:hAnsi="Times New Roman" w:cs="Times New Roman"/>
        </w:rPr>
        <w:t>g</w:t>
      </w:r>
      <w:proofErr w:type="gramEnd"/>
      <w:r w:rsidRPr="002B6F18">
        <w:rPr>
          <w:rFonts w:ascii="Times New Roman" w:eastAsia="STHupo" w:hAnsi="Times New Roman" w:cs="Times New Roman"/>
        </w:rPr>
        <w:t xml:space="preserve"> O</w:t>
      </w:r>
      <w:r w:rsidRPr="002B6F18">
        <w:rPr>
          <w:rFonts w:ascii="Times New Roman" w:eastAsia="STHupo" w:hAnsi="Times New Roman" w:cs="Times New Roman"/>
          <w:vertAlign w:val="subscript"/>
        </w:rPr>
        <w:t xml:space="preserve">2 </w:t>
      </w:r>
      <w:r w:rsidRPr="002B6F18">
        <w:rPr>
          <w:rFonts w:ascii="Times New Roman" w:eastAsia="STHupo" w:hAnsi="Times New Roman" w:cs="Times New Roman"/>
        </w:rPr>
        <w:t>m</w:t>
      </w:r>
      <w:r w:rsidRPr="002B6F18">
        <w:rPr>
          <w:rFonts w:ascii="Times New Roman" w:eastAsia="STHupo" w:hAnsi="Times New Roman" w:cs="Times New Roman"/>
          <w:vertAlign w:val="superscript"/>
        </w:rPr>
        <w:t xml:space="preserve">-2 </w:t>
      </w:r>
      <w:r w:rsidRPr="002B6F18">
        <w:rPr>
          <w:rFonts w:ascii="Times New Roman" w:eastAsia="STHupo" w:hAnsi="Times New Roman" w:cs="Times New Roman"/>
        </w:rPr>
        <w:t>d</w:t>
      </w:r>
      <w:r w:rsidRPr="002B6F18">
        <w:rPr>
          <w:rFonts w:ascii="Times New Roman" w:eastAsia="STHupo" w:hAnsi="Times New Roman" w:cs="Times New Roman"/>
          <w:vertAlign w:val="superscript"/>
        </w:rPr>
        <w:t>-1</w:t>
      </w:r>
      <w:r w:rsidRPr="002B6F18">
        <w:rPr>
          <w:rFonts w:ascii="Times New Roman" w:eastAsia="STHupo" w:hAnsi="Times New Roman" w:cs="Times New Roman"/>
        </w:rPr>
        <w:t xml:space="preserve"> (</w:t>
      </w:r>
      <w:r w:rsidRPr="00D03DCF">
        <w:rPr>
          <w:rFonts w:ascii="Times New Roman" w:eastAsia="STHupo" w:hAnsi="Times New Roman" w:cs="Times New Roman"/>
        </w:rPr>
        <w:fldChar w:fldCharType="begin"/>
      </w:r>
      <w:r w:rsidRPr="002B6F18">
        <w:rPr>
          <w:rFonts w:ascii="Times New Roman" w:eastAsia="STHupo" w:hAnsi="Times New Roman" w:cs="Times New Roman"/>
        </w:rPr>
        <w:instrText xml:space="preserve"> REF _Ref338798 \h </w:instrText>
      </w:r>
      <w:r w:rsidR="003B13AB" w:rsidRPr="002B6F18">
        <w:rPr>
          <w:rFonts w:ascii="Times New Roman" w:eastAsia="STHupo" w:hAnsi="Times New Roman" w:cs="Times New Roman"/>
        </w:rPr>
        <w:instrText xml:space="preserve"> \* MERGEFORMAT </w:instrText>
      </w:r>
      <w:r w:rsidRPr="00D03DCF">
        <w:rPr>
          <w:rFonts w:ascii="Times New Roman" w:eastAsia="STHupo" w:hAnsi="Times New Roman" w:cs="Times New Roman"/>
        </w:rPr>
      </w:r>
      <w:r w:rsidRPr="00D03DCF">
        <w:rPr>
          <w:rFonts w:ascii="Times New Roman" w:eastAsia="STHupo" w:hAnsi="Times New Roman" w:cs="Times New Roman"/>
        </w:rPr>
        <w:fldChar w:fldCharType="separate"/>
      </w:r>
      <w:r w:rsidRPr="002B6F18">
        <w:rPr>
          <w:rFonts w:ascii="Times New Roman" w:hAnsi="Times New Roman" w:cs="Times New Roman"/>
        </w:rPr>
        <w:t xml:space="preserve">Figure </w:t>
      </w:r>
      <w:r w:rsidRPr="002B6F18">
        <w:rPr>
          <w:rFonts w:ascii="Times New Roman" w:hAnsi="Times New Roman" w:cs="Times New Roman"/>
          <w:noProof/>
        </w:rPr>
        <w:t>4</w:t>
      </w:r>
      <w:r w:rsidRPr="00D03DCF">
        <w:rPr>
          <w:rFonts w:ascii="Times New Roman" w:eastAsia="STHupo" w:hAnsi="Times New Roman" w:cs="Times New Roman"/>
        </w:rPr>
        <w:fldChar w:fldCharType="end"/>
      </w:r>
      <w:r w:rsidRPr="002B6F18">
        <w:rPr>
          <w:rFonts w:ascii="Times New Roman" w:eastAsia="STHupo" w:hAnsi="Times New Roman" w:cs="Times New Roman"/>
        </w:rPr>
        <w:t>).  Although ecosystem respiration is noted as a negative number because it is thought of as a subtraction of oxygen from the environment, it will be discussed here in terms of its absolute value (positive) to facilitate modeling and conceptualization.</w:t>
      </w:r>
    </w:p>
    <w:p w14:paraId="43B524DF" w14:textId="14800AD1" w:rsidR="00062E06" w:rsidRPr="002B6F18" w:rsidRDefault="00D77678" w:rsidP="00A8659A">
      <w:pPr>
        <w:keepNext/>
        <w:jc w:val="center"/>
        <w:rPr>
          <w:rFonts w:ascii="Times New Roman" w:hAnsi="Times New Roman" w:cs="Times New Roman"/>
        </w:rPr>
      </w:pPr>
      <w:commentRangeStart w:id="304"/>
      <w:r w:rsidRPr="00D77678">
        <w:rPr>
          <w:rFonts w:ascii="Times New Roman" w:hAnsi="Times New Roman" w:cs="Times New Roman"/>
          <w:noProof/>
          <w:lang w:eastAsia="ja-JP"/>
        </w:rPr>
        <w:drawing>
          <wp:inline distT="0" distB="0" distL="0" distR="0" wp14:anchorId="1BF3FCD1" wp14:editId="0D6E8D8D">
            <wp:extent cx="3429000" cy="3429000"/>
            <wp:effectExtent l="0" t="0" r="0" b="0"/>
            <wp:docPr id="13" name="Picture 13" descr="N:\Thesis\Rplot3.er.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3.er.lit1.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commentRangeEnd w:id="304"/>
      <w:r w:rsidR="008F1549">
        <w:rPr>
          <w:rStyle w:val="CommentReference"/>
        </w:rPr>
        <w:commentReference w:id="304"/>
      </w:r>
    </w:p>
    <w:p w14:paraId="72902EA0" w14:textId="5A47B47E" w:rsidR="00062E06" w:rsidRPr="00C70BDB" w:rsidRDefault="00062E06" w:rsidP="00A8659A">
      <w:pPr>
        <w:pStyle w:val="Caption"/>
        <w:rPr>
          <w:rFonts w:ascii="Times New Roman" w:hAnsi="Times New Roman" w:cs="Times New Roman"/>
          <w:b w:val="0"/>
          <w:sz w:val="24"/>
          <w:szCs w:val="24"/>
        </w:rPr>
      </w:pPr>
      <w:bookmarkStart w:id="305" w:name="_Ref338798"/>
      <w:proofErr w:type="gramStart"/>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4</w:t>
      </w:r>
      <w:r w:rsidRPr="00D03DCF">
        <w:rPr>
          <w:rFonts w:ascii="Times New Roman" w:hAnsi="Times New Roman" w:cs="Times New Roman"/>
          <w:color w:val="auto"/>
          <w:sz w:val="24"/>
          <w:szCs w:val="24"/>
        </w:rPr>
        <w:fldChar w:fldCharType="end"/>
      </w:r>
      <w:bookmarkEnd w:id="305"/>
      <w:r w:rsidRPr="002B6F18">
        <w:rPr>
          <w:rFonts w:ascii="Times New Roman" w:hAnsi="Times New Roman" w:cs="Times New Roman"/>
          <w:color w:val="auto"/>
          <w:sz w:val="24"/>
          <w:szCs w:val="24"/>
        </w:rPr>
        <w:t>.</w:t>
      </w:r>
      <w:proofErr w:type="gramEnd"/>
      <w:r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T</w:t>
      </w:r>
      <w:r w:rsidRPr="002B6F18">
        <w:rPr>
          <w:rFonts w:ascii="Times New Roman" w:hAnsi="Times New Roman" w:cs="Times New Roman"/>
          <w:b w:val="0"/>
          <w:color w:val="auto"/>
          <w:sz w:val="24"/>
          <w:szCs w:val="24"/>
        </w:rPr>
        <w:t>he absolute value (magnitude) of</w:t>
      </w:r>
      <w:r w:rsidR="00E9106E">
        <w:rPr>
          <w:rFonts w:ascii="Times New Roman" w:hAnsi="Times New Roman" w:cs="Times New Roman"/>
          <w:b w:val="0"/>
          <w:color w:val="auto"/>
          <w:sz w:val="24"/>
          <w:szCs w:val="24"/>
        </w:rPr>
        <w:t xml:space="preserve"> mean stream ecosystem respiration (</w:t>
      </w:r>
      <w:r w:rsidRPr="002B6F18">
        <w:rPr>
          <w:rFonts w:ascii="Times New Roman" w:hAnsi="Times New Roman" w:cs="Times New Roman"/>
          <w:b w:val="0"/>
          <w:color w:val="auto"/>
          <w:sz w:val="24"/>
          <w:szCs w:val="24"/>
        </w:rPr>
        <w:t>ER</w:t>
      </w:r>
      <w:r w:rsidR="00E9106E">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 xml:space="preserve"> values for all sites at consecutive sampling periods</w:t>
      </w:r>
      <w:r w:rsidR="00E9106E">
        <w:rPr>
          <w:rFonts w:ascii="Times New Roman" w:hAnsi="Times New Roman" w:cs="Times New Roman"/>
          <w:b w:val="0"/>
          <w:color w:val="auto"/>
          <w:sz w:val="24"/>
          <w:szCs w:val="24"/>
        </w:rPr>
        <w:t xml:space="preserve"> (±1 standard error).  Means with different l</w:t>
      </w:r>
      <w:r w:rsidRPr="002B6F18">
        <w:rPr>
          <w:rFonts w:ascii="Times New Roman" w:hAnsi="Times New Roman" w:cs="Times New Roman"/>
          <w:b w:val="0"/>
          <w:color w:val="auto"/>
          <w:sz w:val="24"/>
          <w:szCs w:val="24"/>
        </w:rPr>
        <w:t>etters</w:t>
      </w:r>
      <w:r w:rsidR="00E9106E">
        <w:rPr>
          <w:rFonts w:ascii="Times New Roman" w:hAnsi="Times New Roman" w:cs="Times New Roman"/>
          <w:b w:val="0"/>
          <w:color w:val="auto"/>
          <w:sz w:val="24"/>
          <w:szCs w:val="24"/>
        </w:rPr>
        <w:t xml:space="preserve"> are significantly different according to Tukey’s Honest Significant Difference (Tukey HSD) test</w:t>
      </w:r>
      <w:r w:rsidRPr="002B6F18">
        <w:rPr>
          <w:rFonts w:ascii="Times New Roman" w:hAnsi="Times New Roman" w:cs="Times New Roman"/>
          <w:b w:val="0"/>
          <w:color w:val="auto"/>
          <w:sz w:val="24"/>
          <w:szCs w:val="24"/>
        </w:rPr>
        <w:t>.</w:t>
      </w:r>
    </w:p>
    <w:p w14:paraId="6B664DEC" w14:textId="37D27C6C" w:rsidR="003B13AB" w:rsidRPr="002B6F18" w:rsidRDefault="003B13AB">
      <w:pPr>
        <w:spacing w:line="480" w:lineRule="auto"/>
        <w:rPr>
          <w:rFonts w:ascii="Times New Roman" w:hAnsi="Times New Roman" w:cs="Times New Roman"/>
        </w:rPr>
      </w:pPr>
      <w:r w:rsidRPr="002B6F18">
        <w:rPr>
          <w:rFonts w:ascii="Times New Roman" w:hAnsi="Times New Roman" w:cs="Times New Roman"/>
        </w:rPr>
        <w:tab/>
        <w:t xml:space="preserve">The model I determined for ER was a linear mixed effects model with </w:t>
      </w:r>
      <w:r w:rsidR="007645E4" w:rsidRPr="002B6F18">
        <w:rPr>
          <w:rFonts w:ascii="Times New Roman" w:hAnsi="Times New Roman" w:cs="Times New Roman"/>
        </w:rPr>
        <w:t xml:space="preserve">a log transformation of the absolute value and </w:t>
      </w:r>
      <w:r w:rsidRPr="002B6F18">
        <w:rPr>
          <w:rFonts w:ascii="Times New Roman" w:hAnsi="Times New Roman" w:cs="Times New Roman"/>
        </w:rPr>
        <w:t>site as a random effect</w:t>
      </w:r>
      <w:r w:rsidR="007645E4" w:rsidRPr="002B6F18">
        <w:rPr>
          <w:rFonts w:ascii="Times New Roman" w:hAnsi="Times New Roman" w:cs="Times New Roman"/>
        </w:rPr>
        <w:t>.  The main effects were d</w:t>
      </w:r>
      <w:r w:rsidR="004B651E" w:rsidRPr="002B6F18">
        <w:rPr>
          <w:rFonts w:ascii="Times New Roman" w:hAnsi="Times New Roman" w:cs="Times New Roman"/>
        </w:rPr>
        <w:t>etermined to be depth (</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340941 \h </w:instrText>
      </w:r>
      <w:r w:rsidR="00AD46AF" w:rsidRPr="002B6F18">
        <w:rPr>
          <w:rFonts w:ascii="Times New Roman" w:hAnsi="Times New Roman" w:cs="Times New Roman"/>
        </w:rPr>
        <w:instrText xml:space="preserve">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5</w:t>
      </w:r>
      <w:r w:rsidR="004B651E" w:rsidRPr="00D03DCF">
        <w:rPr>
          <w:rFonts w:ascii="Times New Roman" w:hAnsi="Times New Roman" w:cs="Times New Roman"/>
        </w:rPr>
        <w:fldChar w:fldCharType="end"/>
      </w:r>
      <w:r w:rsidR="004B651E" w:rsidRPr="002B6F18">
        <w:rPr>
          <w:rFonts w:ascii="Times New Roman" w:hAnsi="Times New Roman" w:cs="Times New Roman"/>
        </w:rPr>
        <w:t>) and slope (</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340950 \h </w:instrText>
      </w:r>
      <w:r w:rsidR="00AD46AF" w:rsidRPr="002B6F18">
        <w:rPr>
          <w:rFonts w:ascii="Times New Roman" w:hAnsi="Times New Roman" w:cs="Times New Roman"/>
        </w:rPr>
        <w:instrText xml:space="preserve">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6</w:t>
      </w:r>
      <w:r w:rsidR="004B651E" w:rsidRPr="00D03DCF">
        <w:rPr>
          <w:rFonts w:ascii="Times New Roman" w:hAnsi="Times New Roman" w:cs="Times New Roman"/>
        </w:rPr>
        <w:fldChar w:fldCharType="end"/>
      </w:r>
      <w:r w:rsidR="004B651E" w:rsidRPr="002B6F18">
        <w:rPr>
          <w:rFonts w:ascii="Times New Roman" w:hAnsi="Times New Roman" w:cs="Times New Roman"/>
        </w:rPr>
        <w:t>).</w:t>
      </w:r>
      <w:r w:rsidR="00A24302" w:rsidRPr="002B6F18">
        <w:rPr>
          <w:rFonts w:ascii="Times New Roman" w:hAnsi="Times New Roman" w:cs="Times New Roman"/>
        </w:rPr>
        <w:t xml:space="preserve">  ER </w:t>
      </w:r>
      <w:r w:rsidR="00863AFC" w:rsidRPr="002B6F18">
        <w:rPr>
          <w:rFonts w:ascii="Times New Roman" w:hAnsi="Times New Roman" w:cs="Times New Roman"/>
        </w:rPr>
        <w:t xml:space="preserve">magnitude did not appear to relate positively to </w:t>
      </w:r>
      <w:r w:rsidR="006E34D9" w:rsidRPr="002B6F18">
        <w:rPr>
          <w:rFonts w:ascii="Times New Roman" w:hAnsi="Times New Roman" w:cs="Times New Roman"/>
        </w:rPr>
        <w:t xml:space="preserve">nutrients (DOC, DIN, </w:t>
      </w:r>
      <w:proofErr w:type="gramStart"/>
      <w:r w:rsidR="006E34D9" w:rsidRPr="002B6F18">
        <w:rPr>
          <w:rFonts w:ascii="Times New Roman" w:hAnsi="Times New Roman" w:cs="Times New Roman"/>
        </w:rPr>
        <w:t>SRP</w:t>
      </w:r>
      <w:proofErr w:type="gramEnd"/>
      <w:r w:rsidR="006E34D9" w:rsidRPr="002B6F18">
        <w:rPr>
          <w:rFonts w:ascii="Times New Roman" w:hAnsi="Times New Roman" w:cs="Times New Roman"/>
        </w:rPr>
        <w:t xml:space="preserve">) </w:t>
      </w:r>
      <w:r w:rsidR="007C51E9" w:rsidRPr="002B6F18">
        <w:rPr>
          <w:rFonts w:ascii="Times New Roman" w:hAnsi="Times New Roman" w:cs="Times New Roman"/>
        </w:rPr>
        <w:t>however ER</w:t>
      </w:r>
      <w:r w:rsidR="00C555C9" w:rsidRPr="002B6F18">
        <w:rPr>
          <w:rFonts w:ascii="Times New Roman" w:hAnsi="Times New Roman" w:cs="Times New Roman"/>
        </w:rPr>
        <w:t xml:space="preserve"> did relate to GPP (</w:t>
      </w:r>
      <w:r w:rsidR="00C555C9" w:rsidRPr="00D03DCF">
        <w:rPr>
          <w:rFonts w:ascii="Times New Roman" w:hAnsi="Times New Roman" w:cs="Times New Roman"/>
        </w:rPr>
        <w:fldChar w:fldCharType="begin"/>
      </w:r>
      <w:r w:rsidR="00C555C9" w:rsidRPr="002B6F18">
        <w:rPr>
          <w:rFonts w:ascii="Times New Roman" w:hAnsi="Times New Roman" w:cs="Times New Roman"/>
        </w:rPr>
        <w:instrText xml:space="preserve"> REF _Ref347669 \h  \* MERGEFORMAT </w:instrText>
      </w:r>
      <w:r w:rsidR="00C555C9" w:rsidRPr="00D03DCF">
        <w:rPr>
          <w:rFonts w:ascii="Times New Roman" w:hAnsi="Times New Roman" w:cs="Times New Roman"/>
        </w:rPr>
      </w:r>
      <w:r w:rsidR="00C555C9" w:rsidRPr="00D03DCF">
        <w:rPr>
          <w:rFonts w:ascii="Times New Roman" w:hAnsi="Times New Roman" w:cs="Times New Roman"/>
        </w:rPr>
        <w:fldChar w:fldCharType="separate"/>
      </w:r>
      <w:r w:rsidR="00C555C9" w:rsidRPr="002B6F18">
        <w:rPr>
          <w:rFonts w:ascii="Times New Roman" w:hAnsi="Times New Roman" w:cs="Times New Roman"/>
        </w:rPr>
        <w:t xml:space="preserve">Figure </w:t>
      </w:r>
      <w:r w:rsidR="00C555C9" w:rsidRPr="002B6F18">
        <w:rPr>
          <w:rFonts w:ascii="Times New Roman" w:hAnsi="Times New Roman" w:cs="Times New Roman"/>
          <w:noProof/>
        </w:rPr>
        <w:t>7</w:t>
      </w:r>
      <w:r w:rsidR="00C555C9" w:rsidRPr="00D03DCF">
        <w:rPr>
          <w:rFonts w:ascii="Times New Roman" w:hAnsi="Times New Roman" w:cs="Times New Roman"/>
        </w:rPr>
        <w:fldChar w:fldCharType="end"/>
      </w:r>
      <w:r w:rsidR="00C555C9" w:rsidRPr="002B6F18">
        <w:rPr>
          <w:rFonts w:ascii="Times New Roman" w:hAnsi="Times New Roman" w:cs="Times New Roman"/>
        </w:rPr>
        <w:t>).</w:t>
      </w:r>
    </w:p>
    <w:p w14:paraId="20FC0078" w14:textId="2555D428" w:rsidR="00FE15F9"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LME: </m:t>
          </m:r>
          <m:r>
            <w:rPr>
              <w:rFonts w:ascii="Cambria Math" w:hAnsi="Cambria Math" w:cs="Times New Roman"/>
            </w:rPr>
            <m:t>ln(|</m:t>
          </m:r>
          <m:r>
            <m:rPr>
              <m:sty m:val="p"/>
            </m:rPr>
            <w:rPr>
              <w:rFonts w:ascii="Cambria Math" w:hAnsi="Cambria Math" w:cs="Times New Roman"/>
            </w:rPr>
            <m:t>ER|)</m:t>
          </m:r>
          <m:r>
            <w:rPr>
              <w:rFonts w:ascii="Cambria Math" w:hAnsi="Cambria Math" w:cs="Times New Roman"/>
            </w:rPr>
            <m:t xml:space="preserve">~ </m:t>
          </m:r>
          <m:r>
            <m:rPr>
              <m:sty m:val="p"/>
            </m:rPr>
            <w:rPr>
              <w:rFonts w:ascii="Cambria Math" w:hAnsi="Cambria Math" w:cs="Times New Roman"/>
            </w:rPr>
            <m:t>Depth+Slope; Random Effect by Site</m:t>
          </m:r>
        </m:oMath>
      </m:oMathPara>
    </w:p>
    <w:p w14:paraId="641D1F56" w14:textId="1403C8A3"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lang w:eastAsia="ja-JP"/>
        </w:rPr>
        <w:lastRenderedPageBreak/>
        <w:drawing>
          <wp:inline distT="0" distB="0" distL="0" distR="0" wp14:anchorId="6A91DC80" wp14:editId="3FA73110">
            <wp:extent cx="3429000" cy="3429000"/>
            <wp:effectExtent l="0" t="0" r="0" b="0"/>
            <wp:docPr id="31" name="Picture 31" descr="N:\Thesis\Rplot4.depth.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4.depth.t.er1.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72C331E3" w14:textId="6C0CBF13" w:rsidR="004B651E" w:rsidRPr="00C70BDB" w:rsidRDefault="004B651E" w:rsidP="00A8659A">
      <w:pPr>
        <w:pStyle w:val="Caption"/>
        <w:rPr>
          <w:rFonts w:ascii="Times New Roman" w:hAnsi="Times New Roman" w:cs="Times New Roman"/>
          <w:sz w:val="24"/>
          <w:szCs w:val="24"/>
        </w:rPr>
      </w:pPr>
      <w:bookmarkStart w:id="306" w:name="_Ref340941"/>
      <w:proofErr w:type="gramStart"/>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5</w:t>
      </w:r>
      <w:r w:rsidRPr="00D03DCF">
        <w:rPr>
          <w:rFonts w:ascii="Times New Roman" w:hAnsi="Times New Roman" w:cs="Times New Roman"/>
          <w:color w:val="auto"/>
          <w:sz w:val="24"/>
          <w:szCs w:val="24"/>
        </w:rPr>
        <w:fldChar w:fldCharType="end"/>
      </w:r>
      <w:bookmarkEnd w:id="306"/>
      <w:r w:rsidRPr="002B6F18">
        <w:rPr>
          <w:rFonts w:ascii="Times New Roman" w:hAnsi="Times New Roman" w:cs="Times New Roman"/>
          <w:color w:val="auto"/>
          <w:sz w:val="24"/>
          <w:szCs w:val="24"/>
        </w:rPr>
        <w:t>.</w:t>
      </w:r>
      <w:proofErr w:type="gramEnd"/>
      <w:r w:rsidR="00AD46AF" w:rsidRPr="002B6F18">
        <w:rPr>
          <w:rFonts w:ascii="Times New Roman" w:hAnsi="Times New Roman" w:cs="Times New Roman"/>
          <w:color w:val="auto"/>
          <w:sz w:val="24"/>
          <w:szCs w:val="24"/>
        </w:rPr>
        <w:t xml:space="preserve"> </w:t>
      </w:r>
      <w:proofErr w:type="gramStart"/>
      <w:r w:rsidR="00E9106E">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w:t>
      </w:r>
      <w:r w:rsidR="00E9106E">
        <w:rPr>
          <w:rFonts w:ascii="Times New Roman" w:hAnsi="Times New Roman" w:cs="Times New Roman"/>
          <w:b w:val="0"/>
          <w:color w:val="auto"/>
          <w:sz w:val="24"/>
          <w:szCs w:val="24"/>
        </w:rPr>
        <w:t xml:space="preserve"> stream</w:t>
      </w:r>
      <w:r w:rsidR="00AD46AF" w:rsidRPr="002B6F18">
        <w:rPr>
          <w:rFonts w:ascii="Times New Roman" w:hAnsi="Times New Roman" w:cs="Times New Roman"/>
          <w:b w:val="0"/>
          <w:color w:val="auto"/>
          <w:sz w:val="24"/>
          <w:szCs w:val="24"/>
        </w:rPr>
        <w:t xml:space="preserve"> depth (m) with an</w:t>
      </w:r>
      <w:r w:rsidR="001C43F4">
        <w:rPr>
          <w:rFonts w:ascii="Times New Roman" w:hAnsi="Times New Roman" w:cs="Times New Roman"/>
          <w:b w:val="0"/>
          <w:color w:val="auto"/>
          <w:sz w:val="24"/>
          <w:szCs w:val="24"/>
        </w:rPr>
        <w:t xml:space="preserve"> </w:t>
      </w:r>
      <w:r w:rsidR="00AD46AF" w:rsidRPr="002B6F18">
        <w:rPr>
          <w:rFonts w:ascii="Times New Roman" w:hAnsi="Times New Roman" w:cs="Times New Roman"/>
          <w:b w:val="0"/>
          <w:color w:val="auto"/>
          <w:sz w:val="24"/>
          <w:szCs w:val="24"/>
        </w:rPr>
        <w:t>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36 and p&lt; 0.0001 from the ER model.</w:t>
      </w:r>
      <w:proofErr w:type="gramEnd"/>
    </w:p>
    <w:p w14:paraId="29A7DED1" w14:textId="3D50B73D"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lang w:eastAsia="ja-JP"/>
        </w:rPr>
        <w:drawing>
          <wp:inline distT="0" distB="0" distL="0" distR="0" wp14:anchorId="1005DEEE" wp14:editId="2B9C20F4">
            <wp:extent cx="3429000" cy="3429000"/>
            <wp:effectExtent l="0" t="0" r="0" b="0"/>
            <wp:docPr id="32" name="Picture 32" descr="N:\Thesis\Rplot5.slope.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5.slope.t.er1.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072227A1" w14:textId="400B1C69" w:rsidR="004B651E" w:rsidRPr="00C70BDB" w:rsidRDefault="004B651E" w:rsidP="00A8659A">
      <w:pPr>
        <w:pStyle w:val="Caption"/>
        <w:rPr>
          <w:rFonts w:ascii="Times New Roman" w:hAnsi="Times New Roman" w:cs="Times New Roman"/>
          <w:b w:val="0"/>
          <w:sz w:val="24"/>
          <w:szCs w:val="24"/>
        </w:rPr>
      </w:pPr>
      <w:bookmarkStart w:id="307" w:name="_Ref340950"/>
      <w:proofErr w:type="gramStart"/>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6</w:t>
      </w:r>
      <w:r w:rsidRPr="00D03DCF">
        <w:rPr>
          <w:rFonts w:ascii="Times New Roman" w:hAnsi="Times New Roman" w:cs="Times New Roman"/>
          <w:color w:val="auto"/>
          <w:sz w:val="24"/>
          <w:szCs w:val="24"/>
        </w:rPr>
        <w:fldChar w:fldCharType="end"/>
      </w:r>
      <w:bookmarkEnd w:id="307"/>
      <w:r w:rsidRPr="002B6F18">
        <w:rPr>
          <w:rFonts w:ascii="Times New Roman" w:hAnsi="Times New Roman" w:cs="Times New Roman"/>
          <w:color w:val="auto"/>
          <w:sz w:val="24"/>
          <w:szCs w:val="24"/>
        </w:rPr>
        <w:t>.</w:t>
      </w:r>
      <w:proofErr w:type="gramEnd"/>
      <w:r w:rsidR="00AD46AF" w:rsidRPr="002B6F18">
        <w:rPr>
          <w:rFonts w:ascii="Times New Roman" w:hAnsi="Times New Roman" w:cs="Times New Roman"/>
          <w:color w:val="auto"/>
          <w:sz w:val="24"/>
          <w:szCs w:val="24"/>
        </w:rPr>
        <w:t xml:space="preserve"> </w:t>
      </w:r>
      <w:proofErr w:type="gramStart"/>
      <w:r w:rsidR="008F1549">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 Slope (%) with an 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57 and p&lt; 0.0001 from the ER model.</w:t>
      </w:r>
      <w:proofErr w:type="gramEnd"/>
    </w:p>
    <w:p w14:paraId="717CB822" w14:textId="75037202" w:rsidR="00C555C9" w:rsidRPr="002B6F18" w:rsidRDefault="00D77678" w:rsidP="00A8659A">
      <w:pPr>
        <w:keepNext/>
        <w:jc w:val="center"/>
        <w:rPr>
          <w:rFonts w:ascii="Times New Roman" w:hAnsi="Times New Roman" w:cs="Times New Roman"/>
        </w:rPr>
      </w:pPr>
      <w:r w:rsidRPr="00D77678">
        <w:rPr>
          <w:rFonts w:ascii="Times New Roman" w:hAnsi="Times New Roman" w:cs="Times New Roman"/>
          <w:noProof/>
          <w:lang w:eastAsia="ja-JP"/>
        </w:rPr>
        <w:lastRenderedPageBreak/>
        <w:drawing>
          <wp:inline distT="0" distB="0" distL="0" distR="0" wp14:anchorId="0355EBD4" wp14:editId="5C6D05A1">
            <wp:extent cx="3429000" cy="3429000"/>
            <wp:effectExtent l="0" t="0" r="0" b="0"/>
            <wp:docPr id="14" name="Picture 14" descr="N:\Thesis\Rplot6.gpp.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6.gpp.er1.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6848FBD4" w14:textId="054DC030" w:rsidR="00C555C9" w:rsidRPr="00C70BDB" w:rsidRDefault="00C555C9" w:rsidP="00A8659A">
      <w:pPr>
        <w:pStyle w:val="Caption"/>
        <w:rPr>
          <w:rFonts w:ascii="Times New Roman" w:hAnsi="Times New Roman" w:cs="Times New Roman"/>
          <w:b w:val="0"/>
          <w:sz w:val="24"/>
          <w:szCs w:val="24"/>
        </w:rPr>
      </w:pPr>
      <w:bookmarkStart w:id="308" w:name="_Ref347669"/>
      <w:proofErr w:type="gramStart"/>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7</w:t>
      </w:r>
      <w:r w:rsidRPr="00D03DCF">
        <w:rPr>
          <w:rFonts w:ascii="Times New Roman" w:hAnsi="Times New Roman" w:cs="Times New Roman"/>
          <w:color w:val="auto"/>
          <w:sz w:val="24"/>
          <w:szCs w:val="24"/>
        </w:rPr>
        <w:fldChar w:fldCharType="end"/>
      </w:r>
      <w:bookmarkEnd w:id="308"/>
      <w:r w:rsidRPr="002B6F18">
        <w:rPr>
          <w:rFonts w:ascii="Times New Roman" w:hAnsi="Times New Roman" w:cs="Times New Roman"/>
          <w:color w:val="auto"/>
          <w:sz w:val="24"/>
          <w:szCs w:val="24"/>
        </w:rPr>
        <w:t>.</w:t>
      </w:r>
      <w:proofErr w:type="gramEnd"/>
      <w:r w:rsidRPr="002B6F18">
        <w:rPr>
          <w:rFonts w:ascii="Times New Roman" w:hAnsi="Times New Roman" w:cs="Times New Roman"/>
          <w:b w:val="0"/>
          <w:color w:val="auto"/>
          <w:sz w:val="24"/>
          <w:szCs w:val="24"/>
        </w:rPr>
        <w:t xml:space="preserve"> </w:t>
      </w:r>
      <w:proofErr w:type="gramStart"/>
      <w:r w:rsidR="001C43F4">
        <w:rPr>
          <w:rFonts w:ascii="Times New Roman" w:hAnsi="Times New Roman" w:cs="Times New Roman"/>
          <w:b w:val="0"/>
          <w:color w:val="auto"/>
          <w:sz w:val="24"/>
          <w:szCs w:val="24"/>
        </w:rPr>
        <w:t>R</w:t>
      </w:r>
      <w:r w:rsidRPr="002B6F18">
        <w:rPr>
          <w:rFonts w:ascii="Times New Roman" w:hAnsi="Times New Roman" w:cs="Times New Roman"/>
          <w:b w:val="0"/>
          <w:color w:val="auto"/>
          <w:sz w:val="24"/>
          <w:szCs w:val="24"/>
        </w:rPr>
        <w:t>egression of ER and GPP with an</w:t>
      </w:r>
      <w:r w:rsidR="001C43F4">
        <w:rPr>
          <w:rFonts w:ascii="Times New Roman" w:hAnsi="Times New Roman" w:cs="Times New Roman"/>
          <w:b w:val="0"/>
          <w:color w:val="auto"/>
          <w:sz w:val="24"/>
          <w:szCs w:val="24"/>
        </w:rPr>
        <w:t xml:space="preserve"> adjusted</w:t>
      </w:r>
      <w:r w:rsidRPr="002B6F18">
        <w:rPr>
          <w:rFonts w:ascii="Times New Roman" w:hAnsi="Times New Roman" w:cs="Times New Roman"/>
          <w:b w:val="0"/>
          <w:color w:val="auto"/>
          <w:sz w:val="24"/>
          <w:szCs w:val="24"/>
        </w:rPr>
        <w:t xml:space="preserve"> </w:t>
      </w:r>
      <w:r w:rsidRPr="00D42D68">
        <w:rPr>
          <w:rFonts w:ascii="Times New Roman" w:hAnsi="Times New Roman" w:cs="Times New Roman"/>
          <w:b w:val="0"/>
          <w:i/>
          <w:color w:val="auto"/>
          <w:sz w:val="24"/>
          <w:szCs w:val="24"/>
        </w:rPr>
        <w:t>R</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0.41 and a p-value of 0.00026.</w:t>
      </w:r>
      <w:proofErr w:type="gramEnd"/>
    </w:p>
    <w:p w14:paraId="36798E12" w14:textId="046350B3" w:rsidR="00844654" w:rsidRPr="002B6F18" w:rsidRDefault="00844654">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Fish</w:t>
      </w:r>
    </w:p>
    <w:p w14:paraId="77B037D5" w14:textId="1F46678E" w:rsidR="007C51E9" w:rsidRPr="00C70BDB" w:rsidRDefault="006646B6" w:rsidP="00C70BDB">
      <w:pPr>
        <w:spacing w:line="480" w:lineRule="auto"/>
        <w:rPr>
          <w:b/>
        </w:rPr>
      </w:pPr>
      <w:r w:rsidRPr="002B6F18">
        <w:rPr>
          <w:rFonts w:ascii="Times New Roman" w:hAnsi="Times New Roman" w:cs="Times New Roman"/>
        </w:rPr>
        <w:tab/>
        <w:t>I</w:t>
      </w:r>
      <w:r w:rsidR="00382BDB" w:rsidRPr="002B6F18">
        <w:rPr>
          <w:rFonts w:ascii="Times New Roman" w:hAnsi="Times New Roman" w:cs="Times New Roman"/>
        </w:rPr>
        <w:t xml:space="preserve"> sampled a total of 230 </w:t>
      </w:r>
      <w:proofErr w:type="spellStart"/>
      <w:r w:rsidR="00382BDB" w:rsidRPr="002B6F18">
        <w:rPr>
          <w:rFonts w:ascii="Times New Roman" w:hAnsi="Times New Roman" w:cs="Times New Roman"/>
        </w:rPr>
        <w:t>westslope</w:t>
      </w:r>
      <w:proofErr w:type="spellEnd"/>
      <w:r w:rsidR="00382BDB" w:rsidRPr="002B6F18">
        <w:rPr>
          <w:rFonts w:ascii="Times New Roman" w:hAnsi="Times New Roman" w:cs="Times New Roman"/>
        </w:rPr>
        <w:t xml:space="preserve"> cutthroat trout </w:t>
      </w:r>
      <w:r w:rsidR="00382BDB" w:rsidRPr="002B6F18">
        <w:rPr>
          <w:rFonts w:ascii="Times New Roman" w:eastAsia="STHupo" w:hAnsi="Times New Roman" w:cs="Times New Roman"/>
        </w:rPr>
        <w:t>(</w:t>
      </w:r>
      <w:proofErr w:type="spellStart"/>
      <w:r w:rsidR="00382BDB" w:rsidRPr="002B6F18">
        <w:rPr>
          <w:rFonts w:ascii="Times New Roman" w:eastAsia="STHupo" w:hAnsi="Times New Roman" w:cs="Times New Roman"/>
          <w:i/>
        </w:rPr>
        <w:t>Oncorhynchus</w:t>
      </w:r>
      <w:proofErr w:type="spellEnd"/>
      <w:r w:rsidR="00382BDB" w:rsidRPr="002B6F18">
        <w:rPr>
          <w:rFonts w:ascii="Times New Roman" w:eastAsia="STHupo" w:hAnsi="Times New Roman" w:cs="Times New Roman"/>
          <w:i/>
        </w:rPr>
        <w:t xml:space="preserve"> </w:t>
      </w:r>
      <w:proofErr w:type="spellStart"/>
      <w:r w:rsidR="00382BDB" w:rsidRPr="002B6F18">
        <w:rPr>
          <w:rFonts w:ascii="Times New Roman" w:eastAsia="STHupo" w:hAnsi="Times New Roman" w:cs="Times New Roman"/>
          <w:i/>
        </w:rPr>
        <w:t>clarkii</w:t>
      </w:r>
      <w:proofErr w:type="spellEnd"/>
      <w:r w:rsidR="00382BDB" w:rsidRPr="002B6F18">
        <w:rPr>
          <w:rFonts w:ascii="Times New Roman" w:eastAsia="STHupo" w:hAnsi="Times New Roman" w:cs="Times New Roman"/>
          <w:i/>
        </w:rPr>
        <w:t xml:space="preserve"> </w:t>
      </w:r>
      <w:proofErr w:type="spellStart"/>
      <w:r w:rsidR="00382BDB" w:rsidRPr="002B6F18">
        <w:rPr>
          <w:rFonts w:ascii="Times New Roman" w:eastAsia="STHupo" w:hAnsi="Times New Roman" w:cs="Times New Roman"/>
          <w:i/>
        </w:rPr>
        <w:t>lewisi</w:t>
      </w:r>
      <w:proofErr w:type="spellEnd"/>
      <w:r w:rsidR="00382BDB" w:rsidRPr="002B6F18">
        <w:rPr>
          <w:rFonts w:ascii="Times New Roman" w:eastAsia="STHupo" w:hAnsi="Times New Roman" w:cs="Times New Roman"/>
        </w:rPr>
        <w:t>) and 4 eastern brook trout (</w:t>
      </w:r>
      <w:proofErr w:type="spellStart"/>
      <w:r w:rsidR="00382BDB" w:rsidRPr="002B6F18">
        <w:rPr>
          <w:rFonts w:ascii="Times New Roman" w:eastAsia="STHupo" w:hAnsi="Times New Roman" w:cs="Times New Roman"/>
          <w:i/>
        </w:rPr>
        <w:t>Salvelinus</w:t>
      </w:r>
      <w:proofErr w:type="spellEnd"/>
      <w:r w:rsidR="00382BDB" w:rsidRPr="002B6F18">
        <w:rPr>
          <w:rFonts w:ascii="Times New Roman" w:eastAsia="STHupo" w:hAnsi="Times New Roman" w:cs="Times New Roman"/>
          <w:i/>
        </w:rPr>
        <w:t xml:space="preserve"> </w:t>
      </w:r>
      <w:proofErr w:type="spellStart"/>
      <w:r w:rsidR="00382BDB" w:rsidRPr="002B6F18">
        <w:rPr>
          <w:rFonts w:ascii="Times New Roman" w:eastAsia="STHupo" w:hAnsi="Times New Roman" w:cs="Times New Roman"/>
          <w:i/>
        </w:rPr>
        <w:t>fontinalis</w:t>
      </w:r>
      <w:proofErr w:type="spellEnd"/>
      <w:r w:rsidR="00382BDB" w:rsidRPr="002B6F18">
        <w:rPr>
          <w:rFonts w:ascii="Times New Roman" w:eastAsia="STHupo" w:hAnsi="Times New Roman" w:cs="Times New Roman"/>
        </w:rPr>
        <w:t xml:space="preserve">) with a minimum fish length of 50 mm, median 79 mm and a maximum length of 215 mm (8.5 inches).  I </w:t>
      </w:r>
      <w:r w:rsidRPr="002B6F18">
        <w:rPr>
          <w:rFonts w:ascii="Times New Roman" w:hAnsi="Times New Roman" w:cs="Times New Roman"/>
        </w:rPr>
        <w:t xml:space="preserve">estimated </w:t>
      </w:r>
      <w:r w:rsidR="0064210D" w:rsidRPr="002B6F18">
        <w:rPr>
          <w:rFonts w:ascii="Times New Roman" w:hAnsi="Times New Roman" w:cs="Times New Roman"/>
        </w:rPr>
        <w:t xml:space="preserve">the </w:t>
      </w:r>
      <w:r w:rsidRPr="002B6F18">
        <w:rPr>
          <w:rFonts w:ascii="Times New Roman" w:hAnsi="Times New Roman" w:cs="Times New Roman"/>
        </w:rPr>
        <w:t>trout</w:t>
      </w:r>
      <w:r w:rsidR="008F1549">
        <w:rPr>
          <w:rFonts w:ascii="Times New Roman" w:hAnsi="Times New Roman" w:cs="Times New Roman"/>
        </w:rPr>
        <w:t xml:space="preserve"> population</w:t>
      </w:r>
      <w:r w:rsidRPr="002B6F18">
        <w:rPr>
          <w:rFonts w:ascii="Times New Roman" w:hAnsi="Times New Roman" w:cs="Times New Roman"/>
        </w:rPr>
        <w:t xml:space="preserve"> </w:t>
      </w:r>
      <w:r w:rsidR="009F7824" w:rsidRPr="002B6F18">
        <w:rPr>
          <w:rFonts w:ascii="Times New Roman" w:hAnsi="Times New Roman" w:cs="Times New Roman"/>
        </w:rPr>
        <w:t xml:space="preserve">in </w:t>
      </w:r>
      <w:commentRangeStart w:id="309"/>
      <w:r w:rsidR="009F7824" w:rsidRPr="002B6F18">
        <w:rPr>
          <w:rFonts w:ascii="Times New Roman" w:hAnsi="Times New Roman" w:cs="Times New Roman"/>
        </w:rPr>
        <w:t xml:space="preserve">fish per meter of stream length </w:t>
      </w:r>
      <w:commentRangeEnd w:id="309"/>
      <w:r w:rsidR="00652B70">
        <w:rPr>
          <w:rStyle w:val="CommentReference"/>
        </w:rPr>
        <w:commentReference w:id="309"/>
      </w:r>
      <w:r w:rsidRPr="002B6F18">
        <w:rPr>
          <w:rFonts w:ascii="Times New Roman" w:hAnsi="Times New Roman" w:cs="Times New Roman"/>
        </w:rPr>
        <w:t xml:space="preserve">of all sites and both fish sampling periods </w:t>
      </w:r>
      <w:r w:rsidR="0064210D" w:rsidRPr="002B6F18">
        <w:rPr>
          <w:rFonts w:ascii="Times New Roman" w:hAnsi="Times New Roman" w:cs="Times New Roman"/>
        </w:rPr>
        <w:t xml:space="preserve">to </w:t>
      </w:r>
      <w:r w:rsidRPr="002B6F18">
        <w:rPr>
          <w:rFonts w:ascii="Times New Roman" w:hAnsi="Times New Roman" w:cs="Times New Roman"/>
        </w:rPr>
        <w:t xml:space="preserve">range from 0 </w:t>
      </w:r>
      <w:r w:rsidR="0064210D" w:rsidRPr="002B6F18">
        <w:rPr>
          <w:rFonts w:ascii="Times New Roman" w:hAnsi="Times New Roman" w:cs="Times New Roman"/>
        </w:rPr>
        <w:t>in First Cr. (</w:t>
      </w:r>
      <w:proofErr w:type="spellStart"/>
      <w:r w:rsidR="0064210D" w:rsidRPr="002B6F18">
        <w:rPr>
          <w:rFonts w:ascii="Times New Roman" w:hAnsi="Times New Roman" w:cs="Times New Roman"/>
        </w:rPr>
        <w:t>Taneum</w:t>
      </w:r>
      <w:proofErr w:type="spellEnd"/>
      <w:r w:rsidR="0064210D" w:rsidRPr="002B6F18">
        <w:rPr>
          <w:rFonts w:ascii="Times New Roman" w:hAnsi="Times New Roman" w:cs="Times New Roman"/>
        </w:rPr>
        <w:t xml:space="preserve"> </w:t>
      </w:r>
      <w:r w:rsidR="005C3ABE">
        <w:rPr>
          <w:rFonts w:ascii="Times New Roman" w:hAnsi="Times New Roman" w:cs="Times New Roman"/>
        </w:rPr>
        <w:t>Catchment</w:t>
      </w:r>
      <w:r w:rsidR="0064210D" w:rsidRPr="002B6F18">
        <w:rPr>
          <w:rFonts w:ascii="Times New Roman" w:hAnsi="Times New Roman" w:cs="Times New Roman"/>
        </w:rPr>
        <w:t xml:space="preserve">) 2018 </w:t>
      </w:r>
      <w:r w:rsidRPr="002B6F18">
        <w:rPr>
          <w:rFonts w:ascii="Times New Roman" w:hAnsi="Times New Roman" w:cs="Times New Roman"/>
        </w:rPr>
        <w:t>to 1.33</w:t>
      </w:r>
      <w:r w:rsidR="009D3BE5" w:rsidRPr="002B6F18">
        <w:rPr>
          <w:rFonts w:ascii="Times New Roman" w:hAnsi="Times New Roman" w:cs="Times New Roman"/>
        </w:rPr>
        <w:t xml:space="preserve"> </w:t>
      </w:r>
      <w:r w:rsidR="009F7824" w:rsidRPr="002B6F18">
        <w:rPr>
          <w:rFonts w:ascii="Times New Roman" w:hAnsi="Times New Roman" w:cs="Times New Roman"/>
        </w:rPr>
        <w:t>fish m</w:t>
      </w:r>
      <w:r w:rsidR="009F7824" w:rsidRPr="002B6F18">
        <w:rPr>
          <w:rFonts w:ascii="Times New Roman" w:hAnsi="Times New Roman" w:cs="Times New Roman"/>
          <w:vertAlign w:val="superscript"/>
        </w:rPr>
        <w:t>-1</w:t>
      </w:r>
      <w:r w:rsidR="009F7824" w:rsidRPr="002B6F18">
        <w:rPr>
          <w:rFonts w:ascii="Times New Roman" w:hAnsi="Times New Roman" w:cs="Times New Roman"/>
        </w:rPr>
        <w:t xml:space="preserve"> </w:t>
      </w:r>
      <w:r w:rsidR="0064210D" w:rsidRPr="002B6F18">
        <w:rPr>
          <w:rFonts w:ascii="Times New Roman" w:hAnsi="Times New Roman" w:cs="Times New Roman"/>
        </w:rPr>
        <w:t>in Standup Cr. (</w:t>
      </w:r>
      <w:proofErr w:type="spellStart"/>
      <w:r w:rsidR="0064210D" w:rsidRPr="002B6F18">
        <w:rPr>
          <w:rFonts w:ascii="Times New Roman" w:hAnsi="Times New Roman" w:cs="Times New Roman"/>
        </w:rPr>
        <w:t>Teanaway</w:t>
      </w:r>
      <w:proofErr w:type="spellEnd"/>
      <w:r w:rsidR="0064210D" w:rsidRPr="002B6F18">
        <w:rPr>
          <w:rFonts w:ascii="Times New Roman" w:hAnsi="Times New Roman" w:cs="Times New Roman"/>
        </w:rPr>
        <w:t xml:space="preserve"> </w:t>
      </w:r>
      <w:r w:rsidR="005C3ABE">
        <w:rPr>
          <w:rFonts w:ascii="Times New Roman" w:hAnsi="Times New Roman" w:cs="Times New Roman"/>
        </w:rPr>
        <w:t>Catchment</w:t>
      </w:r>
      <w:r w:rsidR="0064210D" w:rsidRPr="002B6F18">
        <w:rPr>
          <w:rFonts w:ascii="Times New Roman" w:hAnsi="Times New Roman" w:cs="Times New Roman"/>
        </w:rPr>
        <w:t>) 2018</w:t>
      </w:r>
      <w:r w:rsidRPr="002B6F18">
        <w:rPr>
          <w:rFonts w:ascii="Times New Roman" w:hAnsi="Times New Roman" w:cs="Times New Roman"/>
        </w:rPr>
        <w:t>.</w:t>
      </w:r>
      <w:r w:rsidR="009D3BE5" w:rsidRPr="002B6F18">
        <w:rPr>
          <w:rFonts w:ascii="Times New Roman" w:hAnsi="Times New Roman" w:cs="Times New Roman"/>
        </w:rPr>
        <w:t xml:space="preserve">  The mean trout mass</w:t>
      </w:r>
      <w:r w:rsidR="0064210D" w:rsidRPr="002B6F18">
        <w:rPr>
          <w:rFonts w:ascii="Times New Roman" w:hAnsi="Times New Roman" w:cs="Times New Roman"/>
        </w:rPr>
        <w:t xml:space="preserve"> per individual fish ranged from 3.58 g in Frost Cr. (</w:t>
      </w:r>
      <w:proofErr w:type="spellStart"/>
      <w:r w:rsidR="0064210D" w:rsidRPr="002B6F18">
        <w:rPr>
          <w:rFonts w:ascii="Times New Roman" w:hAnsi="Times New Roman" w:cs="Times New Roman"/>
        </w:rPr>
        <w:t>Taneum</w:t>
      </w:r>
      <w:proofErr w:type="spellEnd"/>
      <w:r w:rsidR="0064210D" w:rsidRPr="002B6F18">
        <w:rPr>
          <w:rFonts w:ascii="Times New Roman" w:hAnsi="Times New Roman" w:cs="Times New Roman"/>
        </w:rPr>
        <w:t xml:space="preserve"> </w:t>
      </w:r>
      <w:r w:rsidR="005C3ABE">
        <w:rPr>
          <w:rFonts w:ascii="Times New Roman" w:hAnsi="Times New Roman" w:cs="Times New Roman"/>
        </w:rPr>
        <w:t>Catchment</w:t>
      </w:r>
      <w:r w:rsidR="0064210D" w:rsidRPr="002B6F18">
        <w:rPr>
          <w:rFonts w:ascii="Times New Roman" w:hAnsi="Times New Roman" w:cs="Times New Roman"/>
        </w:rPr>
        <w:t xml:space="preserve">) </w:t>
      </w:r>
      <w:r w:rsidR="003C096F" w:rsidRPr="002B6F18">
        <w:rPr>
          <w:rFonts w:ascii="Times New Roman" w:hAnsi="Times New Roman" w:cs="Times New Roman"/>
        </w:rPr>
        <w:t xml:space="preserve">2017 </w:t>
      </w:r>
      <w:r w:rsidR="0064210D" w:rsidRPr="002B6F18">
        <w:rPr>
          <w:rFonts w:ascii="Times New Roman" w:hAnsi="Times New Roman" w:cs="Times New Roman"/>
        </w:rPr>
        <w:t>to 31.23</w:t>
      </w:r>
      <w:r w:rsidR="006B25CD" w:rsidRPr="002B6F18">
        <w:rPr>
          <w:rFonts w:ascii="Times New Roman" w:hAnsi="Times New Roman" w:cs="Times New Roman"/>
        </w:rPr>
        <w:t xml:space="preserve"> g in Jack Cr. (</w:t>
      </w:r>
      <w:proofErr w:type="spellStart"/>
      <w:r w:rsidR="006B25CD" w:rsidRPr="002B6F18">
        <w:rPr>
          <w:rFonts w:ascii="Times New Roman" w:hAnsi="Times New Roman" w:cs="Times New Roman"/>
        </w:rPr>
        <w:t>Teanaway</w:t>
      </w:r>
      <w:proofErr w:type="spellEnd"/>
      <w:r w:rsidR="006B25CD" w:rsidRPr="002B6F18">
        <w:rPr>
          <w:rFonts w:ascii="Times New Roman" w:hAnsi="Times New Roman" w:cs="Times New Roman"/>
        </w:rPr>
        <w:t xml:space="preserve"> </w:t>
      </w:r>
      <w:r w:rsidR="005C3ABE">
        <w:rPr>
          <w:rFonts w:ascii="Times New Roman" w:hAnsi="Times New Roman" w:cs="Times New Roman"/>
        </w:rPr>
        <w:t>Catchment</w:t>
      </w:r>
      <w:r w:rsidR="006B25CD" w:rsidRPr="002B6F18">
        <w:rPr>
          <w:rFonts w:ascii="Times New Roman" w:hAnsi="Times New Roman" w:cs="Times New Roman"/>
        </w:rPr>
        <w:t>)</w:t>
      </w:r>
      <w:r w:rsidR="003C096F" w:rsidRPr="002B6F18">
        <w:rPr>
          <w:rFonts w:ascii="Times New Roman" w:hAnsi="Times New Roman" w:cs="Times New Roman"/>
        </w:rPr>
        <w:t xml:space="preserve"> 2017</w:t>
      </w:r>
      <w:r w:rsidR="006B25CD" w:rsidRPr="002B6F18">
        <w:rPr>
          <w:rFonts w:ascii="Times New Roman" w:hAnsi="Times New Roman" w:cs="Times New Roman"/>
        </w:rPr>
        <w:t xml:space="preserve"> (</w:t>
      </w:r>
      <w:r w:rsidR="00D87F21">
        <w:rPr>
          <w:rFonts w:ascii="Times New Roman" w:hAnsi="Times New Roman" w:cs="Times New Roman"/>
        </w:rPr>
        <w:fldChar w:fldCharType="begin"/>
      </w:r>
      <w:r w:rsidR="00D87F21">
        <w:rPr>
          <w:rFonts w:ascii="Times New Roman" w:hAnsi="Times New Roman" w:cs="Times New Roman"/>
        </w:rPr>
        <w:instrText xml:space="preserve"> REF _Ref353469 \h </w:instrText>
      </w:r>
      <w:r w:rsidR="00D87F21">
        <w:rPr>
          <w:rFonts w:ascii="Times New Roman" w:hAnsi="Times New Roman" w:cs="Times New Roman"/>
        </w:rPr>
      </w:r>
      <w:r w:rsidR="00D87F21">
        <w:rPr>
          <w:rFonts w:ascii="Times New Roman" w:hAnsi="Times New Roman" w:cs="Times New Roman"/>
        </w:rPr>
        <w:fldChar w:fldCharType="separate"/>
      </w:r>
      <w:r w:rsidR="00D87F21" w:rsidRPr="002B6F18">
        <w:rPr>
          <w:rFonts w:ascii="Times New Roman" w:hAnsi="Times New Roman" w:cs="Times New Roman"/>
        </w:rPr>
        <w:t xml:space="preserve">Figure </w:t>
      </w:r>
      <w:r w:rsidR="00D87F21">
        <w:rPr>
          <w:rFonts w:ascii="Times New Roman" w:hAnsi="Times New Roman" w:cs="Times New Roman"/>
          <w:noProof/>
        </w:rPr>
        <w:t>8</w:t>
      </w:r>
      <w:r w:rsidR="00D87F21">
        <w:rPr>
          <w:rFonts w:ascii="Times New Roman" w:hAnsi="Times New Roman" w:cs="Times New Roman"/>
        </w:rPr>
        <w:fldChar w:fldCharType="end"/>
      </w:r>
      <w:r w:rsidR="006B25CD" w:rsidRPr="002B6F18">
        <w:rPr>
          <w:rFonts w:ascii="Times New Roman" w:hAnsi="Times New Roman" w:cs="Times New Roman"/>
        </w:rPr>
        <w:t>).</w:t>
      </w:r>
      <w:r w:rsidR="009D1CFE" w:rsidRPr="002B6F18">
        <w:rPr>
          <w:rFonts w:ascii="Times New Roman" w:hAnsi="Times New Roman" w:cs="Times New Roman"/>
        </w:rPr>
        <w:t xml:space="preserve">  I estimated trout biomass in g m</w:t>
      </w:r>
      <w:r w:rsidR="009D1CFE" w:rsidRPr="002B6F18">
        <w:rPr>
          <w:rFonts w:ascii="Times New Roman" w:hAnsi="Times New Roman" w:cs="Times New Roman"/>
          <w:vertAlign w:val="superscript"/>
        </w:rPr>
        <w:t>-2</w:t>
      </w:r>
      <w:r w:rsidR="009D1CFE" w:rsidRPr="002B6F18">
        <w:rPr>
          <w:rFonts w:ascii="Times New Roman" w:hAnsi="Times New Roman" w:cs="Times New Roman"/>
        </w:rPr>
        <w:t xml:space="preserve"> to range from</w:t>
      </w:r>
      <w:r w:rsidR="00CB5FE2" w:rsidRPr="002B6F18">
        <w:rPr>
          <w:rFonts w:ascii="Times New Roman" w:hAnsi="Times New Roman" w:cs="Times New Roman"/>
        </w:rPr>
        <w:t xml:space="preserve"> 0 in</w:t>
      </w:r>
      <w:r w:rsidR="003C096F" w:rsidRPr="002B6F18">
        <w:rPr>
          <w:rFonts w:ascii="Times New Roman" w:hAnsi="Times New Roman" w:cs="Times New Roman"/>
        </w:rPr>
        <w:t xml:space="preserve"> First Cr. (</w:t>
      </w:r>
      <w:proofErr w:type="spellStart"/>
      <w:r w:rsidR="003C096F" w:rsidRPr="002B6F18">
        <w:rPr>
          <w:rFonts w:ascii="Times New Roman" w:hAnsi="Times New Roman" w:cs="Times New Roman"/>
        </w:rPr>
        <w:t>Taneum</w:t>
      </w:r>
      <w:proofErr w:type="spellEnd"/>
      <w:r w:rsidR="003C096F" w:rsidRPr="002B6F18">
        <w:rPr>
          <w:rFonts w:ascii="Times New Roman" w:hAnsi="Times New Roman" w:cs="Times New Roman"/>
        </w:rPr>
        <w:t xml:space="preserve"> </w:t>
      </w:r>
      <w:r w:rsidR="005C3ABE">
        <w:rPr>
          <w:rFonts w:ascii="Times New Roman" w:hAnsi="Times New Roman" w:cs="Times New Roman"/>
        </w:rPr>
        <w:t>Catchment</w:t>
      </w:r>
      <w:r w:rsidR="003C096F" w:rsidRPr="002B6F18">
        <w:rPr>
          <w:rFonts w:ascii="Times New Roman" w:hAnsi="Times New Roman" w:cs="Times New Roman"/>
        </w:rPr>
        <w:t>) 2018 to 8.38 g m</w:t>
      </w:r>
      <w:r w:rsidR="003C096F" w:rsidRPr="002B6F18">
        <w:rPr>
          <w:rFonts w:ascii="Times New Roman" w:hAnsi="Times New Roman" w:cs="Times New Roman"/>
          <w:vertAlign w:val="superscript"/>
        </w:rPr>
        <w:t>-2</w:t>
      </w:r>
      <w:r w:rsidR="003C096F" w:rsidRPr="002B6F18">
        <w:rPr>
          <w:rFonts w:ascii="Times New Roman" w:hAnsi="Times New Roman" w:cs="Times New Roman"/>
        </w:rPr>
        <w:t xml:space="preserve"> in Hurly Cr. (</w:t>
      </w:r>
      <w:proofErr w:type="spellStart"/>
      <w:r w:rsidR="003C096F" w:rsidRPr="002B6F18">
        <w:rPr>
          <w:rFonts w:ascii="Times New Roman" w:hAnsi="Times New Roman" w:cs="Times New Roman"/>
        </w:rPr>
        <w:t>Swauk</w:t>
      </w:r>
      <w:proofErr w:type="spellEnd"/>
      <w:r w:rsidR="003C096F" w:rsidRPr="002B6F18">
        <w:rPr>
          <w:rFonts w:ascii="Times New Roman" w:hAnsi="Times New Roman" w:cs="Times New Roman"/>
        </w:rPr>
        <w:t xml:space="preserve"> </w:t>
      </w:r>
      <w:r w:rsidR="005C3ABE">
        <w:rPr>
          <w:rFonts w:ascii="Times New Roman" w:hAnsi="Times New Roman" w:cs="Times New Roman"/>
        </w:rPr>
        <w:t>Catchment</w:t>
      </w:r>
      <w:r w:rsidR="003C096F" w:rsidRPr="002B6F18">
        <w:rPr>
          <w:rFonts w:ascii="Times New Roman" w:hAnsi="Times New Roman" w:cs="Times New Roman"/>
        </w:rPr>
        <w:t>) 2017 (</w:t>
      </w:r>
      <w:r w:rsidR="00D87F21">
        <w:rPr>
          <w:rFonts w:ascii="Times New Roman" w:hAnsi="Times New Roman" w:cs="Times New Roman"/>
        </w:rPr>
        <w:fldChar w:fldCharType="begin"/>
      </w:r>
      <w:r w:rsidR="00D87F21">
        <w:rPr>
          <w:rFonts w:ascii="Times New Roman" w:hAnsi="Times New Roman" w:cs="Times New Roman"/>
        </w:rPr>
        <w:instrText xml:space="preserve"> REF _Ref423498 \h </w:instrText>
      </w:r>
      <w:r w:rsidR="00D87F21">
        <w:rPr>
          <w:rFonts w:ascii="Times New Roman" w:hAnsi="Times New Roman" w:cs="Times New Roman"/>
        </w:rPr>
      </w:r>
      <w:r w:rsidR="00D87F21">
        <w:rPr>
          <w:rFonts w:ascii="Times New Roman" w:hAnsi="Times New Roman" w:cs="Times New Roman"/>
        </w:rPr>
        <w:fldChar w:fldCharType="separate"/>
      </w:r>
      <w:r w:rsidR="00D87F21" w:rsidRPr="002B6F18">
        <w:rPr>
          <w:rFonts w:ascii="Times New Roman" w:hAnsi="Times New Roman" w:cs="Times New Roman"/>
        </w:rPr>
        <w:t xml:space="preserve">Figure </w:t>
      </w:r>
      <w:r w:rsidR="00D87F21">
        <w:rPr>
          <w:rFonts w:ascii="Times New Roman" w:hAnsi="Times New Roman" w:cs="Times New Roman"/>
          <w:noProof/>
        </w:rPr>
        <w:t>9</w:t>
      </w:r>
      <w:r w:rsidR="00D87F21">
        <w:rPr>
          <w:rFonts w:ascii="Times New Roman" w:hAnsi="Times New Roman" w:cs="Times New Roman"/>
        </w:rPr>
        <w:fldChar w:fldCharType="end"/>
      </w:r>
      <w:r w:rsidR="003C096F" w:rsidRPr="00D03DCF">
        <w:rPr>
          <w:rFonts w:ascii="Times New Roman" w:hAnsi="Times New Roman" w:cs="Times New Roman"/>
        </w:rPr>
        <w:fldChar w:fldCharType="begin"/>
      </w:r>
      <w:r w:rsidR="003C096F" w:rsidRPr="002B6F18">
        <w:rPr>
          <w:rFonts w:ascii="Times New Roman" w:hAnsi="Times New Roman" w:cs="Times New Roman"/>
        </w:rPr>
        <w:instrText xml:space="preserve"> REF _Ref423498 \h </w:instrText>
      </w:r>
      <w:r w:rsidR="002109FE" w:rsidRPr="002B6F18">
        <w:rPr>
          <w:rFonts w:ascii="Times New Roman" w:hAnsi="Times New Roman" w:cs="Times New Roman"/>
        </w:rPr>
        <w:instrText xml:space="preserve"> \* MERGEFORMAT </w:instrText>
      </w:r>
      <w:r w:rsidR="003C096F" w:rsidRPr="00D03DCF">
        <w:rPr>
          <w:rFonts w:ascii="Times New Roman" w:hAnsi="Times New Roman" w:cs="Times New Roman"/>
        </w:rPr>
      </w:r>
      <w:r w:rsidR="003C096F" w:rsidRPr="00D03DCF">
        <w:rPr>
          <w:rFonts w:ascii="Times New Roman" w:hAnsi="Times New Roman" w:cs="Times New Roman"/>
        </w:rPr>
        <w:fldChar w:fldCharType="end"/>
      </w:r>
      <w:r w:rsidR="003C096F" w:rsidRPr="002B6F18">
        <w:rPr>
          <w:rFonts w:ascii="Times New Roman" w:hAnsi="Times New Roman" w:cs="Times New Roman"/>
        </w:rPr>
        <w:t>).</w:t>
      </w:r>
    </w:p>
    <w:p w14:paraId="55D8208E" w14:textId="77777777" w:rsidR="006B25CD" w:rsidRPr="002B6F18" w:rsidRDefault="006B25CD" w:rsidP="00A8659A">
      <w:pPr>
        <w:keepNext/>
        <w:spacing w:line="480" w:lineRule="auto"/>
        <w:jc w:val="center"/>
        <w:rPr>
          <w:rFonts w:ascii="Times New Roman" w:hAnsi="Times New Roman" w:cs="Times New Roman"/>
        </w:rPr>
      </w:pPr>
      <w:r w:rsidRPr="00D03DCF">
        <w:rPr>
          <w:rFonts w:ascii="Times New Roman" w:hAnsi="Times New Roman" w:cs="Times New Roman"/>
          <w:noProof/>
          <w:lang w:eastAsia="ja-JP"/>
        </w:rPr>
        <w:lastRenderedPageBreak/>
        <w:drawing>
          <wp:inline distT="0" distB="0" distL="0" distR="0" wp14:anchorId="253E5C3F" wp14:editId="43B2D5BA">
            <wp:extent cx="3429000" cy="3429000"/>
            <wp:effectExtent l="0" t="0" r="0" b="0"/>
            <wp:docPr id="22" name="Picture 22" descr="N:\Thesis\Rplot.trout.mas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trout.mass1.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37E7F1A2" w14:textId="3EC7E261" w:rsidR="006B25CD" w:rsidRPr="00C70BDB" w:rsidRDefault="006B25CD" w:rsidP="00D42D68">
      <w:pPr>
        <w:pStyle w:val="Caption"/>
        <w:rPr>
          <w:rFonts w:ascii="Times New Roman" w:hAnsi="Times New Roman" w:cs="Times New Roman"/>
          <w:b w:val="0"/>
          <w:sz w:val="24"/>
          <w:szCs w:val="24"/>
        </w:rPr>
      </w:pPr>
      <w:bookmarkStart w:id="310" w:name="_Ref353469"/>
      <w:proofErr w:type="gramStart"/>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8</w:t>
      </w:r>
      <w:r w:rsidRPr="00D03DCF">
        <w:rPr>
          <w:rFonts w:ascii="Times New Roman" w:hAnsi="Times New Roman" w:cs="Times New Roman"/>
          <w:color w:val="auto"/>
          <w:sz w:val="24"/>
          <w:szCs w:val="24"/>
        </w:rPr>
        <w:fldChar w:fldCharType="end"/>
      </w:r>
      <w:bookmarkEnd w:id="310"/>
      <w:r w:rsidRPr="002B6F18">
        <w:rPr>
          <w:rFonts w:ascii="Times New Roman" w:hAnsi="Times New Roman" w:cs="Times New Roman"/>
          <w:color w:val="auto"/>
          <w:sz w:val="24"/>
          <w:szCs w:val="24"/>
        </w:rPr>
        <w:t>.</w:t>
      </w:r>
      <w:proofErr w:type="gramEnd"/>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 mass of individual fish per stream</w:t>
      </w:r>
      <w:r w:rsidR="001C43F4">
        <w:rPr>
          <w:rFonts w:ascii="Times New Roman" w:hAnsi="Times New Roman" w:cs="Times New Roman"/>
          <w:b w:val="0"/>
          <w:color w:val="auto"/>
          <w:sz w:val="24"/>
          <w:szCs w:val="24"/>
        </w:rPr>
        <w:t xml:space="preserve"> (± standard error)</w:t>
      </w:r>
      <w:r w:rsidRPr="002B6F18">
        <w:rPr>
          <w:rFonts w:ascii="Times New Roman" w:hAnsi="Times New Roman" w:cs="Times New Roman"/>
          <w:b w:val="0"/>
          <w:color w:val="auto"/>
          <w:sz w:val="24"/>
          <w:szCs w:val="24"/>
        </w:rPr>
        <w:t xml:space="preserve"> and year of sampling with streams arranged by increasing wetted width and grouped by watershed.</w:t>
      </w:r>
    </w:p>
    <w:p w14:paraId="7E96D2CF" w14:textId="77777777" w:rsidR="009D1CFE" w:rsidRPr="002B6F18" w:rsidRDefault="009D1CFE" w:rsidP="00A8659A">
      <w:pPr>
        <w:keepNext/>
        <w:spacing w:line="480" w:lineRule="auto"/>
        <w:jc w:val="center"/>
        <w:rPr>
          <w:rFonts w:ascii="Times New Roman" w:hAnsi="Times New Roman" w:cs="Times New Roman"/>
        </w:rPr>
      </w:pPr>
      <w:r w:rsidRPr="00D03DCF">
        <w:rPr>
          <w:rFonts w:ascii="Times New Roman" w:hAnsi="Times New Roman" w:cs="Times New Roman"/>
          <w:noProof/>
          <w:lang w:eastAsia="ja-JP"/>
        </w:rPr>
        <w:drawing>
          <wp:inline distT="0" distB="0" distL="0" distR="0" wp14:anchorId="61AE39D1" wp14:editId="5A1444E1">
            <wp:extent cx="3429000" cy="3429000"/>
            <wp:effectExtent l="0" t="0" r="0" b="0"/>
            <wp:docPr id="23" name="Picture 23" descr="N:\Thesis\Rplot.biomasssquared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biomasssquared1.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0554B5ED" w14:textId="0F8C055D" w:rsidR="009F7824" w:rsidRPr="00C70BDB" w:rsidRDefault="009D1CFE" w:rsidP="00D42D68">
      <w:pPr>
        <w:pStyle w:val="Caption"/>
        <w:rPr>
          <w:rFonts w:ascii="Times New Roman" w:hAnsi="Times New Roman" w:cs="Times New Roman"/>
          <w:b w:val="0"/>
          <w:sz w:val="24"/>
          <w:szCs w:val="24"/>
        </w:rPr>
      </w:pPr>
      <w:bookmarkStart w:id="311" w:name="_Ref423498"/>
      <w:proofErr w:type="gramStart"/>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9</w:t>
      </w:r>
      <w:r w:rsidRPr="00D03DCF">
        <w:rPr>
          <w:rFonts w:ascii="Times New Roman" w:hAnsi="Times New Roman" w:cs="Times New Roman"/>
          <w:color w:val="auto"/>
          <w:sz w:val="24"/>
          <w:szCs w:val="24"/>
        </w:rPr>
        <w:fldChar w:fldCharType="end"/>
      </w:r>
      <w:bookmarkEnd w:id="311"/>
      <w:r w:rsidRPr="002B6F18">
        <w:rPr>
          <w:rFonts w:ascii="Times New Roman" w:hAnsi="Times New Roman" w:cs="Times New Roman"/>
          <w:color w:val="auto"/>
          <w:sz w:val="24"/>
          <w:szCs w:val="24"/>
        </w:rPr>
        <w:t>.</w:t>
      </w:r>
      <w:proofErr w:type="gramEnd"/>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Mean t</w:t>
      </w:r>
      <w:r w:rsidR="002E3F43" w:rsidRPr="002B6F18">
        <w:rPr>
          <w:rFonts w:ascii="Times New Roman" w:hAnsi="Times New Roman" w:cs="Times New Roman"/>
          <w:b w:val="0"/>
          <w:color w:val="auto"/>
          <w:sz w:val="24"/>
          <w:szCs w:val="24"/>
        </w:rPr>
        <w:t xml:space="preserve">rout biomass </w:t>
      </w:r>
      <w:r w:rsidR="003C096F" w:rsidRPr="002B6F18">
        <w:rPr>
          <w:rFonts w:ascii="Times New Roman" w:hAnsi="Times New Roman" w:cs="Times New Roman"/>
          <w:b w:val="0"/>
          <w:color w:val="auto"/>
          <w:sz w:val="24"/>
          <w:szCs w:val="24"/>
        </w:rPr>
        <w:t>per stream and year of sampling</w:t>
      </w:r>
      <w:r w:rsidR="001C43F4">
        <w:rPr>
          <w:rFonts w:ascii="Times New Roman" w:hAnsi="Times New Roman" w:cs="Times New Roman"/>
          <w:b w:val="0"/>
          <w:color w:val="auto"/>
          <w:sz w:val="24"/>
          <w:szCs w:val="24"/>
        </w:rPr>
        <w:t xml:space="preserve"> (± </w:t>
      </w:r>
      <w:r w:rsidR="001C43F4" w:rsidRPr="002B6F18">
        <w:rPr>
          <w:rFonts w:ascii="Times New Roman" w:hAnsi="Times New Roman" w:cs="Times New Roman"/>
          <w:b w:val="0"/>
          <w:color w:val="auto"/>
          <w:sz w:val="24"/>
          <w:szCs w:val="24"/>
        </w:rPr>
        <w:t>standard error</w:t>
      </w:r>
      <w:r w:rsidR="001C43F4">
        <w:rPr>
          <w:rFonts w:ascii="Times New Roman" w:hAnsi="Times New Roman" w:cs="Times New Roman"/>
          <w:b w:val="0"/>
          <w:color w:val="auto"/>
          <w:sz w:val="24"/>
          <w:szCs w:val="24"/>
        </w:rPr>
        <w:t xml:space="preserve"> from population) </w:t>
      </w:r>
      <w:r w:rsidR="003C096F" w:rsidRPr="002B6F18">
        <w:rPr>
          <w:rFonts w:ascii="Times New Roman" w:hAnsi="Times New Roman" w:cs="Times New Roman"/>
          <w:b w:val="0"/>
          <w:color w:val="auto"/>
          <w:sz w:val="24"/>
          <w:szCs w:val="24"/>
        </w:rPr>
        <w:t xml:space="preserve">with streams arranged by increasing wetted width and grouped by watershed.  </w:t>
      </w:r>
      <w:r w:rsidR="005F719C" w:rsidRPr="002B6F18">
        <w:rPr>
          <w:rFonts w:ascii="Times New Roman" w:hAnsi="Times New Roman" w:cs="Times New Roman"/>
          <w:b w:val="0"/>
          <w:color w:val="auto"/>
          <w:sz w:val="24"/>
          <w:szCs w:val="24"/>
        </w:rPr>
        <w:t xml:space="preserve">These values were arrived at by multiplying the fish </w:t>
      </w:r>
      <w:r w:rsidR="001C43F4">
        <w:rPr>
          <w:rFonts w:ascii="Times New Roman" w:hAnsi="Times New Roman" w:cs="Times New Roman"/>
          <w:b w:val="0"/>
          <w:color w:val="auto"/>
          <w:sz w:val="24"/>
          <w:szCs w:val="24"/>
        </w:rPr>
        <w:t>population</w:t>
      </w:r>
      <w:r w:rsidR="005F719C" w:rsidRPr="002B6F18">
        <w:rPr>
          <w:rFonts w:ascii="Times New Roman" w:hAnsi="Times New Roman" w:cs="Times New Roman"/>
          <w:b w:val="0"/>
          <w:color w:val="auto"/>
          <w:sz w:val="24"/>
          <w:szCs w:val="24"/>
        </w:rPr>
        <w:t xml:space="preserve"> per meter of stream by </w:t>
      </w:r>
      <w:r w:rsidR="005F719C" w:rsidRPr="002B6F18">
        <w:rPr>
          <w:rFonts w:ascii="Times New Roman" w:hAnsi="Times New Roman" w:cs="Times New Roman"/>
          <w:b w:val="0"/>
          <w:color w:val="auto"/>
          <w:sz w:val="24"/>
          <w:szCs w:val="24"/>
        </w:rPr>
        <w:lastRenderedPageBreak/>
        <w:t xml:space="preserve">the mean weight of the individual </w:t>
      </w:r>
      <w:proofErr w:type="gramStart"/>
      <w:r w:rsidR="005F719C" w:rsidRPr="002B6F18">
        <w:rPr>
          <w:rFonts w:ascii="Times New Roman" w:hAnsi="Times New Roman" w:cs="Times New Roman"/>
          <w:b w:val="0"/>
          <w:color w:val="auto"/>
          <w:sz w:val="24"/>
          <w:szCs w:val="24"/>
        </w:rPr>
        <w:t>fish,</w:t>
      </w:r>
      <w:proofErr w:type="gramEnd"/>
      <w:r w:rsidR="005F719C" w:rsidRPr="002B6F18">
        <w:rPr>
          <w:rFonts w:ascii="Times New Roman" w:hAnsi="Times New Roman" w:cs="Times New Roman"/>
          <w:b w:val="0"/>
          <w:color w:val="auto"/>
          <w:sz w:val="24"/>
          <w:szCs w:val="24"/>
        </w:rPr>
        <w:t xml:space="preserve"> the result was then divided by the stream wetted </w:t>
      </w:r>
      <w:commentRangeStart w:id="312"/>
      <w:r w:rsidR="005F719C" w:rsidRPr="002B6F18">
        <w:rPr>
          <w:rFonts w:ascii="Times New Roman" w:hAnsi="Times New Roman" w:cs="Times New Roman"/>
          <w:b w:val="0"/>
          <w:color w:val="auto"/>
          <w:sz w:val="24"/>
          <w:szCs w:val="24"/>
        </w:rPr>
        <w:t>width</w:t>
      </w:r>
      <w:commentRangeEnd w:id="312"/>
      <w:r w:rsidR="001C43F4">
        <w:rPr>
          <w:rStyle w:val="CommentReference"/>
          <w:b w:val="0"/>
          <w:bCs w:val="0"/>
          <w:color w:val="auto"/>
        </w:rPr>
        <w:commentReference w:id="312"/>
      </w:r>
      <w:r w:rsidR="005F719C" w:rsidRPr="002B6F18">
        <w:rPr>
          <w:rFonts w:ascii="Times New Roman" w:hAnsi="Times New Roman" w:cs="Times New Roman"/>
          <w:b w:val="0"/>
          <w:color w:val="auto"/>
          <w:sz w:val="24"/>
          <w:szCs w:val="24"/>
        </w:rPr>
        <w:t xml:space="preserve">.  </w:t>
      </w:r>
    </w:p>
    <w:p w14:paraId="37D5E3D8" w14:textId="0116B182" w:rsidR="009D1CFE" w:rsidRPr="00C70BDB" w:rsidRDefault="002109FE" w:rsidP="00A8659A">
      <w:pPr>
        <w:pStyle w:val="Caption"/>
        <w:spacing w:line="480" w:lineRule="auto"/>
        <w:ind w:firstLine="720"/>
        <w:rPr>
          <w:rFonts w:ascii="Times New Roman" w:hAnsi="Times New Roman" w:cs="Times New Roman"/>
          <w:b w:val="0"/>
          <w:sz w:val="24"/>
          <w:szCs w:val="24"/>
        </w:rPr>
      </w:pPr>
      <w:r w:rsidRPr="002B6F18">
        <w:rPr>
          <w:rFonts w:ascii="Times New Roman" w:hAnsi="Times New Roman" w:cs="Times New Roman"/>
          <w:b w:val="0"/>
          <w:color w:val="auto"/>
          <w:sz w:val="24"/>
          <w:szCs w:val="24"/>
        </w:rPr>
        <w:t>The model I determined for trout biomass in g m</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stream surface area was a </w:t>
      </w:r>
      <w:r w:rsidR="0074025D" w:rsidRPr="002B6F18">
        <w:rPr>
          <w:rFonts w:ascii="Times New Roman" w:hAnsi="Times New Roman" w:cs="Times New Roman"/>
          <w:b w:val="0"/>
          <w:color w:val="auto"/>
          <w:sz w:val="24"/>
          <w:szCs w:val="24"/>
        </w:rPr>
        <w:t xml:space="preserve">generalized least </w:t>
      </w:r>
      <w:proofErr w:type="gramStart"/>
      <w:r w:rsidR="0074025D" w:rsidRPr="002B6F18">
        <w:rPr>
          <w:rFonts w:ascii="Times New Roman" w:hAnsi="Times New Roman" w:cs="Times New Roman"/>
          <w:b w:val="0"/>
          <w:color w:val="auto"/>
          <w:sz w:val="24"/>
          <w:szCs w:val="24"/>
        </w:rPr>
        <w:t>squares</w:t>
      </w:r>
      <w:proofErr w:type="gramEnd"/>
      <w:r w:rsidR="0074025D" w:rsidRPr="002B6F18">
        <w:rPr>
          <w:rFonts w:ascii="Times New Roman" w:hAnsi="Times New Roman" w:cs="Times New Roman"/>
          <w:b w:val="0"/>
          <w:color w:val="auto"/>
          <w:sz w:val="24"/>
          <w:szCs w:val="24"/>
        </w:rPr>
        <w:t xml:space="preserve"> with a log transformation.  The variance was allowed to change based on an exponential function </w:t>
      </w:r>
      <w:r w:rsidR="002E7924" w:rsidRPr="002B6F18">
        <w:rPr>
          <w:rFonts w:ascii="Times New Roman" w:hAnsi="Times New Roman" w:cs="Times New Roman"/>
          <w:b w:val="0"/>
          <w:color w:val="auto"/>
          <w:sz w:val="24"/>
          <w:szCs w:val="24"/>
        </w:rPr>
        <w:t xml:space="preserve">and the main effects were </w:t>
      </w:r>
      <w:r w:rsidR="005C3ABE">
        <w:rPr>
          <w:rFonts w:ascii="Times New Roman" w:hAnsi="Times New Roman" w:cs="Times New Roman"/>
          <w:b w:val="0"/>
          <w:color w:val="auto"/>
          <w:sz w:val="24"/>
          <w:szCs w:val="24"/>
        </w:rPr>
        <w:t>catchment</w:t>
      </w:r>
      <w:r w:rsidR="005C3ABE" w:rsidRPr="002B6F18">
        <w:rPr>
          <w:rFonts w:ascii="Times New Roman" w:hAnsi="Times New Roman" w:cs="Times New Roman"/>
          <w:b w:val="0"/>
          <w:color w:val="auto"/>
          <w:sz w:val="24"/>
          <w:szCs w:val="24"/>
        </w:rPr>
        <w:t xml:space="preserve"> </w:t>
      </w:r>
      <w:r w:rsidR="008C74B5" w:rsidRPr="002B6F18">
        <w:rPr>
          <w:rFonts w:ascii="Times New Roman" w:hAnsi="Times New Roman" w:cs="Times New Roman"/>
          <w:b w:val="0"/>
          <w:color w:val="auto"/>
          <w:sz w:val="24"/>
          <w:szCs w:val="24"/>
        </w:rPr>
        <w:t>(</w:t>
      </w:r>
      <w:r w:rsidR="00D87F21" w:rsidRPr="00D42D68">
        <w:rPr>
          <w:rFonts w:ascii="Times New Roman" w:hAnsi="Times New Roman" w:cs="Times New Roman"/>
          <w:b w:val="0"/>
          <w:color w:val="auto"/>
          <w:sz w:val="24"/>
          <w:szCs w:val="24"/>
        </w:rPr>
        <w:fldChar w:fldCharType="begin"/>
      </w:r>
      <w:r w:rsidR="00D87F21" w:rsidRPr="00D87F21">
        <w:rPr>
          <w:rFonts w:ascii="Times New Roman" w:hAnsi="Times New Roman" w:cs="Times New Roman"/>
          <w:b w:val="0"/>
          <w:color w:val="auto"/>
          <w:sz w:val="24"/>
          <w:szCs w:val="24"/>
        </w:rPr>
        <w:instrText xml:space="preserve"> REF _Ref430436 \h </w:instrText>
      </w:r>
      <w:r w:rsidR="00D87F21" w:rsidRPr="00D42D68">
        <w:rPr>
          <w:rFonts w:ascii="Times New Roman" w:hAnsi="Times New Roman" w:cs="Times New Roman"/>
          <w:b w:val="0"/>
          <w:color w:val="auto"/>
          <w:sz w:val="24"/>
          <w:szCs w:val="24"/>
        </w:rPr>
        <w:instrText xml:space="preserve"> \* MERGEFORMAT </w:instrText>
      </w:r>
      <w:r w:rsidR="00D87F21" w:rsidRPr="00D42D68">
        <w:rPr>
          <w:rFonts w:ascii="Times New Roman" w:hAnsi="Times New Roman" w:cs="Times New Roman"/>
          <w:b w:val="0"/>
          <w:color w:val="auto"/>
          <w:sz w:val="24"/>
          <w:szCs w:val="24"/>
        </w:rPr>
      </w:r>
      <w:r w:rsidR="00D87F21" w:rsidRPr="00D42D68">
        <w:rPr>
          <w:rFonts w:ascii="Times New Roman" w:hAnsi="Times New Roman" w:cs="Times New Roman"/>
          <w:b w:val="0"/>
          <w:color w:val="auto"/>
          <w:sz w:val="24"/>
          <w:szCs w:val="24"/>
        </w:rPr>
        <w:fldChar w:fldCharType="separate"/>
      </w:r>
      <w:r w:rsidR="00D87F21" w:rsidRPr="00D42D68">
        <w:rPr>
          <w:rFonts w:ascii="Times New Roman" w:hAnsi="Times New Roman" w:cs="Times New Roman"/>
          <w:b w:val="0"/>
          <w:color w:val="auto"/>
          <w:sz w:val="24"/>
          <w:szCs w:val="24"/>
        </w:rPr>
        <w:t xml:space="preserve">Figure </w:t>
      </w:r>
      <w:r w:rsidR="00D87F21" w:rsidRPr="00D42D68">
        <w:rPr>
          <w:rFonts w:ascii="Times New Roman" w:hAnsi="Times New Roman" w:cs="Times New Roman"/>
          <w:b w:val="0"/>
          <w:noProof/>
          <w:color w:val="auto"/>
          <w:sz w:val="24"/>
          <w:szCs w:val="24"/>
        </w:rPr>
        <w:t>10</w:t>
      </w:r>
      <w:r w:rsidR="00D87F21" w:rsidRPr="00D42D68">
        <w:rPr>
          <w:rFonts w:ascii="Times New Roman" w:hAnsi="Times New Roman" w:cs="Times New Roman"/>
          <w:b w:val="0"/>
          <w:color w:val="auto"/>
          <w:sz w:val="24"/>
          <w:szCs w:val="24"/>
        </w:rPr>
        <w:fldChar w:fldCharType="end"/>
      </w:r>
      <w:r w:rsidR="008C74B5" w:rsidRPr="00D87F21">
        <w:rPr>
          <w:rFonts w:ascii="Times New Roman" w:hAnsi="Times New Roman" w:cs="Times New Roman"/>
          <w:b w:val="0"/>
          <w:color w:val="auto"/>
          <w:sz w:val="24"/>
          <w:szCs w:val="24"/>
        </w:rPr>
        <w:t xml:space="preserve">) </w:t>
      </w:r>
      <w:r w:rsidR="002E7924" w:rsidRPr="00D87F21">
        <w:rPr>
          <w:rFonts w:ascii="Times New Roman" w:hAnsi="Times New Roman" w:cs="Times New Roman"/>
          <w:b w:val="0"/>
          <w:color w:val="auto"/>
          <w:sz w:val="24"/>
          <w:szCs w:val="24"/>
        </w:rPr>
        <w:t>and</w:t>
      </w:r>
      <w:r w:rsidR="002E7924" w:rsidRPr="002B6F18">
        <w:rPr>
          <w:rFonts w:ascii="Times New Roman" w:hAnsi="Times New Roman" w:cs="Times New Roman"/>
          <w:b w:val="0"/>
          <w:color w:val="auto"/>
          <w:sz w:val="24"/>
          <w:szCs w:val="24"/>
        </w:rPr>
        <w:t xml:space="preserve"> minimum daily temp</w:t>
      </w:r>
      <w:r w:rsidR="00FE15F9" w:rsidRPr="002B6F18">
        <w:rPr>
          <w:rFonts w:ascii="Times New Roman" w:hAnsi="Times New Roman" w:cs="Times New Roman"/>
          <w:b w:val="0"/>
          <w:color w:val="auto"/>
          <w:sz w:val="24"/>
          <w:szCs w:val="24"/>
        </w:rPr>
        <w:t>erature with an interaction on</w:t>
      </w:r>
      <w:r w:rsidR="002E7924" w:rsidRPr="002B6F18">
        <w:rPr>
          <w:rFonts w:ascii="Times New Roman" w:hAnsi="Times New Roman" w:cs="Times New Roman"/>
          <w:b w:val="0"/>
          <w:color w:val="auto"/>
          <w:sz w:val="24"/>
          <w:szCs w:val="24"/>
        </w:rPr>
        <w:t xml:space="preserve"> canopy </w:t>
      </w:r>
      <w:r w:rsidR="002E7924" w:rsidRPr="00D87F21">
        <w:rPr>
          <w:rFonts w:ascii="Times New Roman" w:hAnsi="Times New Roman" w:cs="Times New Roman"/>
          <w:b w:val="0"/>
          <w:color w:val="auto"/>
          <w:sz w:val="24"/>
          <w:szCs w:val="24"/>
        </w:rPr>
        <w:t>openness</w:t>
      </w:r>
      <w:r w:rsidR="00A06AB5" w:rsidRPr="00D87F21">
        <w:rPr>
          <w:rFonts w:ascii="Times New Roman" w:hAnsi="Times New Roman" w:cs="Times New Roman"/>
          <w:b w:val="0"/>
          <w:color w:val="auto"/>
          <w:sz w:val="24"/>
          <w:szCs w:val="24"/>
        </w:rPr>
        <w:t xml:space="preserve"> (</w:t>
      </w:r>
      <w:r w:rsidR="00D87F21" w:rsidRPr="00D42D68">
        <w:rPr>
          <w:rFonts w:ascii="Times New Roman" w:hAnsi="Times New Roman" w:cs="Times New Roman"/>
          <w:b w:val="0"/>
          <w:color w:val="auto"/>
          <w:sz w:val="24"/>
          <w:szCs w:val="24"/>
        </w:rPr>
        <w:fldChar w:fldCharType="begin"/>
      </w:r>
      <w:r w:rsidR="00D87F21" w:rsidRPr="00D87F21">
        <w:rPr>
          <w:rFonts w:ascii="Times New Roman" w:hAnsi="Times New Roman" w:cs="Times New Roman"/>
          <w:b w:val="0"/>
          <w:color w:val="auto"/>
          <w:sz w:val="24"/>
          <w:szCs w:val="24"/>
        </w:rPr>
        <w:instrText xml:space="preserve"> REF _Ref438996 \h </w:instrText>
      </w:r>
      <w:r w:rsidR="00D87F21" w:rsidRPr="00D42D68">
        <w:rPr>
          <w:rFonts w:ascii="Times New Roman" w:hAnsi="Times New Roman" w:cs="Times New Roman"/>
          <w:b w:val="0"/>
          <w:color w:val="auto"/>
          <w:sz w:val="24"/>
          <w:szCs w:val="24"/>
        </w:rPr>
        <w:instrText xml:space="preserve"> \* MERGEFORMAT </w:instrText>
      </w:r>
      <w:r w:rsidR="00D87F21" w:rsidRPr="00D42D68">
        <w:rPr>
          <w:rFonts w:ascii="Times New Roman" w:hAnsi="Times New Roman" w:cs="Times New Roman"/>
          <w:b w:val="0"/>
          <w:color w:val="auto"/>
          <w:sz w:val="24"/>
          <w:szCs w:val="24"/>
        </w:rPr>
      </w:r>
      <w:r w:rsidR="00D87F21" w:rsidRPr="00D42D68">
        <w:rPr>
          <w:rFonts w:ascii="Times New Roman" w:hAnsi="Times New Roman" w:cs="Times New Roman"/>
          <w:b w:val="0"/>
          <w:color w:val="auto"/>
          <w:sz w:val="24"/>
          <w:szCs w:val="24"/>
        </w:rPr>
        <w:fldChar w:fldCharType="separate"/>
      </w:r>
      <w:r w:rsidR="00D87F21" w:rsidRPr="00D42D68">
        <w:rPr>
          <w:rFonts w:ascii="Times New Roman" w:hAnsi="Times New Roman" w:cs="Times New Roman"/>
          <w:b w:val="0"/>
          <w:color w:val="auto"/>
          <w:sz w:val="24"/>
          <w:szCs w:val="24"/>
        </w:rPr>
        <w:t xml:space="preserve">Figure </w:t>
      </w:r>
      <w:r w:rsidR="00D87F21" w:rsidRPr="00D42D68">
        <w:rPr>
          <w:rFonts w:ascii="Times New Roman" w:hAnsi="Times New Roman" w:cs="Times New Roman"/>
          <w:b w:val="0"/>
          <w:noProof/>
          <w:color w:val="auto"/>
          <w:sz w:val="24"/>
          <w:szCs w:val="24"/>
        </w:rPr>
        <w:t>11</w:t>
      </w:r>
      <w:r w:rsidR="00D87F21" w:rsidRPr="00D42D68">
        <w:rPr>
          <w:rFonts w:ascii="Times New Roman" w:hAnsi="Times New Roman" w:cs="Times New Roman"/>
          <w:b w:val="0"/>
          <w:color w:val="auto"/>
          <w:sz w:val="24"/>
          <w:szCs w:val="24"/>
        </w:rPr>
        <w:fldChar w:fldCharType="end"/>
      </w:r>
      <w:r w:rsidR="00A06AB5" w:rsidRPr="00D87F21">
        <w:rPr>
          <w:rFonts w:ascii="Times New Roman" w:hAnsi="Times New Roman" w:cs="Times New Roman"/>
          <w:b w:val="0"/>
          <w:color w:val="auto"/>
          <w:sz w:val="24"/>
          <w:szCs w:val="24"/>
        </w:rPr>
        <w:t>)</w:t>
      </w:r>
      <w:r w:rsidR="002E7924" w:rsidRPr="00D87F21">
        <w:rPr>
          <w:rFonts w:ascii="Times New Roman" w:hAnsi="Times New Roman" w:cs="Times New Roman"/>
          <w:b w:val="0"/>
          <w:color w:val="auto"/>
          <w:sz w:val="24"/>
          <w:szCs w:val="24"/>
        </w:rPr>
        <w:t>.  Trout</w:t>
      </w:r>
      <w:r w:rsidR="002E7924" w:rsidRPr="002B6F18">
        <w:rPr>
          <w:rFonts w:ascii="Times New Roman" w:hAnsi="Times New Roman" w:cs="Times New Roman"/>
          <w:b w:val="0"/>
          <w:color w:val="auto"/>
          <w:sz w:val="24"/>
          <w:szCs w:val="24"/>
        </w:rPr>
        <w:t xml:space="preserve"> biomass did not appear to relate to nutrients (DOC, DIN, </w:t>
      </w:r>
      <w:proofErr w:type="gramStart"/>
      <w:r w:rsidR="002E7924" w:rsidRPr="002B6F18">
        <w:rPr>
          <w:rFonts w:ascii="Times New Roman" w:hAnsi="Times New Roman" w:cs="Times New Roman"/>
          <w:b w:val="0"/>
          <w:color w:val="auto"/>
          <w:sz w:val="24"/>
          <w:szCs w:val="24"/>
        </w:rPr>
        <w:t>SRP</w:t>
      </w:r>
      <w:proofErr w:type="gramEnd"/>
      <w:r w:rsidR="002E7924" w:rsidRPr="002B6F18">
        <w:rPr>
          <w:rFonts w:ascii="Times New Roman" w:hAnsi="Times New Roman" w:cs="Times New Roman"/>
          <w:b w:val="0"/>
          <w:color w:val="auto"/>
          <w:sz w:val="24"/>
          <w:szCs w:val="24"/>
        </w:rPr>
        <w:t>), light (PAR), or ecosystem metabolism</w:t>
      </w:r>
      <w:r w:rsidR="00D87F21" w:rsidRPr="00D87F21">
        <w:rPr>
          <w:rFonts w:ascii="Times New Roman" w:hAnsi="Times New Roman" w:cs="Times New Roman"/>
          <w:b w:val="0"/>
          <w:color w:val="auto"/>
          <w:sz w:val="24"/>
          <w:szCs w:val="24"/>
        </w:rPr>
        <w:t xml:space="preserve"> (</w:t>
      </w:r>
      <w:r w:rsidR="005C3ABE" w:rsidRPr="00D42D68">
        <w:rPr>
          <w:rFonts w:ascii="Times New Roman" w:hAnsi="Times New Roman" w:cs="Times New Roman"/>
          <w:b w:val="0"/>
          <w:color w:val="auto"/>
          <w:sz w:val="24"/>
          <w:szCs w:val="24"/>
        </w:rPr>
        <w:fldChar w:fldCharType="begin"/>
      </w:r>
      <w:r w:rsidR="005C3ABE" w:rsidRPr="00D87F21">
        <w:rPr>
          <w:rFonts w:ascii="Times New Roman" w:hAnsi="Times New Roman" w:cs="Times New Roman"/>
          <w:b w:val="0"/>
          <w:color w:val="auto"/>
          <w:sz w:val="24"/>
          <w:szCs w:val="24"/>
        </w:rPr>
        <w:instrText xml:space="preserve"> REF _Ref2756531 \h </w:instrText>
      </w:r>
      <w:r w:rsidR="00D87F21" w:rsidRPr="00D42D68">
        <w:rPr>
          <w:rFonts w:ascii="Times New Roman" w:hAnsi="Times New Roman" w:cs="Times New Roman"/>
          <w:b w:val="0"/>
          <w:color w:val="auto"/>
          <w:sz w:val="24"/>
          <w:szCs w:val="24"/>
        </w:rPr>
        <w:instrText xml:space="preserve"> \* MERGEFORMAT </w:instrText>
      </w:r>
      <w:r w:rsidR="005C3ABE" w:rsidRPr="00D42D68">
        <w:rPr>
          <w:rFonts w:ascii="Times New Roman" w:hAnsi="Times New Roman" w:cs="Times New Roman"/>
          <w:b w:val="0"/>
          <w:color w:val="auto"/>
          <w:sz w:val="24"/>
          <w:szCs w:val="24"/>
        </w:rPr>
      </w:r>
      <w:r w:rsidR="005C3ABE" w:rsidRPr="00D42D68">
        <w:rPr>
          <w:rFonts w:ascii="Times New Roman" w:hAnsi="Times New Roman" w:cs="Times New Roman"/>
          <w:b w:val="0"/>
          <w:color w:val="auto"/>
          <w:sz w:val="24"/>
          <w:szCs w:val="24"/>
        </w:rPr>
        <w:fldChar w:fldCharType="separate"/>
      </w:r>
      <w:r w:rsidR="005C3ABE" w:rsidRPr="00D42D68">
        <w:rPr>
          <w:rFonts w:ascii="Times New Roman" w:hAnsi="Times New Roman" w:cs="Times New Roman"/>
          <w:b w:val="0"/>
          <w:color w:val="auto"/>
          <w:sz w:val="24"/>
          <w:szCs w:val="24"/>
        </w:rPr>
        <w:t xml:space="preserve">Figure </w:t>
      </w:r>
      <w:r w:rsidR="005C3ABE" w:rsidRPr="00D42D68">
        <w:rPr>
          <w:rFonts w:ascii="Times New Roman" w:hAnsi="Times New Roman" w:cs="Times New Roman"/>
          <w:b w:val="0"/>
          <w:noProof/>
          <w:color w:val="auto"/>
          <w:sz w:val="24"/>
          <w:szCs w:val="24"/>
        </w:rPr>
        <w:t>12</w:t>
      </w:r>
      <w:r w:rsidR="005C3ABE" w:rsidRPr="00D42D68">
        <w:rPr>
          <w:rFonts w:ascii="Times New Roman" w:hAnsi="Times New Roman" w:cs="Times New Roman"/>
          <w:b w:val="0"/>
          <w:color w:val="auto"/>
          <w:sz w:val="24"/>
          <w:szCs w:val="24"/>
        </w:rPr>
        <w:fldChar w:fldCharType="end"/>
      </w:r>
      <w:r w:rsidR="00D87F21" w:rsidRPr="00D87F21">
        <w:rPr>
          <w:rFonts w:ascii="Times New Roman" w:hAnsi="Times New Roman" w:cs="Times New Roman"/>
          <w:b w:val="0"/>
          <w:color w:val="auto"/>
          <w:sz w:val="24"/>
          <w:szCs w:val="24"/>
        </w:rPr>
        <w:t>).</w:t>
      </w:r>
    </w:p>
    <w:p w14:paraId="246B24F2" w14:textId="35BD25C8" w:rsidR="008560A5"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GLS: </m:t>
          </m:r>
          <m:r>
            <w:rPr>
              <w:rFonts w:ascii="Cambria Math" w:hAnsi="Cambria Math" w:cs="Times New Roman"/>
            </w:rPr>
            <m:t>ln</m:t>
          </m:r>
          <m:d>
            <m:dPr>
              <m:ctrlPr>
                <w:rPr>
                  <w:rFonts w:ascii="Cambria Math" w:hAnsi="Cambria Math" w:cs="Times New Roman"/>
                </w:rPr>
              </m:ctrlPr>
            </m:dPr>
            <m:e>
              <m:r>
                <m:rPr>
                  <m:sty m:val="p"/>
                </m:rPr>
                <w:rPr>
                  <w:rFonts w:ascii="Cambria Math" w:hAnsi="Cambria Math" w:cs="Times New Roman"/>
                </w:rPr>
                <m:t>Trout Biomass</m:t>
              </m:r>
            </m:e>
          </m:d>
          <m:r>
            <w:rPr>
              <w:rFonts w:ascii="Cambria Math" w:hAnsi="Cambria Math" w:cs="Times New Roman"/>
            </w:rPr>
            <m:t xml:space="preserve">~ </m:t>
          </m:r>
          <m:r>
            <m:rPr>
              <m:sty m:val="p"/>
            </m:rPr>
            <w:rPr>
              <w:rFonts w:ascii="Cambria Math" w:hAnsi="Cambria Math" w:cs="Times New Roman"/>
            </w:rPr>
            <m:t>Watershed+Min. Daily Temp.*Canopy; Exp. Variance</m:t>
          </m:r>
        </m:oMath>
      </m:oMathPara>
    </w:p>
    <w:p w14:paraId="37B53E2C" w14:textId="5427AF99" w:rsidR="008C74B5" w:rsidRPr="002B6F18" w:rsidRDefault="00C213D8" w:rsidP="00A8659A">
      <w:pPr>
        <w:keepNext/>
        <w:spacing w:line="480" w:lineRule="auto"/>
        <w:jc w:val="center"/>
        <w:rPr>
          <w:rFonts w:ascii="Times New Roman" w:hAnsi="Times New Roman" w:cs="Times New Roman"/>
        </w:rPr>
      </w:pPr>
      <w:r w:rsidRPr="00C213D8">
        <w:rPr>
          <w:rFonts w:ascii="Times New Roman" w:hAnsi="Times New Roman" w:cs="Times New Roman"/>
          <w:noProof/>
          <w:lang w:eastAsia="ja-JP"/>
        </w:rPr>
        <w:drawing>
          <wp:inline distT="0" distB="0" distL="0" distR="0" wp14:anchorId="0389B218" wp14:editId="21177669">
            <wp:extent cx="3429000" cy="3429000"/>
            <wp:effectExtent l="0" t="0" r="0" b="0"/>
            <wp:docPr id="33" name="Picture 33" descr="N:\Thesis\Rplot9.t.cut.mass.m.basi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9.t.cut.mass.m.basin1.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359D370E" w14:textId="26B404ED" w:rsidR="00D910D8" w:rsidRPr="00C70BDB" w:rsidRDefault="008C74B5" w:rsidP="00D42D68">
      <w:pPr>
        <w:pStyle w:val="Caption"/>
        <w:rPr>
          <w:rFonts w:ascii="Times New Roman" w:hAnsi="Times New Roman" w:cs="Times New Roman"/>
          <w:b w:val="0"/>
          <w:sz w:val="24"/>
          <w:szCs w:val="24"/>
        </w:rPr>
      </w:pPr>
      <w:bookmarkStart w:id="313" w:name="_Ref430436"/>
      <w:proofErr w:type="gramStart"/>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10</w:t>
      </w:r>
      <w:r w:rsidRPr="00D03DCF">
        <w:rPr>
          <w:rFonts w:ascii="Times New Roman" w:hAnsi="Times New Roman" w:cs="Times New Roman"/>
          <w:color w:val="auto"/>
          <w:sz w:val="24"/>
          <w:szCs w:val="24"/>
        </w:rPr>
        <w:fldChar w:fldCharType="end"/>
      </w:r>
      <w:bookmarkEnd w:id="313"/>
      <w:r w:rsidRPr="002B6F18">
        <w:rPr>
          <w:rFonts w:ascii="Times New Roman" w:hAnsi="Times New Roman" w:cs="Times New Roman"/>
          <w:color w:val="auto"/>
          <w:sz w:val="24"/>
          <w:szCs w:val="24"/>
        </w:rPr>
        <w:t>.</w:t>
      </w:r>
      <w:proofErr w:type="gramEnd"/>
      <w:r w:rsidRPr="002B6F18">
        <w:rPr>
          <w:rFonts w:ascii="Times New Roman" w:hAnsi="Times New Roman" w:cs="Times New Roman"/>
          <w:color w:val="auto"/>
          <w:sz w:val="24"/>
          <w:szCs w:val="24"/>
        </w:rPr>
        <w:t xml:space="preserve"> </w:t>
      </w:r>
      <w:proofErr w:type="gramStart"/>
      <w:r w:rsidR="00F13165">
        <w:rPr>
          <w:rFonts w:ascii="Times New Roman" w:hAnsi="Times New Roman" w:cs="Times New Roman"/>
          <w:b w:val="0"/>
          <w:color w:val="auto"/>
          <w:sz w:val="24"/>
          <w:szCs w:val="24"/>
        </w:rPr>
        <w:t>Boxplot of t</w:t>
      </w:r>
      <w:r w:rsidRPr="002B6F18">
        <w:rPr>
          <w:rFonts w:ascii="Times New Roman" w:hAnsi="Times New Roman" w:cs="Times New Roman"/>
          <w:b w:val="0"/>
          <w:color w:val="auto"/>
          <w:sz w:val="24"/>
          <w:szCs w:val="24"/>
        </w:rPr>
        <w:t>ransformed trout biomass by watershed with the trout model p-value of 0.0007.</w:t>
      </w:r>
      <w:proofErr w:type="gramEnd"/>
    </w:p>
    <w:p w14:paraId="241EA348" w14:textId="4490B029" w:rsidR="005C7538" w:rsidRPr="002B6F18" w:rsidRDefault="00021D53" w:rsidP="00A8659A">
      <w:pPr>
        <w:keepNext/>
        <w:spacing w:line="480" w:lineRule="auto"/>
        <w:jc w:val="center"/>
        <w:rPr>
          <w:rFonts w:ascii="Times New Roman" w:hAnsi="Times New Roman" w:cs="Times New Roman"/>
        </w:rPr>
      </w:pPr>
      <w:r w:rsidRPr="00021D53">
        <w:rPr>
          <w:rFonts w:ascii="Times New Roman" w:hAnsi="Times New Roman" w:cs="Times New Roman"/>
          <w:noProof/>
          <w:lang w:eastAsia="ja-JP"/>
        </w:rPr>
        <w:lastRenderedPageBreak/>
        <w:drawing>
          <wp:inline distT="0" distB="0" distL="0" distR="0" wp14:anchorId="2F6592E3" wp14:editId="19E7D670">
            <wp:extent cx="3429000" cy="3429000"/>
            <wp:effectExtent l="0" t="0" r="0" b="0"/>
            <wp:docPr id="34" name="Picture 34" descr="N:\Thesis\Rplot10.interactio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10.interaction1.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23AB9471" w14:textId="7C44D087" w:rsidR="005C7538" w:rsidRDefault="005C7538" w:rsidP="00D42D68">
      <w:pPr>
        <w:pStyle w:val="Caption"/>
        <w:rPr>
          <w:rFonts w:ascii="Times New Roman" w:hAnsi="Times New Roman" w:cs="Times New Roman"/>
          <w:b w:val="0"/>
          <w:color w:val="auto"/>
          <w:sz w:val="24"/>
          <w:szCs w:val="24"/>
        </w:rPr>
      </w:pPr>
      <w:bookmarkStart w:id="314" w:name="_Ref438996"/>
      <w:proofErr w:type="gramStart"/>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11</w:t>
      </w:r>
      <w:r w:rsidRPr="00D03DCF">
        <w:rPr>
          <w:rFonts w:ascii="Times New Roman" w:hAnsi="Times New Roman" w:cs="Times New Roman"/>
          <w:color w:val="auto"/>
          <w:sz w:val="24"/>
          <w:szCs w:val="24"/>
        </w:rPr>
        <w:fldChar w:fldCharType="end"/>
      </w:r>
      <w:bookmarkEnd w:id="314"/>
      <w:r w:rsidRPr="002B6F18">
        <w:rPr>
          <w:rFonts w:ascii="Times New Roman" w:hAnsi="Times New Roman" w:cs="Times New Roman"/>
          <w:color w:val="auto"/>
          <w:sz w:val="24"/>
          <w:szCs w:val="24"/>
        </w:rPr>
        <w:t>.</w:t>
      </w:r>
      <w:proofErr w:type="gramEnd"/>
      <w:r w:rsidRPr="002B6F18">
        <w:rPr>
          <w:rFonts w:ascii="Times New Roman" w:hAnsi="Times New Roman" w:cs="Times New Roman"/>
          <w:color w:val="auto"/>
          <w:sz w:val="24"/>
          <w:szCs w:val="24"/>
        </w:rPr>
        <w:t xml:space="preserve"> </w:t>
      </w:r>
      <w:proofErr w:type="gramStart"/>
      <w:r w:rsidR="00F13165">
        <w:rPr>
          <w:rFonts w:ascii="Times New Roman" w:hAnsi="Times New Roman" w:cs="Times New Roman"/>
          <w:b w:val="0"/>
          <w:color w:val="auto"/>
          <w:sz w:val="24"/>
          <w:szCs w:val="24"/>
        </w:rPr>
        <w:t>Boxplot of t</w:t>
      </w:r>
      <w:r w:rsidR="00A06AB5" w:rsidRPr="002B6F18">
        <w:rPr>
          <w:rFonts w:ascii="Times New Roman" w:hAnsi="Times New Roman" w:cs="Times New Roman"/>
          <w:b w:val="0"/>
          <w:color w:val="auto"/>
          <w:sz w:val="24"/>
          <w:szCs w:val="24"/>
        </w:rPr>
        <w:t>ransformed trout biomass by water temperature category</w:t>
      </w:r>
      <w:r w:rsidR="00F13165">
        <w:rPr>
          <w:rFonts w:ascii="Times New Roman" w:hAnsi="Times New Roman" w:cs="Times New Roman"/>
          <w:b w:val="0"/>
          <w:color w:val="auto"/>
          <w:sz w:val="24"/>
          <w:szCs w:val="24"/>
        </w:rPr>
        <w:t xml:space="preserve"> (1.4 °C range for each category)</w:t>
      </w:r>
      <w:r w:rsidR="00A06AB5" w:rsidRPr="002B6F18">
        <w:rPr>
          <w:rFonts w:ascii="Times New Roman" w:hAnsi="Times New Roman" w:cs="Times New Roman"/>
          <w:b w:val="0"/>
          <w:color w:val="auto"/>
          <w:sz w:val="24"/>
          <w:szCs w:val="24"/>
        </w:rPr>
        <w:t xml:space="preserve"> and canopy openness</w:t>
      </w:r>
      <w:r w:rsidR="00723CD4" w:rsidRPr="002B6F18">
        <w:rPr>
          <w:rFonts w:ascii="Times New Roman" w:hAnsi="Times New Roman" w:cs="Times New Roman"/>
          <w:b w:val="0"/>
          <w:color w:val="auto"/>
          <w:sz w:val="24"/>
          <w:szCs w:val="24"/>
        </w:rPr>
        <w:t xml:space="preserve"> category</w:t>
      </w:r>
      <w:r w:rsidR="00F13165">
        <w:rPr>
          <w:rFonts w:ascii="Times New Roman" w:hAnsi="Times New Roman" w:cs="Times New Roman"/>
          <w:b w:val="0"/>
          <w:color w:val="auto"/>
          <w:sz w:val="24"/>
          <w:szCs w:val="24"/>
        </w:rPr>
        <w:t xml:space="preserve"> (25.3 % range for each category)</w:t>
      </w:r>
      <w:r w:rsidR="00A06AB5" w:rsidRPr="002B6F18">
        <w:rPr>
          <w:rFonts w:ascii="Times New Roman" w:hAnsi="Times New Roman" w:cs="Times New Roman"/>
          <w:b w:val="0"/>
          <w:color w:val="auto"/>
          <w:sz w:val="24"/>
          <w:szCs w:val="24"/>
        </w:rPr>
        <w:t>.</w:t>
      </w:r>
      <w:proofErr w:type="gramEnd"/>
      <w:r w:rsidR="00F13165">
        <w:rPr>
          <w:rFonts w:ascii="Times New Roman" w:hAnsi="Times New Roman" w:cs="Times New Roman"/>
          <w:b w:val="0"/>
          <w:color w:val="auto"/>
          <w:sz w:val="24"/>
          <w:szCs w:val="24"/>
        </w:rPr>
        <w:t xml:space="preserve">  There is a p-value of 0.0071 for the interaction of stream temperature and canopy openness.  Stream temperature is significant by itself whereas canopy openness is not.</w:t>
      </w:r>
      <w:r w:rsidR="00652B70">
        <w:rPr>
          <w:rFonts w:ascii="Times New Roman" w:hAnsi="Times New Roman" w:cs="Times New Roman"/>
          <w:b w:val="0"/>
          <w:color w:val="auto"/>
          <w:sz w:val="24"/>
          <w:szCs w:val="24"/>
        </w:rPr>
        <w:t xml:space="preserve">  The low and mid temperature ranges have more trout biomass in the open canopy category.  Overall there is more biomass at lower temperatures.</w:t>
      </w:r>
    </w:p>
    <w:p w14:paraId="349BE366" w14:textId="77777777" w:rsidR="00F13165" w:rsidRDefault="008C1A59" w:rsidP="00D42D68">
      <w:pPr>
        <w:keepNext/>
        <w:jc w:val="center"/>
      </w:pPr>
      <w:r w:rsidRPr="008C1A59">
        <w:rPr>
          <w:noProof/>
          <w:lang w:eastAsia="ja-JP"/>
        </w:rPr>
        <w:lastRenderedPageBreak/>
        <w:drawing>
          <wp:inline distT="0" distB="0" distL="0" distR="0" wp14:anchorId="3E335D4C" wp14:editId="479291E4">
            <wp:extent cx="3429000" cy="3429000"/>
            <wp:effectExtent l="0" t="0" r="0" b="0"/>
            <wp:docPr id="20" name="Picture 20" descr="N:\Thesis\Rplot12.gpp.trou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12.gpp.trout.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784FE6CB" w14:textId="5CFFE88C" w:rsidR="008C1A59" w:rsidRPr="00D42D68" w:rsidRDefault="00F13165" w:rsidP="00D42D68">
      <w:pPr>
        <w:pStyle w:val="Caption"/>
        <w:rPr>
          <w:rFonts w:ascii="Times New Roman" w:hAnsi="Times New Roman" w:cs="Times New Roman"/>
        </w:rPr>
      </w:pPr>
      <w:bookmarkStart w:id="315" w:name="_Ref2756531"/>
      <w:proofErr w:type="gramStart"/>
      <w:r w:rsidRPr="00D42D68">
        <w:rPr>
          <w:rFonts w:ascii="Times New Roman" w:hAnsi="Times New Roman" w:cs="Times New Roman"/>
          <w:color w:val="auto"/>
          <w:sz w:val="24"/>
          <w:szCs w:val="24"/>
        </w:rPr>
        <w:t xml:space="preserve">Figure </w:t>
      </w:r>
      <w:r w:rsidRPr="00D42D68">
        <w:rPr>
          <w:rFonts w:ascii="Times New Roman" w:hAnsi="Times New Roman" w:cs="Times New Roman"/>
          <w:color w:val="auto"/>
          <w:sz w:val="24"/>
          <w:szCs w:val="24"/>
        </w:rPr>
        <w:fldChar w:fldCharType="begin"/>
      </w:r>
      <w:r w:rsidRPr="00D42D68">
        <w:rPr>
          <w:rFonts w:ascii="Times New Roman" w:hAnsi="Times New Roman" w:cs="Times New Roman"/>
          <w:color w:val="auto"/>
          <w:sz w:val="24"/>
          <w:szCs w:val="24"/>
        </w:rPr>
        <w:instrText xml:space="preserve"> SEQ Figure \* ARABIC </w:instrText>
      </w:r>
      <w:r w:rsidRPr="00D42D68">
        <w:rPr>
          <w:rFonts w:ascii="Times New Roman" w:hAnsi="Times New Roman" w:cs="Times New Roman"/>
          <w:color w:val="auto"/>
          <w:sz w:val="24"/>
          <w:szCs w:val="24"/>
        </w:rPr>
        <w:fldChar w:fldCharType="separate"/>
      </w:r>
      <w:r w:rsidRPr="00D42D68">
        <w:rPr>
          <w:rFonts w:ascii="Times New Roman" w:hAnsi="Times New Roman" w:cs="Times New Roman"/>
          <w:noProof/>
          <w:color w:val="auto"/>
          <w:sz w:val="24"/>
          <w:szCs w:val="24"/>
        </w:rPr>
        <w:t>12</w:t>
      </w:r>
      <w:r w:rsidRPr="00D42D68">
        <w:rPr>
          <w:rFonts w:ascii="Times New Roman" w:hAnsi="Times New Roman" w:cs="Times New Roman"/>
          <w:color w:val="auto"/>
          <w:sz w:val="24"/>
          <w:szCs w:val="24"/>
        </w:rPr>
        <w:fldChar w:fldCharType="end"/>
      </w:r>
      <w:bookmarkEnd w:id="315"/>
      <w:r w:rsidRPr="00D42D68">
        <w:rPr>
          <w:rFonts w:ascii="Times New Roman" w:hAnsi="Times New Roman" w:cs="Times New Roman"/>
          <w:color w:val="auto"/>
          <w:sz w:val="24"/>
          <w:szCs w:val="24"/>
        </w:rPr>
        <w:t>.</w:t>
      </w:r>
      <w:proofErr w:type="gramEnd"/>
      <w:r w:rsidRPr="00D42D68">
        <w:rPr>
          <w:rFonts w:ascii="Times New Roman" w:hAnsi="Times New Roman" w:cs="Times New Roman"/>
          <w:color w:val="auto"/>
          <w:sz w:val="24"/>
          <w:szCs w:val="24"/>
        </w:rPr>
        <w:t xml:space="preserve"> </w:t>
      </w:r>
      <w:proofErr w:type="gramStart"/>
      <w:r w:rsidRPr="00D42D68">
        <w:rPr>
          <w:rFonts w:ascii="Times New Roman" w:hAnsi="Times New Roman" w:cs="Times New Roman"/>
          <w:b w:val="0"/>
          <w:color w:val="auto"/>
          <w:sz w:val="24"/>
          <w:szCs w:val="24"/>
        </w:rPr>
        <w:t>Regression of GPP and trout biomass showing no significant relationship.</w:t>
      </w:r>
      <w:proofErr w:type="gramEnd"/>
      <w:r w:rsidRPr="00D42D68">
        <w:rPr>
          <w:rFonts w:ascii="Times New Roman" w:hAnsi="Times New Roman" w:cs="Times New Roman"/>
          <w:b w:val="0"/>
          <w:color w:val="auto"/>
          <w:sz w:val="24"/>
          <w:szCs w:val="24"/>
        </w:rPr>
        <w:t xml:space="preserve">  The relationship of trout biomass was further from significance when compared to </w:t>
      </w:r>
      <w:r w:rsidR="0085743C" w:rsidRPr="00D42D68">
        <w:rPr>
          <w:rFonts w:ascii="Times New Roman" w:hAnsi="Times New Roman" w:cs="Times New Roman"/>
          <w:b w:val="0"/>
          <w:color w:val="auto"/>
          <w:sz w:val="24"/>
          <w:szCs w:val="24"/>
        </w:rPr>
        <w:t>ER or the PR ratio.</w:t>
      </w:r>
    </w:p>
    <w:sectPr w:rsidR="008C1A59" w:rsidRPr="00D42D68" w:rsidSect="00215E25">
      <w:headerReference w:type="even" r:id="rId22"/>
      <w:headerReference w:type="default" r:id="rId23"/>
      <w:footerReference w:type="even" r:id="rId24"/>
      <w:footerReference w:type="default" r:id="rId25"/>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ay" w:date="2019-03-16T21:40:00Z" w:initials="C">
    <w:p w14:paraId="148509E8" w14:textId="638F7FD0" w:rsidR="005A1765" w:rsidRDefault="005A1765">
      <w:pPr>
        <w:pStyle w:val="CommentText"/>
      </w:pPr>
      <w:r>
        <w:rPr>
          <w:rStyle w:val="CommentReference"/>
        </w:rPr>
        <w:annotationRef/>
      </w:r>
      <w:r>
        <w:t>P1 (I’m leaving these here as road miles to make it easier to talk about</w:t>
      </w:r>
    </w:p>
  </w:comment>
  <w:comment w:id="6" w:author="Clay" w:date="2019-03-16T21:40:00Z" w:initials="C">
    <w:p w14:paraId="38D33B6A" w14:textId="7C9A5C38" w:rsidR="00EA6F85" w:rsidRDefault="00EA6F85">
      <w:pPr>
        <w:pStyle w:val="CommentText"/>
      </w:pPr>
      <w:r>
        <w:rPr>
          <w:rStyle w:val="CommentReference"/>
        </w:rPr>
        <w:annotationRef/>
      </w:r>
      <w:r>
        <w:t xml:space="preserve">Or sub your favorite </w:t>
      </w:r>
      <w:proofErr w:type="gramStart"/>
      <w:r>
        <w:t>word  catchment</w:t>
      </w:r>
      <w:proofErr w:type="gramEnd"/>
      <w:r>
        <w:t xml:space="preserve">, drainage basin, </w:t>
      </w:r>
      <w:proofErr w:type="spellStart"/>
      <w:r>
        <w:t>etc</w:t>
      </w:r>
      <w:proofErr w:type="spellEnd"/>
    </w:p>
  </w:comment>
  <w:comment w:id="8" w:author="Zach Lessig" w:date="2019-03-16T21:40:00Z" w:initials="ZL">
    <w:p w14:paraId="11699066" w14:textId="4693A8B7" w:rsidR="005A1765" w:rsidRDefault="005A1765">
      <w:pPr>
        <w:pStyle w:val="CommentText"/>
      </w:pPr>
      <w:r>
        <w:rPr>
          <w:rStyle w:val="CommentReference"/>
        </w:rPr>
        <w:annotationRef/>
      </w:r>
      <w:r>
        <w:t>I took some liberties with the first paragraph to introduce the topic</w:t>
      </w:r>
    </w:p>
    <w:p w14:paraId="48708B7C" w14:textId="77777777" w:rsidR="005A1765" w:rsidRDefault="005A1765">
      <w:pPr>
        <w:pStyle w:val="CommentText"/>
      </w:pPr>
    </w:p>
    <w:p w14:paraId="20A3FD2C" w14:textId="46A9DFBE" w:rsidR="005A1765" w:rsidRDefault="005A1765">
      <w:pPr>
        <w:pStyle w:val="CommentText"/>
      </w:pPr>
      <w:r>
        <w:t xml:space="preserve">CPA – I’ll leave it here for now, but it’s sort of arty, and we should probably make more </w:t>
      </w:r>
      <w:proofErr w:type="spellStart"/>
      <w:r>
        <w:t>sciency</w:t>
      </w:r>
      <w:proofErr w:type="spellEnd"/>
      <w:r w:rsidR="00EA6F85">
        <w:t>.  I’ve offered some suggestions here, so let’s go with it for now</w:t>
      </w:r>
    </w:p>
  </w:comment>
  <w:comment w:id="36" w:author="Clay" w:date="2019-03-16T21:40:00Z" w:initials="C">
    <w:p w14:paraId="62D39AFA" w14:textId="13C564B9" w:rsidR="005A1765" w:rsidRDefault="005A1765">
      <w:pPr>
        <w:pStyle w:val="CommentText"/>
      </w:pPr>
      <w:r>
        <w:rPr>
          <w:rStyle w:val="CommentReference"/>
        </w:rPr>
        <w:annotationRef/>
      </w:r>
      <w:r>
        <w:t>Not all are dendritic from the landscape geomorphology perspective</w:t>
      </w:r>
    </w:p>
  </w:comment>
  <w:comment w:id="52" w:author="Clay" w:date="2019-03-16T21:40:00Z" w:initials="C">
    <w:p w14:paraId="39CB53BC" w14:textId="736A5C47" w:rsidR="002141D9" w:rsidRDefault="002141D9">
      <w:pPr>
        <w:pStyle w:val="CommentText"/>
      </w:pPr>
      <w:r>
        <w:rPr>
          <w:rStyle w:val="CommentReference"/>
        </w:rPr>
        <w:annotationRef/>
      </w:r>
      <w:r>
        <w:t>Move this material to what I’ve marked as P5.  You’ll probably need to cut and blend.  You’re hinting at the food web and fish here, but once you’ve established the setting for the headwaters, it makes sense to build the food web.</w:t>
      </w:r>
    </w:p>
  </w:comment>
  <w:comment w:id="55" w:author="Zach Lessig" w:date="2019-03-16T21:40:00Z" w:initials="ZL">
    <w:p w14:paraId="334200C1" w14:textId="56F7365C" w:rsidR="005A1765" w:rsidRDefault="005A1765">
      <w:pPr>
        <w:pStyle w:val="CommentText"/>
      </w:pPr>
      <w:r>
        <w:rPr>
          <w:rStyle w:val="CommentReference"/>
        </w:rPr>
        <w:annotationRef/>
      </w:r>
      <w:proofErr w:type="gramStart"/>
      <w:r>
        <w:t>this</w:t>
      </w:r>
      <w:proofErr w:type="gramEnd"/>
      <w:r>
        <w:t xml:space="preserve"> is my “headwaters are important” paragraph</w:t>
      </w:r>
    </w:p>
  </w:comment>
  <w:comment w:id="56" w:author="Clay" w:date="2019-03-16T21:40:00Z" w:initials="C">
    <w:p w14:paraId="13272E19" w14:textId="24E11D84" w:rsidR="005A1765" w:rsidRDefault="005A1765">
      <w:pPr>
        <w:pStyle w:val="CommentText"/>
      </w:pPr>
      <w:r>
        <w:rPr>
          <w:rStyle w:val="CommentReference"/>
        </w:rPr>
        <w:annotationRef/>
      </w:r>
      <w:r>
        <w:t>P2</w:t>
      </w:r>
      <w:r w:rsidR="009D6DED">
        <w:t xml:space="preserve"> – </w:t>
      </w:r>
    </w:p>
    <w:p w14:paraId="6B3623E5" w14:textId="77777777" w:rsidR="00014423" w:rsidRDefault="00014423">
      <w:pPr>
        <w:pStyle w:val="CommentText"/>
      </w:pPr>
    </w:p>
    <w:p w14:paraId="170C0B52" w14:textId="02289B8D" w:rsidR="00014423" w:rsidRDefault="00014423">
      <w:pPr>
        <w:pStyle w:val="CommentText"/>
      </w:pPr>
      <w:r>
        <w:t>When you push things from P4 below to here, lead with P4 and then finish with this</w:t>
      </w:r>
    </w:p>
  </w:comment>
  <w:comment w:id="62" w:author="Clay" w:date="2019-03-16T21:40:00Z" w:initials="C">
    <w:p w14:paraId="51F203F9" w14:textId="2A9B9C8A" w:rsidR="005A1765" w:rsidRDefault="005A1765">
      <w:pPr>
        <w:pStyle w:val="CommentText"/>
      </w:pPr>
      <w:r>
        <w:rPr>
          <w:rStyle w:val="CommentReference"/>
        </w:rPr>
        <w:annotationRef/>
      </w:r>
      <w:proofErr w:type="gramStart"/>
      <w:r>
        <w:t>is</w:t>
      </w:r>
      <w:proofErr w:type="gramEnd"/>
      <w:r>
        <w:t xml:space="preserve"> this hinting at the “rapid biogeochemical cycling” of headwater streams?  If so, just say it.  “</w:t>
      </w:r>
      <w:proofErr w:type="gramStart"/>
      <w:r>
        <w:t>headwater</w:t>
      </w:r>
      <w:proofErr w:type="gramEnd"/>
      <w:r>
        <w:t xml:space="preserve"> streams are sites of rapid nutrient transformation…” but then you have to explain why that’s important</w:t>
      </w:r>
    </w:p>
  </w:comment>
  <w:comment w:id="63" w:author="Clay" w:date="2019-03-16T21:40:00Z" w:initials="C">
    <w:p w14:paraId="2ED1322D" w14:textId="0BF861DA" w:rsidR="005A1765" w:rsidRDefault="005A1765">
      <w:pPr>
        <w:pStyle w:val="CommentText"/>
      </w:pPr>
      <w:r>
        <w:rPr>
          <w:rStyle w:val="CommentReference"/>
        </w:rPr>
        <w:annotationRef/>
      </w:r>
      <w:proofErr w:type="gramStart"/>
      <w:r>
        <w:t>how</w:t>
      </w:r>
      <w:proofErr w:type="gramEnd"/>
      <w:r>
        <w:t xml:space="preserve"> do they contribute to biodiversity of downstream ecosystems?  Or do they contribute to biodiversity of the drainage basin as a whole?</w:t>
      </w:r>
    </w:p>
  </w:comment>
  <w:comment w:id="89" w:author="Clay" w:date="2019-03-16T21:40:00Z" w:initials="C">
    <w:p w14:paraId="5E19B29F" w14:textId="475DB55D" w:rsidR="005A1765" w:rsidRDefault="005A1765">
      <w:pPr>
        <w:pStyle w:val="CommentText"/>
      </w:pPr>
      <w:r>
        <w:rPr>
          <w:rStyle w:val="CommentReference"/>
        </w:rPr>
        <w:annotationRef/>
      </w:r>
      <w:r>
        <w:t>Not really ‘endemic’ to headwaters as the same processes happen elsewhere.  Usually this is couched as “high surface area/depth ratio”….lots of stream bottom compared to the depth = high rates of processing</w:t>
      </w:r>
    </w:p>
  </w:comment>
  <w:comment w:id="90" w:author="Clay" w:date="2019-03-16T21:40:00Z" w:initials="C">
    <w:p w14:paraId="710398DC" w14:textId="1BBB6CB7" w:rsidR="005A1765" w:rsidRDefault="005A1765">
      <w:pPr>
        <w:pStyle w:val="CommentText"/>
      </w:pPr>
      <w:r>
        <w:rPr>
          <w:rStyle w:val="CommentReference"/>
        </w:rPr>
        <w:annotationRef/>
      </w:r>
      <w:r>
        <w:t>OK, this is good funneling, and I like how you are doing this, but here add what you mean by “biological, physical, and chemical processes” and how these are linked to downstream ecosystems.  For example, usually we talk about how nitrogen transformations that encourage inorganic into biomass will slow the downstream export of N, thus headwaters control the rate at which downstream ecosystems receive nutrients</w:t>
      </w:r>
    </w:p>
  </w:comment>
  <w:comment w:id="92" w:author="Clay" w:date="2019-03-16T21:40:00Z" w:initials="C">
    <w:p w14:paraId="7725B60A" w14:textId="534010BB" w:rsidR="005A1765" w:rsidRDefault="005A1765">
      <w:pPr>
        <w:pStyle w:val="CommentText"/>
      </w:pPr>
      <w:r>
        <w:rPr>
          <w:rStyle w:val="CommentReference"/>
        </w:rPr>
        <w:annotationRef/>
      </w:r>
      <w:r>
        <w:t>P3</w:t>
      </w:r>
      <w:r w:rsidR="004A6356">
        <w:t xml:space="preserve"> –</w:t>
      </w:r>
    </w:p>
    <w:p w14:paraId="186617C9" w14:textId="77777777" w:rsidR="004A6356" w:rsidRDefault="004A6356">
      <w:pPr>
        <w:pStyle w:val="CommentText"/>
      </w:pPr>
    </w:p>
    <w:p w14:paraId="5BCEAA87" w14:textId="64C7FE9E" w:rsidR="004A6356" w:rsidRDefault="004A6356">
      <w:pPr>
        <w:pStyle w:val="CommentText"/>
      </w:pPr>
      <w:r>
        <w:t>This goes later.  Build the food web…see comments below</w:t>
      </w:r>
    </w:p>
  </w:comment>
  <w:comment w:id="91" w:author="Zach Lessig" w:date="2019-03-16T21:40:00Z" w:initials="ZL">
    <w:p w14:paraId="67855D78" w14:textId="1688DF35" w:rsidR="005A1765" w:rsidRDefault="005A1765">
      <w:pPr>
        <w:pStyle w:val="CommentText"/>
      </w:pPr>
      <w:r>
        <w:rPr>
          <w:rStyle w:val="CommentReference"/>
        </w:rPr>
        <w:annotationRef/>
      </w:r>
      <w:r>
        <w:t>I link headwaters to trout and trout importance, this paragraph may seem a little disjointed.</w:t>
      </w:r>
    </w:p>
  </w:comment>
  <w:comment w:id="95" w:author="Zach Lessig" w:date="2019-03-16T21:40:00Z" w:initials="ZL">
    <w:p w14:paraId="3D7F1B6E" w14:textId="60948F6C" w:rsidR="005A1765" w:rsidRDefault="005A1765">
      <w:pPr>
        <w:pStyle w:val="CommentText"/>
      </w:pPr>
      <w:r>
        <w:rPr>
          <w:rStyle w:val="CommentReference"/>
        </w:rPr>
        <w:annotationRef/>
      </w:r>
      <w:r>
        <w:t>It seemed like I should officially define headwaters somewhere in the intro</w:t>
      </w:r>
    </w:p>
  </w:comment>
  <w:comment w:id="96" w:author="Clay" w:date="2019-03-16T21:40:00Z" w:initials="C">
    <w:p w14:paraId="547134EF" w14:textId="05B11F6C" w:rsidR="005A1765" w:rsidRDefault="005A1765">
      <w:pPr>
        <w:pStyle w:val="CommentText"/>
      </w:pPr>
      <w:r>
        <w:rPr>
          <w:rStyle w:val="CommentReference"/>
        </w:rPr>
        <w:annotationRef/>
      </w:r>
      <w:proofErr w:type="gramStart"/>
      <w:r>
        <w:t>P4</w:t>
      </w:r>
      <w:r w:rsidR="00EA6F85">
        <w:t xml:space="preserve">  this</w:t>
      </w:r>
      <w:proofErr w:type="gramEnd"/>
      <w:r w:rsidR="00EA6F85">
        <w:t xml:space="preserve"> should be </w:t>
      </w:r>
      <w:r w:rsidR="009D6DED">
        <w:t xml:space="preserve">the lead for new </w:t>
      </w:r>
      <w:r w:rsidR="00EA6F85">
        <w:t>P2</w:t>
      </w:r>
      <w:r w:rsidR="009D6DED">
        <w:t>, adding to the one above</w:t>
      </w:r>
    </w:p>
  </w:comment>
  <w:comment w:id="97" w:author="Clay" w:date="2019-03-16T21:40:00Z" w:initials="C">
    <w:p w14:paraId="7EAFDF04" w14:textId="3AD8E099" w:rsidR="002141D9" w:rsidRDefault="002141D9">
      <w:pPr>
        <w:pStyle w:val="CommentText"/>
      </w:pPr>
      <w:r>
        <w:rPr>
          <w:rStyle w:val="CommentReference"/>
        </w:rPr>
        <w:annotationRef/>
      </w:r>
      <w:r>
        <w:t>So maybe here you can expand a little.  Most of your streams are probably 2</w:t>
      </w:r>
      <w:r w:rsidRPr="002141D9">
        <w:rPr>
          <w:vertAlign w:val="superscript"/>
        </w:rPr>
        <w:t>nd</w:t>
      </w:r>
      <w:r>
        <w:t xml:space="preserve"> order, maybe 3</w:t>
      </w:r>
      <w:r w:rsidRPr="002141D9">
        <w:rPr>
          <w:vertAlign w:val="superscript"/>
        </w:rPr>
        <w:t>rd</w:t>
      </w:r>
      <w:r>
        <w:t xml:space="preserve"> based on Strahler and 24k maps. Seems like headwater are generally considered like 1-3 order, aren’t they?  Either way, maybe you should expand what you have here to include the level of streams you have studied</w:t>
      </w:r>
    </w:p>
  </w:comment>
  <w:comment w:id="102" w:author="Zach Lessig" w:date="2019-03-16T21:40:00Z" w:initials="ZL">
    <w:p w14:paraId="25073897" w14:textId="746682C6" w:rsidR="005A1765" w:rsidRDefault="005A1765">
      <w:pPr>
        <w:pStyle w:val="CommentText"/>
      </w:pPr>
      <w:r>
        <w:rPr>
          <w:rStyle w:val="CommentReference"/>
        </w:rPr>
        <w:annotationRef/>
      </w:r>
      <w:r>
        <w:t>This is my food web paragraph to establish the idea of a headwater ecosystem and transition to metabolism.  I wrote this without references, hopefully it is fine if I insert those later.</w:t>
      </w:r>
    </w:p>
  </w:comment>
  <w:comment w:id="103" w:author="Clay" w:date="2019-03-16T21:40:00Z" w:initials="C">
    <w:p w14:paraId="4B743022" w14:textId="77777777" w:rsidR="00014423" w:rsidRDefault="005A1765">
      <w:pPr>
        <w:pStyle w:val="CommentText"/>
      </w:pPr>
      <w:r>
        <w:rPr>
          <w:rStyle w:val="CommentReference"/>
        </w:rPr>
        <w:annotationRef/>
      </w:r>
      <w:r>
        <w:t>P5</w:t>
      </w:r>
      <w:r w:rsidR="00014423">
        <w:t xml:space="preserve">  </w:t>
      </w:r>
    </w:p>
    <w:p w14:paraId="7364DE7C" w14:textId="77777777" w:rsidR="00014423" w:rsidRDefault="00014423">
      <w:pPr>
        <w:pStyle w:val="CommentText"/>
      </w:pPr>
    </w:p>
    <w:p w14:paraId="539AC6A1" w14:textId="4367779F" w:rsidR="005A1765" w:rsidRDefault="00014423">
      <w:pPr>
        <w:pStyle w:val="CommentText"/>
      </w:pPr>
      <w:proofErr w:type="gramStart"/>
      <w:r>
        <w:t>this</w:t>
      </w:r>
      <w:proofErr w:type="gramEnd"/>
      <w:r>
        <w:t xml:space="preserve"> should become P4</w:t>
      </w:r>
    </w:p>
  </w:comment>
  <w:comment w:id="121" w:author="Clay" w:date="2019-03-16T21:40:00Z" w:initials="C">
    <w:p w14:paraId="079BE715" w14:textId="344A0502" w:rsidR="00AA4D61" w:rsidRDefault="00AA4D61">
      <w:pPr>
        <w:pStyle w:val="CommentText"/>
      </w:pPr>
      <w:r>
        <w:rPr>
          <w:rStyle w:val="CommentReference"/>
        </w:rPr>
        <w:annotationRef/>
      </w:r>
      <w:proofErr w:type="gramStart"/>
      <w:r>
        <w:t>citation</w:t>
      </w:r>
      <w:proofErr w:type="gramEnd"/>
    </w:p>
  </w:comment>
  <w:comment w:id="131" w:author="Clay" w:date="2019-03-16T21:40:00Z" w:initials="C">
    <w:p w14:paraId="16AEFF97" w14:textId="770AB551" w:rsidR="00AA4D61" w:rsidRDefault="00AA4D61">
      <w:pPr>
        <w:pStyle w:val="CommentText"/>
      </w:pPr>
      <w:r>
        <w:rPr>
          <w:rStyle w:val="CommentReference"/>
        </w:rPr>
        <w:annotationRef/>
      </w:r>
      <w:proofErr w:type="gramStart"/>
      <w:r>
        <w:t>citation</w:t>
      </w:r>
      <w:proofErr w:type="gramEnd"/>
    </w:p>
  </w:comment>
  <w:comment w:id="139" w:author="Clay" w:date="2019-03-16T21:40:00Z" w:initials="C">
    <w:p w14:paraId="443A4E01" w14:textId="298758F5" w:rsidR="00AA4D61" w:rsidRDefault="00AA4D61">
      <w:pPr>
        <w:pStyle w:val="CommentText"/>
      </w:pPr>
      <w:r>
        <w:rPr>
          <w:rStyle w:val="CommentReference"/>
        </w:rPr>
        <w:annotationRef/>
      </w:r>
      <w:proofErr w:type="gramStart"/>
      <w:r>
        <w:t>citation</w:t>
      </w:r>
      <w:proofErr w:type="gramEnd"/>
    </w:p>
  </w:comment>
  <w:comment w:id="187" w:author="Clay" w:date="2019-03-16T21:40:00Z" w:initials="C">
    <w:p w14:paraId="6EDC2D8D" w14:textId="329B581B" w:rsidR="00AA4D61" w:rsidRDefault="00AA4D61">
      <w:pPr>
        <w:pStyle w:val="CommentText"/>
      </w:pPr>
      <w:r>
        <w:rPr>
          <w:rStyle w:val="CommentReference"/>
        </w:rPr>
        <w:annotationRef/>
      </w:r>
      <w:proofErr w:type="gramStart"/>
      <w:r>
        <w:t>citation</w:t>
      </w:r>
      <w:proofErr w:type="gramEnd"/>
    </w:p>
  </w:comment>
  <w:comment w:id="202" w:author="Clay" w:date="2019-03-16T21:40:00Z" w:initials="C">
    <w:p w14:paraId="6382B1AB" w14:textId="677FD0C2" w:rsidR="00014423" w:rsidRDefault="00014423">
      <w:pPr>
        <w:pStyle w:val="CommentText"/>
      </w:pPr>
      <w:r>
        <w:rPr>
          <w:rStyle w:val="CommentReference"/>
        </w:rPr>
        <w:annotationRef/>
      </w:r>
      <w:proofErr w:type="gramStart"/>
      <w:r>
        <w:t>this</w:t>
      </w:r>
      <w:proofErr w:type="gramEnd"/>
      <w:r>
        <w:t xml:space="preserve"> looks like the beginning of a new paragraph that builds into the food web.  So in other words, as your narrative narrows the </w:t>
      </w:r>
      <w:r w:rsidR="00232106">
        <w:t xml:space="preserve">tapering </w:t>
      </w:r>
      <w:r>
        <w:t xml:space="preserve">triangle, you are also building the idea of the food web, which in streams is basically biofilms&gt;invertebrates&gt;fish. </w:t>
      </w:r>
      <w:r w:rsidR="00232106">
        <w:t xml:space="preserve"> </w:t>
      </w:r>
      <w:r w:rsidR="004A6356">
        <w:t>Before you talk about what is currently P6, make this funnel; then talk about stream metabolism</w:t>
      </w:r>
    </w:p>
  </w:comment>
  <w:comment w:id="203" w:author="Clay" w:date="2019-03-16T21:40:00Z" w:initials="C">
    <w:p w14:paraId="38DEA987" w14:textId="7345374C" w:rsidR="00232106" w:rsidRDefault="00232106">
      <w:pPr>
        <w:pStyle w:val="CommentText"/>
      </w:pPr>
      <w:r>
        <w:rPr>
          <w:rStyle w:val="CommentReference"/>
        </w:rPr>
        <w:annotationRef/>
      </w:r>
      <w:r>
        <w:t>The current P2 should tag onto the end of this with appropriate revisions</w:t>
      </w:r>
      <w:r w:rsidR="004A6356">
        <w:t>.  Maybe one P on inverts and one on fish</w:t>
      </w:r>
    </w:p>
  </w:comment>
  <w:comment w:id="204" w:author="Zach Lessig" w:date="2019-03-16T21:40:00Z" w:initials="ZL">
    <w:p w14:paraId="1D921533" w14:textId="5DF2169E" w:rsidR="005A1765" w:rsidRDefault="005A1765">
      <w:pPr>
        <w:pStyle w:val="CommentText"/>
      </w:pPr>
      <w:r>
        <w:rPr>
          <w:rStyle w:val="CommentReference"/>
        </w:rPr>
        <w:annotationRef/>
      </w:r>
      <w:r>
        <w:t>Introduction and definition of metabolism</w:t>
      </w:r>
    </w:p>
  </w:comment>
  <w:comment w:id="205" w:author="Clay" w:date="2019-03-16T21:40:00Z" w:initials="C">
    <w:p w14:paraId="3F690B1C" w14:textId="03CA61D3" w:rsidR="005A1765" w:rsidRDefault="005A1765">
      <w:pPr>
        <w:pStyle w:val="CommentText"/>
      </w:pPr>
      <w:r>
        <w:rPr>
          <w:rStyle w:val="CommentReference"/>
        </w:rPr>
        <w:annotationRef/>
      </w:r>
      <w:r>
        <w:t>P6</w:t>
      </w:r>
    </w:p>
    <w:p w14:paraId="11EB790B" w14:textId="77777777" w:rsidR="00232106" w:rsidRDefault="00232106">
      <w:pPr>
        <w:pStyle w:val="CommentText"/>
      </w:pPr>
    </w:p>
    <w:p w14:paraId="118F4F26" w14:textId="1B5187AC" w:rsidR="00232106" w:rsidRDefault="00232106">
      <w:pPr>
        <w:pStyle w:val="CommentText"/>
      </w:pPr>
      <w:r>
        <w:t xml:space="preserve">OK, do not talk about metabolism or measuring metabolism until you’ve built the basic structure above:  </w:t>
      </w:r>
      <w:r w:rsidR="004A6356">
        <w:t>“</w:t>
      </w:r>
      <w:r>
        <w:t>let me introduce you to headwater streams,  this is how we define them, this is how they are structured biofilms&gt;invertebrates&gt;fish, now this P begins “this is how we study them”</w:t>
      </w:r>
      <w:r w:rsidR="004A6356">
        <w:t>” Do P8 below before this</w:t>
      </w:r>
    </w:p>
  </w:comment>
  <w:comment w:id="206" w:author="Clay" w:date="2019-03-16T21:40:00Z" w:initials="C">
    <w:p w14:paraId="48C86EBB" w14:textId="738FEA76" w:rsidR="00232106" w:rsidRDefault="00232106">
      <w:pPr>
        <w:pStyle w:val="CommentText"/>
      </w:pPr>
      <w:r>
        <w:rPr>
          <w:rStyle w:val="CommentReference"/>
        </w:rPr>
        <w:annotationRef/>
      </w:r>
      <w:r w:rsidR="004A6356">
        <w:t>“</w:t>
      </w:r>
      <w:r>
        <w:t>Evaluate</w:t>
      </w:r>
      <w:r w:rsidR="004A6356">
        <w:t>”</w:t>
      </w:r>
      <w:r>
        <w:t xml:space="preserve"> means look at two thing and judge them.  You measured because you just counted stuff</w:t>
      </w:r>
    </w:p>
  </w:comment>
  <w:comment w:id="211" w:author="Zach Lessig" w:date="2019-03-16T21:40:00Z" w:initials="ZL">
    <w:p w14:paraId="28552460" w14:textId="5BC79542" w:rsidR="005A1765" w:rsidRDefault="005A1765">
      <w:pPr>
        <w:pStyle w:val="CommentText"/>
      </w:pPr>
      <w:r>
        <w:rPr>
          <w:rStyle w:val="CommentReference"/>
        </w:rPr>
        <w:annotationRef/>
      </w:r>
      <w:r>
        <w:t>Connecting trout to metabolism estimates</w:t>
      </w:r>
    </w:p>
  </w:comment>
  <w:comment w:id="212" w:author="Clay" w:date="2019-03-16T21:40:00Z" w:initials="C">
    <w:p w14:paraId="06179D98" w14:textId="14B41FAF" w:rsidR="005A1765" w:rsidRDefault="005A1765">
      <w:pPr>
        <w:pStyle w:val="CommentText"/>
      </w:pPr>
      <w:r>
        <w:rPr>
          <w:rStyle w:val="CommentReference"/>
        </w:rPr>
        <w:annotationRef/>
      </w:r>
      <w:r>
        <w:t>P7</w:t>
      </w:r>
    </w:p>
    <w:p w14:paraId="5C8D1DC3" w14:textId="77777777" w:rsidR="004A6356" w:rsidRDefault="004A6356">
      <w:pPr>
        <w:pStyle w:val="CommentText"/>
      </w:pPr>
    </w:p>
    <w:p w14:paraId="2CBBAB6A" w14:textId="36ABD8BA" w:rsidR="004A6356" w:rsidRDefault="004A6356">
      <w:pPr>
        <w:pStyle w:val="CommentText"/>
      </w:pPr>
      <w:r>
        <w:t>This should be the lead in to what I currently call P12</w:t>
      </w:r>
    </w:p>
  </w:comment>
  <w:comment w:id="213" w:author="Zach Lessig" w:date="2019-03-16T21:40:00Z" w:initials="ZL">
    <w:p w14:paraId="3DC47EB7" w14:textId="6D3DF5BD" w:rsidR="005A1765" w:rsidRDefault="005A1765">
      <w:pPr>
        <w:pStyle w:val="CommentText"/>
      </w:pPr>
      <w:r>
        <w:rPr>
          <w:rStyle w:val="CommentReference"/>
        </w:rPr>
        <w:annotationRef/>
      </w:r>
      <w:r>
        <w:t>This paragraph is to make way for the GPP, ER and trout models</w:t>
      </w:r>
    </w:p>
  </w:comment>
  <w:comment w:id="214" w:author="Clay" w:date="2019-03-16T21:40:00Z" w:initials="C">
    <w:p w14:paraId="33124150" w14:textId="7212F6A5" w:rsidR="004A6356" w:rsidRDefault="005A1765">
      <w:pPr>
        <w:pStyle w:val="CommentText"/>
      </w:pPr>
      <w:r>
        <w:rPr>
          <w:rStyle w:val="CommentReference"/>
        </w:rPr>
        <w:annotationRef/>
      </w:r>
      <w:r>
        <w:t>P8</w:t>
      </w:r>
    </w:p>
    <w:p w14:paraId="0C614EAE" w14:textId="77777777" w:rsidR="004A6356" w:rsidRDefault="004A6356">
      <w:pPr>
        <w:pStyle w:val="CommentText"/>
      </w:pPr>
    </w:p>
    <w:p w14:paraId="0C141BB7" w14:textId="7F347AA2" w:rsidR="004A6356" w:rsidRDefault="004A6356">
      <w:pPr>
        <w:pStyle w:val="CommentText"/>
      </w:pPr>
      <w:r>
        <w:t xml:space="preserve">After you do biofilms&gt;invertebrates&gt;fish, start with this </w:t>
      </w:r>
    </w:p>
  </w:comment>
  <w:comment w:id="215" w:author="Clay" w:date="2019-03-16T21:40:00Z" w:initials="C">
    <w:p w14:paraId="319099CC" w14:textId="2280EF19" w:rsidR="004A6356" w:rsidRDefault="004A6356">
      <w:pPr>
        <w:pStyle w:val="CommentText"/>
      </w:pPr>
      <w:r>
        <w:rPr>
          <w:rStyle w:val="CommentReference"/>
        </w:rPr>
        <w:annotationRef/>
      </w:r>
      <w:r>
        <w:t>Serial comma (oxford comma) always</w:t>
      </w:r>
    </w:p>
  </w:comment>
  <w:comment w:id="218" w:author="Clay" w:date="2019-03-16T21:40:00Z" w:initials="C">
    <w:p w14:paraId="20DFCC13" w14:textId="7E1E28EA" w:rsidR="00E90A17" w:rsidRDefault="00E90A17">
      <w:pPr>
        <w:pStyle w:val="CommentText"/>
      </w:pPr>
      <w:r>
        <w:rPr>
          <w:rStyle w:val="CommentReference"/>
        </w:rPr>
        <w:annotationRef/>
      </w:r>
      <w:proofErr w:type="gramStart"/>
      <w:r>
        <w:t>yes</w:t>
      </w:r>
      <w:proofErr w:type="gramEnd"/>
    </w:p>
  </w:comment>
  <w:comment w:id="226" w:author="Zach Lessig" w:date="2019-03-16T21:40:00Z" w:initials="ZL">
    <w:p w14:paraId="1A2030FC" w14:textId="03F81407" w:rsidR="005A1765" w:rsidRDefault="005A1765">
      <w:pPr>
        <w:pStyle w:val="CommentText"/>
      </w:pPr>
      <w:r>
        <w:rPr>
          <w:rStyle w:val="CommentReference"/>
        </w:rPr>
        <w:annotationRef/>
      </w:r>
      <w:r>
        <w:t>My diel O2 metabolism introduction</w:t>
      </w:r>
    </w:p>
  </w:comment>
  <w:comment w:id="227" w:author="Zach Lessig" w:date="2019-03-16T21:40:00Z" w:initials="ZL">
    <w:p w14:paraId="064AD834" w14:textId="3D796E99" w:rsidR="005A1765" w:rsidRDefault="005A1765">
      <w:pPr>
        <w:pStyle w:val="CommentText"/>
      </w:pPr>
      <w:r>
        <w:rPr>
          <w:rStyle w:val="CommentReference"/>
        </w:rPr>
        <w:annotationRef/>
      </w:r>
      <w:r>
        <w:t>I felt the need to introduce the gas exchange in more detail as the models are dependent on it and I will probably need to discuss it further in the discussion</w:t>
      </w:r>
    </w:p>
  </w:comment>
  <w:comment w:id="228" w:author="Clay" w:date="2019-03-16T21:40:00Z" w:initials="C">
    <w:p w14:paraId="0967612F" w14:textId="72A08986" w:rsidR="005A1765" w:rsidRDefault="005A1765">
      <w:pPr>
        <w:pStyle w:val="CommentText"/>
      </w:pPr>
      <w:r>
        <w:rPr>
          <w:rStyle w:val="CommentReference"/>
        </w:rPr>
        <w:annotationRef/>
      </w:r>
      <w:r>
        <w:t>P10</w:t>
      </w:r>
    </w:p>
  </w:comment>
  <w:comment w:id="229" w:author="Zach Lessig" w:date="2019-03-16T21:40:00Z" w:initials="ZL">
    <w:p w14:paraId="06B74A88" w14:textId="15403BE0" w:rsidR="005A1765" w:rsidRDefault="005A1765">
      <w:pPr>
        <w:pStyle w:val="CommentText"/>
      </w:pPr>
      <w:r>
        <w:rPr>
          <w:rStyle w:val="CommentReference"/>
        </w:rPr>
        <w:annotationRef/>
      </w:r>
      <w:r>
        <w:t>This may belong in methods however I wanted to ask the reader to entertain this approach as a possibility and establish some background before I just say that I did it.</w:t>
      </w:r>
    </w:p>
  </w:comment>
  <w:comment w:id="230" w:author="Clay" w:date="2019-03-16T21:40:00Z" w:initials="C">
    <w:p w14:paraId="13C8C009" w14:textId="041CC50B" w:rsidR="005A1765" w:rsidRDefault="005A1765">
      <w:pPr>
        <w:pStyle w:val="CommentText"/>
      </w:pPr>
      <w:r>
        <w:rPr>
          <w:rStyle w:val="CommentReference"/>
        </w:rPr>
        <w:annotationRef/>
      </w:r>
      <w:r>
        <w:t>P11</w:t>
      </w:r>
    </w:p>
  </w:comment>
  <w:comment w:id="231" w:author="Clay" w:date="2019-03-16T21:40:00Z" w:initials="C">
    <w:p w14:paraId="5EBFF70F" w14:textId="161B7883" w:rsidR="005A1765" w:rsidRDefault="005A1765">
      <w:pPr>
        <w:pStyle w:val="CommentText"/>
      </w:pPr>
      <w:r>
        <w:rPr>
          <w:rStyle w:val="CommentReference"/>
        </w:rPr>
        <w:annotationRef/>
      </w:r>
      <w:r>
        <w:t>P12</w:t>
      </w:r>
    </w:p>
  </w:comment>
  <w:comment w:id="233" w:author="Zach Lessig" w:date="2019-03-16T21:40:00Z" w:initials="ZL">
    <w:p w14:paraId="771C8665" w14:textId="50777F32" w:rsidR="005A1765" w:rsidRDefault="005A1765">
      <w:pPr>
        <w:pStyle w:val="CommentText"/>
      </w:pPr>
      <w:r>
        <w:rPr>
          <w:rStyle w:val="CommentReference"/>
        </w:rPr>
        <w:annotationRef/>
      </w:r>
      <w:r>
        <w:t>This may not be the way to relate hypotheses but I wanted to lay it out so you could evaluate them</w:t>
      </w:r>
    </w:p>
    <w:p w14:paraId="03799661" w14:textId="77777777" w:rsidR="00E90A17" w:rsidRDefault="00E90A17">
      <w:pPr>
        <w:pStyle w:val="CommentText"/>
      </w:pPr>
    </w:p>
    <w:p w14:paraId="6A8AB94A" w14:textId="408E8B6E" w:rsidR="00E90A17" w:rsidRDefault="00E90A17">
      <w:pPr>
        <w:pStyle w:val="CommentText"/>
      </w:pPr>
      <w:r>
        <w:t>Thanks, let’s come back to this</w:t>
      </w:r>
    </w:p>
  </w:comment>
  <w:comment w:id="234" w:author="Clay" w:date="2019-03-16T21:40:00Z" w:initials="C">
    <w:p w14:paraId="3787DAF2" w14:textId="6C8FD67A" w:rsidR="00E90A17" w:rsidRDefault="00E90A17">
      <w:pPr>
        <w:pStyle w:val="CommentText"/>
      </w:pPr>
      <w:r>
        <w:rPr>
          <w:rStyle w:val="CommentReference"/>
        </w:rPr>
        <w:annotationRef/>
      </w:r>
      <w:proofErr w:type="gramStart"/>
      <w:r>
        <w:t>bu</w:t>
      </w:r>
      <w:r w:rsidR="00AC0477">
        <w:t>ild</w:t>
      </w:r>
      <w:proofErr w:type="gramEnd"/>
      <w:r w:rsidR="00AC0477">
        <w:t xml:space="preserve"> this in parallel with the funnel above, nutrients&gt;trout</w:t>
      </w:r>
    </w:p>
    <w:p w14:paraId="6523FC08" w14:textId="77777777" w:rsidR="00AC0477" w:rsidRDefault="00AC0477">
      <w:pPr>
        <w:pStyle w:val="CommentText"/>
      </w:pPr>
    </w:p>
    <w:p w14:paraId="3088A689" w14:textId="770F28FD" w:rsidR="00AC0477" w:rsidRDefault="00AC0477">
      <w:pPr>
        <w:pStyle w:val="CommentText"/>
      </w:pPr>
      <w:r>
        <w:t xml:space="preserve">also, as you’ve built the evaluation of gas exchange estimates into your text above, you need to </w:t>
      </w:r>
      <w:proofErr w:type="spellStart"/>
      <w:r>
        <w:t>built</w:t>
      </w:r>
      <w:proofErr w:type="spellEnd"/>
      <w:r>
        <w:t xml:space="preserve"> to a hypothesis here, or shift all that to the discussion </w:t>
      </w:r>
    </w:p>
  </w:comment>
  <w:comment w:id="235" w:author="Clay Arango" w:date="2019-03-16T21:40:00Z" w:initials="CA">
    <w:p w14:paraId="41B9AC52" w14:textId="798B032D" w:rsidR="005A1765" w:rsidRDefault="005A1765">
      <w:pPr>
        <w:pStyle w:val="CommentText"/>
      </w:pPr>
      <w:r>
        <w:rPr>
          <w:rStyle w:val="CommentReference"/>
        </w:rPr>
        <w:annotationRef/>
      </w:r>
      <w:r>
        <w:t>Use the serial comma (oxford comma)</w:t>
      </w:r>
    </w:p>
  </w:comment>
  <w:comment w:id="236" w:author="Clay" w:date="2019-03-16T21:40:00Z" w:initials="C">
    <w:p w14:paraId="61CCAE63" w14:textId="2803F59F" w:rsidR="003030F2" w:rsidRDefault="003030F2">
      <w:pPr>
        <w:pStyle w:val="CommentText"/>
      </w:pPr>
      <w:r>
        <w:rPr>
          <w:rStyle w:val="CommentReference"/>
        </w:rPr>
        <w:annotationRef/>
      </w:r>
      <w:r>
        <w:t>All sites were XX stream order</w:t>
      </w:r>
    </w:p>
    <w:p w14:paraId="2F854DBC" w14:textId="77777777" w:rsidR="003030F2" w:rsidRDefault="003030F2">
      <w:pPr>
        <w:pStyle w:val="CommentText"/>
      </w:pPr>
    </w:p>
    <w:p w14:paraId="3AF2A3D0" w14:textId="77777777" w:rsidR="003030F2" w:rsidRDefault="003030F2">
      <w:pPr>
        <w:pStyle w:val="CommentText"/>
      </w:pPr>
    </w:p>
    <w:p w14:paraId="09832E3E" w14:textId="51E8C11C" w:rsidR="003030F2" w:rsidRDefault="003030F2">
      <w:pPr>
        <w:pStyle w:val="CommentText"/>
      </w:pPr>
      <w:r>
        <w:t xml:space="preserve">Give a </w:t>
      </w:r>
      <w:proofErr w:type="gramStart"/>
      <w:r>
        <w:t>range(</w:t>
      </w:r>
      <w:proofErr w:type="gramEnd"/>
      <w:r>
        <w:t xml:space="preserve">1-2) or whatever </w:t>
      </w:r>
    </w:p>
  </w:comment>
  <w:comment w:id="240" w:author="Clay Arango" w:date="2019-03-16T21:40:00Z" w:initials="CA">
    <w:p w14:paraId="217BDE34" w14:textId="77777777" w:rsidR="005A1765" w:rsidRDefault="005A1765" w:rsidP="00F75B0B">
      <w:pPr>
        <w:pStyle w:val="CommentText"/>
      </w:pPr>
      <w:r>
        <w:rPr>
          <w:rStyle w:val="CommentReference"/>
        </w:rPr>
        <w:annotationRef/>
      </w:r>
      <w:r>
        <w:t>If I remember correctly, you have to revisit your interpretation of the light data because your 2018 sample time was closer to solar maximum than your first sample time, thus should have higher light all things being equal.  Didn’t you say the opposite when we looked at your data?</w:t>
      </w:r>
    </w:p>
    <w:p w14:paraId="1EF8CFEF" w14:textId="77777777" w:rsidR="00AC0477" w:rsidRDefault="00AC0477" w:rsidP="00F75B0B">
      <w:pPr>
        <w:pStyle w:val="CommentText"/>
      </w:pPr>
    </w:p>
    <w:p w14:paraId="4A4DCAC8" w14:textId="77777777" w:rsidR="00AC0477" w:rsidRDefault="00AC0477" w:rsidP="00F75B0B">
      <w:pPr>
        <w:pStyle w:val="CommentText"/>
      </w:pPr>
    </w:p>
    <w:p w14:paraId="25693506" w14:textId="77777777" w:rsidR="00AC0477" w:rsidRDefault="00AC0477" w:rsidP="00F75B0B">
      <w:pPr>
        <w:pStyle w:val="CommentText"/>
      </w:pPr>
    </w:p>
    <w:p w14:paraId="5023DCE7" w14:textId="77777777" w:rsidR="00AC0477" w:rsidRDefault="00AC0477" w:rsidP="00F75B0B">
      <w:pPr>
        <w:pStyle w:val="CommentText"/>
      </w:pPr>
    </w:p>
    <w:p w14:paraId="0ADE6CD4" w14:textId="5885D8DC" w:rsidR="00AC0477" w:rsidRDefault="00AC0477" w:rsidP="00F75B0B">
      <w:pPr>
        <w:pStyle w:val="CommentText"/>
      </w:pPr>
      <w:r>
        <w:t>Having the years after the month makes it look the year is “15’ rather than the day</w:t>
      </w:r>
    </w:p>
  </w:comment>
  <w:comment w:id="241" w:author="Zach Lessig" w:date="2019-03-16T21:40:00Z" w:initials="ZL">
    <w:p w14:paraId="46BEC565" w14:textId="013B7EAE" w:rsidR="005A1765" w:rsidRDefault="005A1765">
      <w:pPr>
        <w:pStyle w:val="CommentText"/>
      </w:pPr>
      <w:r>
        <w:rPr>
          <w:rStyle w:val="CommentReference"/>
        </w:rPr>
        <w:annotationRef/>
      </w:r>
      <w:r>
        <w:t>Yes that is true I forgot about solar maximum, I do not know why summer 18 light appears less, The difference is however not statistically significant.</w:t>
      </w:r>
    </w:p>
    <w:p w14:paraId="1BA45DA9" w14:textId="77777777" w:rsidR="00AC0477" w:rsidRDefault="00AC0477">
      <w:pPr>
        <w:pStyle w:val="CommentText"/>
      </w:pPr>
    </w:p>
    <w:p w14:paraId="0BA9D784" w14:textId="1CC5C903" w:rsidR="00AC0477" w:rsidRDefault="00AC0477">
      <w:pPr>
        <w:pStyle w:val="CommentText"/>
      </w:pPr>
      <w:proofErr w:type="spellStart"/>
      <w:r>
        <w:t>Cpa</w:t>
      </w:r>
      <w:proofErr w:type="spellEnd"/>
      <w:r>
        <w:t xml:space="preserve"> – ok just make your interpretation consistent…instrument error?</w:t>
      </w:r>
    </w:p>
  </w:comment>
  <w:comment w:id="255" w:author="Clay Arango" w:date="2019-03-16T21:40:00Z" w:initials="CA">
    <w:p w14:paraId="39061D0E" w14:textId="461B384F" w:rsidR="005A1765" w:rsidRDefault="005A1765">
      <w:pPr>
        <w:pStyle w:val="CommentText"/>
      </w:pPr>
      <w:r>
        <w:rPr>
          <w:rStyle w:val="CommentReference"/>
        </w:rPr>
        <w:annotationRef/>
      </w:r>
      <w:r>
        <w:t xml:space="preserve"> This whole paragraph can go third.  Give ranges for your study sites.  “These low order headwater streams ranged from X-Y elevation (m) and slope ranged from X-X degrees. I also measured stream aspect as deviation from south, which ranged from X-X.  </w:t>
      </w:r>
    </w:p>
  </w:comment>
  <w:comment w:id="269" w:author="Clay" w:date="2019-03-16T21:40:00Z" w:initials="C">
    <w:p w14:paraId="59E43540" w14:textId="63A1D320" w:rsidR="003030F2" w:rsidRDefault="003030F2">
      <w:pPr>
        <w:pStyle w:val="CommentText"/>
      </w:pPr>
      <w:r>
        <w:rPr>
          <w:rStyle w:val="CommentReference"/>
        </w:rPr>
        <w:annotationRef/>
      </w:r>
      <w:proofErr w:type="gramStart"/>
      <w:r>
        <w:t>results</w:t>
      </w:r>
      <w:proofErr w:type="gramEnd"/>
    </w:p>
  </w:comment>
  <w:comment w:id="265" w:author="Clay Arango" w:date="2019-03-16T21:40:00Z" w:initials="CA">
    <w:p w14:paraId="569A1C24" w14:textId="29D9F697" w:rsidR="005A1765" w:rsidRDefault="005A1765">
      <w:pPr>
        <w:pStyle w:val="CommentText"/>
      </w:pPr>
      <w:r>
        <w:rPr>
          <w:rStyle w:val="CommentReference"/>
        </w:rPr>
        <w:annotationRef/>
      </w:r>
      <w:r>
        <w:t xml:space="preserve">Add this to your third paragraph with </w:t>
      </w:r>
      <w:proofErr w:type="spellStart"/>
      <w:r>
        <w:t>bankfull</w:t>
      </w:r>
      <w:proofErr w:type="spellEnd"/>
      <w:r>
        <w:t xml:space="preserve"> and </w:t>
      </w:r>
      <w:proofErr w:type="spellStart"/>
      <w:r>
        <w:t>wolman</w:t>
      </w:r>
      <w:proofErr w:type="spellEnd"/>
      <w:r>
        <w:t xml:space="preserve"> </w:t>
      </w:r>
      <w:proofErr w:type="spellStart"/>
      <w:r>
        <w:t>etc</w:t>
      </w:r>
      <w:proofErr w:type="spellEnd"/>
      <w:r>
        <w:t xml:space="preserve"> from above.  Divide by what you measured once and what you measured multiple times, including the subheadings below.  Add something like “I measured stream metabolism in each sample period (detailed methods below)</w:t>
      </w:r>
    </w:p>
  </w:comment>
  <w:comment w:id="270" w:author="Clay" w:date="2019-03-16T21:40:00Z" w:initials="C">
    <w:p w14:paraId="522D6531" w14:textId="5366F13A" w:rsidR="003030F2" w:rsidRDefault="003030F2">
      <w:pPr>
        <w:pStyle w:val="CommentText"/>
      </w:pPr>
      <w:r>
        <w:rPr>
          <w:rStyle w:val="CommentReference"/>
        </w:rPr>
        <w:annotationRef/>
      </w:r>
      <w:proofErr w:type="gramStart"/>
      <w:r>
        <w:t>results</w:t>
      </w:r>
      <w:proofErr w:type="gramEnd"/>
    </w:p>
  </w:comment>
  <w:comment w:id="271" w:author="Clay" w:date="2019-03-16T21:40:00Z" w:initials="C">
    <w:p w14:paraId="515C7715" w14:textId="3E41CE19" w:rsidR="00B15399" w:rsidRDefault="00B15399">
      <w:pPr>
        <w:pStyle w:val="CommentText"/>
      </w:pPr>
      <w:r>
        <w:rPr>
          <w:rStyle w:val="CommentReference"/>
        </w:rPr>
        <w:annotationRef/>
      </w:r>
      <w:proofErr w:type="gramStart"/>
      <w:r>
        <w:t>include</w:t>
      </w:r>
      <w:proofErr w:type="gramEnd"/>
      <w:r>
        <w:t xml:space="preserve"> n values, alpha value, statistical tests, post hoc test, analytical package, model structure (fixed v. random effects) etc. But put all that for all variables below in the statistical analysis section</w:t>
      </w:r>
    </w:p>
  </w:comment>
  <w:comment w:id="238" w:author="Clay" w:date="2019-03-16T21:40:00Z" w:initials="C">
    <w:p w14:paraId="0BF7955E" w14:textId="44FC0B89" w:rsidR="003030F2" w:rsidRDefault="003030F2">
      <w:pPr>
        <w:pStyle w:val="CommentText"/>
      </w:pPr>
      <w:r>
        <w:rPr>
          <w:rStyle w:val="CommentReference"/>
        </w:rPr>
        <w:annotationRef/>
      </w:r>
      <w:r>
        <w:t>Pull your results from your methods and put them in the results.  IOW, don’t talk about what you found here, talk about it later.  Just cut and paste</w:t>
      </w:r>
    </w:p>
  </w:comment>
  <w:comment w:id="272" w:author="Clay Arango" w:date="2019-03-16T21:40:00Z" w:initials="CA">
    <w:p w14:paraId="341127B0" w14:textId="77777777" w:rsidR="005A1765" w:rsidRDefault="005A1765" w:rsidP="004455A0">
      <w:pPr>
        <w:pStyle w:val="CommentText"/>
      </w:pPr>
      <w:r>
        <w:rPr>
          <w:rStyle w:val="CommentReference"/>
        </w:rPr>
        <w:annotationRef/>
      </w:r>
      <w:r>
        <w:t>This could imply three analytical reps, which you did not do.</w:t>
      </w:r>
    </w:p>
  </w:comment>
  <w:comment w:id="275" w:author="Clay" w:date="2019-03-16T21:40:00Z" w:initials="C">
    <w:p w14:paraId="29D88092" w14:textId="4E29EF53" w:rsidR="00B15399" w:rsidRDefault="00B15399">
      <w:pPr>
        <w:pStyle w:val="CommentText"/>
      </w:pPr>
      <w:r>
        <w:rPr>
          <w:rStyle w:val="CommentReference"/>
        </w:rPr>
        <w:annotationRef/>
      </w:r>
      <w:r>
        <w:t>X-X range</w:t>
      </w:r>
    </w:p>
  </w:comment>
  <w:comment w:id="276" w:author="Clay Arango" w:date="2019-03-16T21:40:00Z" w:initials="CA">
    <w:p w14:paraId="6F737457" w14:textId="77777777" w:rsidR="005A1765" w:rsidRDefault="005A1765" w:rsidP="004455A0">
      <w:pPr>
        <w:pStyle w:val="CommentText"/>
      </w:pPr>
      <w:r>
        <w:rPr>
          <w:rStyle w:val="CommentReference"/>
        </w:rPr>
        <w:annotationRef/>
      </w:r>
      <w:r>
        <w:t xml:space="preserve">What is the site?  The overall study reach?  The point where you measured DO </w:t>
      </w:r>
      <w:proofErr w:type="spellStart"/>
      <w:r>
        <w:t>etc</w:t>
      </w:r>
      <w:proofErr w:type="spellEnd"/>
      <w:r>
        <w:t>?</w:t>
      </w:r>
    </w:p>
  </w:comment>
  <w:comment w:id="280" w:author="Clay" w:date="2019-03-16T21:40:00Z" w:initials="C">
    <w:p w14:paraId="20BA006F" w14:textId="06698E17" w:rsidR="00B15399" w:rsidRDefault="00B15399">
      <w:pPr>
        <w:pStyle w:val="CommentText"/>
      </w:pPr>
      <w:r>
        <w:rPr>
          <w:rStyle w:val="CommentReference"/>
        </w:rPr>
        <w:annotationRef/>
      </w:r>
      <w:r>
        <w:t>Include city, state</w:t>
      </w:r>
    </w:p>
  </w:comment>
  <w:comment w:id="288" w:author="Clay" w:date="2019-03-16T21:40:00Z" w:initials="C">
    <w:p w14:paraId="226853F5" w14:textId="116ADA3B" w:rsidR="00B15399" w:rsidRDefault="00B15399">
      <w:pPr>
        <w:pStyle w:val="CommentText"/>
      </w:pPr>
      <w:r>
        <w:rPr>
          <w:rStyle w:val="CommentReference"/>
        </w:rPr>
        <w:annotationRef/>
      </w:r>
      <w:r>
        <w:t>Combine with above</w:t>
      </w:r>
    </w:p>
  </w:comment>
  <w:comment w:id="290" w:author="Clay" w:date="2019-03-16T21:40:00Z" w:initials="C">
    <w:p w14:paraId="4E577F4C" w14:textId="5D2135E8" w:rsidR="00D64712" w:rsidRDefault="00D64712">
      <w:pPr>
        <w:pStyle w:val="CommentText"/>
      </w:pPr>
      <w:r>
        <w:rPr>
          <w:rStyle w:val="CommentReference"/>
        </w:rPr>
        <w:annotationRef/>
      </w:r>
      <w:r>
        <w:t>City and state</w:t>
      </w:r>
    </w:p>
  </w:comment>
  <w:comment w:id="291" w:author="Clay" w:date="2019-03-16T21:40:00Z" w:initials="C">
    <w:p w14:paraId="5E1DED21" w14:textId="57A32835" w:rsidR="00D64712" w:rsidRDefault="00D64712">
      <w:pPr>
        <w:pStyle w:val="CommentText"/>
      </w:pPr>
      <w:r>
        <w:rPr>
          <w:rStyle w:val="CommentReference"/>
        </w:rPr>
        <w:annotationRef/>
      </w:r>
      <w:r>
        <w:t>City and state</w:t>
      </w:r>
    </w:p>
  </w:comment>
  <w:comment w:id="292" w:author="Clay" w:date="2019-03-16T21:40:00Z" w:initials="C">
    <w:p w14:paraId="294A5F28" w14:textId="46D37608" w:rsidR="00D64712" w:rsidRDefault="00D64712">
      <w:pPr>
        <w:pStyle w:val="CommentText"/>
      </w:pPr>
      <w:r>
        <w:rPr>
          <w:rStyle w:val="CommentReference"/>
        </w:rPr>
        <w:annotationRef/>
      </w:r>
      <w:r>
        <w:t>After a correction factor though?</w:t>
      </w:r>
    </w:p>
  </w:comment>
  <w:comment w:id="295" w:author="Clay" w:date="2019-03-16T21:40:00Z" w:initials="C">
    <w:p w14:paraId="404AA356" w14:textId="791DC288" w:rsidR="00D64712" w:rsidRDefault="00D64712">
      <w:pPr>
        <w:pStyle w:val="CommentText"/>
      </w:pPr>
      <w:r>
        <w:rPr>
          <w:rStyle w:val="CommentReference"/>
        </w:rPr>
        <w:annotationRef/>
      </w:r>
      <w:r>
        <w:t xml:space="preserve">N=XX </w:t>
      </w:r>
      <w:proofErr w:type="spellStart"/>
      <w:r>
        <w:t>hrs</w:t>
      </w:r>
      <w:proofErr w:type="spellEnd"/>
    </w:p>
  </w:comment>
  <w:comment w:id="297" w:author="Clay" w:date="2019-03-16T21:40:00Z" w:initials="C">
    <w:p w14:paraId="0E63A5C2" w14:textId="6D9587A0" w:rsidR="00D64712" w:rsidRDefault="00D64712">
      <w:pPr>
        <w:pStyle w:val="CommentText"/>
      </w:pPr>
      <w:r>
        <w:rPr>
          <w:rStyle w:val="CommentReference"/>
        </w:rPr>
        <w:annotationRef/>
      </w:r>
      <w:r>
        <w:t>Currently 3.5.2, update as necessary</w:t>
      </w:r>
    </w:p>
  </w:comment>
  <w:comment w:id="298" w:author="Clay" w:date="2019-03-16T21:40:00Z" w:initials="C">
    <w:p w14:paraId="1C80E722" w14:textId="7CE40DE3" w:rsidR="00D64712" w:rsidRDefault="00D64712">
      <w:pPr>
        <w:pStyle w:val="CommentText"/>
      </w:pPr>
      <w:r>
        <w:rPr>
          <w:rStyle w:val="CommentReference"/>
        </w:rPr>
        <w:annotationRef/>
      </w:r>
      <w:proofErr w:type="gramStart"/>
      <w:r>
        <w:t>citation</w:t>
      </w:r>
      <w:proofErr w:type="gramEnd"/>
    </w:p>
  </w:comment>
  <w:comment w:id="303" w:author="Zach Lessig" w:date="2019-03-16T21:40:00Z" w:initials="ZL">
    <w:p w14:paraId="11100128" w14:textId="14AE0D97" w:rsidR="005A1765" w:rsidRDefault="005A1765">
      <w:pPr>
        <w:pStyle w:val="CommentText"/>
      </w:pPr>
      <w:r>
        <w:rPr>
          <w:rStyle w:val="CommentReference"/>
        </w:rPr>
        <w:annotationRef/>
      </w:r>
      <w:r>
        <w:t xml:space="preserve">Do both the R2 and p-value need to be italicized?  </w:t>
      </w:r>
    </w:p>
  </w:comment>
  <w:comment w:id="304" w:author="Zach Lessig" w:date="2019-03-16T21:40:00Z" w:initials="ZL">
    <w:p w14:paraId="219A4FDF" w14:textId="78BAC05C" w:rsidR="005A1765" w:rsidRDefault="005A1765">
      <w:pPr>
        <w:pStyle w:val="CommentText"/>
      </w:pPr>
      <w:r>
        <w:rPr>
          <w:rStyle w:val="CommentReference"/>
        </w:rPr>
        <w:annotationRef/>
      </w:r>
      <w:r>
        <w:t xml:space="preserve">This graphic not part of a model so I kept the </w:t>
      </w:r>
      <w:proofErr w:type="spellStart"/>
      <w:r>
        <w:t>tukey</w:t>
      </w:r>
      <w:proofErr w:type="spellEnd"/>
      <w:r>
        <w:t xml:space="preserve"> HSD p-value </w:t>
      </w:r>
    </w:p>
  </w:comment>
  <w:comment w:id="309" w:author="Zach Lessig" w:date="2019-03-16T21:40:00Z" w:initials="ZL">
    <w:p w14:paraId="1488D11B" w14:textId="76C949A3" w:rsidR="005A1765" w:rsidRDefault="005A1765">
      <w:pPr>
        <w:pStyle w:val="CommentText"/>
      </w:pPr>
      <w:r>
        <w:rPr>
          <w:rStyle w:val="CommentReference"/>
        </w:rPr>
        <w:annotationRef/>
      </w:r>
      <w:r>
        <w:t>I removed the graph for this metric</w:t>
      </w:r>
    </w:p>
  </w:comment>
  <w:comment w:id="312" w:author="Zach Lessig" w:date="2019-03-16T21:40:00Z" w:initials="ZL">
    <w:p w14:paraId="2636281E" w14:textId="6E120CB3" w:rsidR="005A1765" w:rsidRDefault="005A1765">
      <w:pPr>
        <w:pStyle w:val="CommentText"/>
      </w:pPr>
      <w:r>
        <w:rPr>
          <w:rStyle w:val="CommentReference"/>
        </w:rPr>
        <w:annotationRef/>
      </w:r>
      <w:r>
        <w:t>Do I need to say how I arrived at these mean and error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699066" w15:done="0"/>
  <w15:commentEx w15:paraId="334200C1" w15:done="0"/>
  <w15:commentEx w15:paraId="67855D78" w15:done="0"/>
  <w15:commentEx w15:paraId="3D7F1B6E" w15:done="0"/>
  <w15:commentEx w15:paraId="25073897" w15:done="0"/>
  <w15:commentEx w15:paraId="1D921533" w15:done="0"/>
  <w15:commentEx w15:paraId="28552460" w15:done="0"/>
  <w15:commentEx w15:paraId="3DC47EB7" w15:done="0"/>
  <w15:commentEx w15:paraId="1A2030FC" w15:done="0"/>
  <w15:commentEx w15:paraId="064AD834" w15:done="0"/>
  <w15:commentEx w15:paraId="06B74A88" w15:done="0"/>
  <w15:commentEx w15:paraId="771C8665" w15:done="0"/>
  <w15:commentEx w15:paraId="41B9AC52" w15:done="0"/>
  <w15:commentEx w15:paraId="217BDE34" w15:done="0"/>
  <w15:commentEx w15:paraId="46BEC565" w15:paraIdParent="217BDE34" w15:done="0"/>
  <w15:commentEx w15:paraId="39061D0E" w15:done="0"/>
  <w15:commentEx w15:paraId="569A1C24" w15:done="0"/>
  <w15:commentEx w15:paraId="341127B0" w15:done="0"/>
  <w15:commentEx w15:paraId="112C66E1" w15:done="0"/>
  <w15:commentEx w15:paraId="6F737457" w15:done="0"/>
  <w15:commentEx w15:paraId="11100128" w15:done="0"/>
  <w15:commentEx w15:paraId="219A4FDF" w15:done="0"/>
  <w15:commentEx w15:paraId="1488D11B" w15:done="0"/>
  <w15:commentEx w15:paraId="263628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7788DA" w14:textId="77777777" w:rsidR="00C86A47" w:rsidRDefault="00C86A47">
      <w:r>
        <w:separator/>
      </w:r>
    </w:p>
  </w:endnote>
  <w:endnote w:type="continuationSeparator" w:id="0">
    <w:p w14:paraId="7EECFD87" w14:textId="77777777" w:rsidR="00C86A47" w:rsidRDefault="00C86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0"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4F51CE" w14:textId="77777777" w:rsidR="005A1765" w:rsidRDefault="005A1765"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5A1765" w:rsidRDefault="005A1765" w:rsidP="000C71CE">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394655979"/>
      <w:docPartObj>
        <w:docPartGallery w:val="Page Numbers (Bottom of Page)"/>
        <w:docPartUnique/>
      </w:docPartObj>
    </w:sdtPr>
    <w:sdtContent>
      <w:p w14:paraId="08922AFD" w14:textId="1E9F5391" w:rsidR="005A1765" w:rsidRDefault="005A1765"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64712">
          <w:rPr>
            <w:rStyle w:val="PageNumber"/>
            <w:noProof/>
          </w:rPr>
          <w:t>13</w:t>
        </w:r>
        <w:r>
          <w:rPr>
            <w:rStyle w:val="PageNumber"/>
          </w:rPr>
          <w:fldChar w:fldCharType="end"/>
        </w:r>
      </w:p>
    </w:sdtContent>
  </w:sdt>
  <w:p w14:paraId="2D1D413A" w14:textId="77777777" w:rsidR="005A1765" w:rsidRDefault="005A1765" w:rsidP="000C71CE">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8D97E5" w14:textId="77777777" w:rsidR="00C86A47" w:rsidRDefault="00C86A47">
      <w:r>
        <w:separator/>
      </w:r>
    </w:p>
  </w:footnote>
  <w:footnote w:type="continuationSeparator" w:id="0">
    <w:p w14:paraId="6E7D55EC" w14:textId="77777777" w:rsidR="00C86A47" w:rsidRDefault="00C86A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EABEB0" w14:textId="77777777" w:rsidR="005A1765" w:rsidRDefault="005A1765"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5A1765" w:rsidRDefault="005A1765" w:rsidP="00593D0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624D6" w14:textId="77777777" w:rsidR="005A1765" w:rsidRPr="00EE6C79" w:rsidRDefault="005A1765" w:rsidP="00543B3C">
    <w:pPr>
      <w:pStyle w:val="Header"/>
      <w:ind w:right="360"/>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3C946E82"/>
    <w:lvl w:ilvl="0">
      <w:start w:val="1"/>
      <w:numFmt w:val="decimal"/>
      <w:lvlText w:val="%1."/>
      <w:lvlJc w:val="left"/>
      <w:pPr>
        <w:tabs>
          <w:tab w:val="num" w:pos="1440"/>
        </w:tabs>
        <w:ind w:left="1440" w:hanging="360"/>
      </w:pPr>
    </w:lvl>
  </w:abstractNum>
  <w:abstractNum w:abstractNumId="1">
    <w:nsid w:val="FFFFFF7E"/>
    <w:multiLevelType w:val="singleLevel"/>
    <w:tmpl w:val="985443E0"/>
    <w:lvl w:ilvl="0">
      <w:start w:val="1"/>
      <w:numFmt w:val="decimal"/>
      <w:lvlText w:val="%1."/>
      <w:lvlJc w:val="left"/>
      <w:pPr>
        <w:tabs>
          <w:tab w:val="num" w:pos="1080"/>
        </w:tabs>
        <w:ind w:left="1080" w:hanging="360"/>
      </w:pPr>
    </w:lvl>
  </w:abstractNum>
  <w:abstractNum w:abstractNumId="2">
    <w:nsid w:val="FFFFFF7F"/>
    <w:multiLevelType w:val="singleLevel"/>
    <w:tmpl w:val="70803B9E"/>
    <w:lvl w:ilvl="0">
      <w:start w:val="1"/>
      <w:numFmt w:val="decimal"/>
      <w:lvlText w:val="%1."/>
      <w:lvlJc w:val="left"/>
      <w:pPr>
        <w:tabs>
          <w:tab w:val="num" w:pos="720"/>
        </w:tabs>
        <w:ind w:left="720" w:hanging="360"/>
      </w:pPr>
    </w:lvl>
  </w:abstractNum>
  <w:abstractNum w:abstractNumId="3">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ach Lessig">
    <w15:presenceInfo w15:providerId="AD" w15:userId="S-1-5-21-284843130-3751062232-1573799400-63515"/>
  </w15:person>
  <w15:person w15:author="Clay Arango">
    <w15:presenceInfo w15:providerId="AD" w15:userId="S-1-5-21-284843130-3751062232-1573799400-50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4423"/>
    <w:rsid w:val="000144AF"/>
    <w:rsid w:val="0001461F"/>
    <w:rsid w:val="00014CC2"/>
    <w:rsid w:val="00014DE5"/>
    <w:rsid w:val="0001526D"/>
    <w:rsid w:val="00016DAE"/>
    <w:rsid w:val="000179A9"/>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149C"/>
    <w:rsid w:val="00041926"/>
    <w:rsid w:val="00041D25"/>
    <w:rsid w:val="00041F13"/>
    <w:rsid w:val="00042874"/>
    <w:rsid w:val="00042E92"/>
    <w:rsid w:val="00043A7A"/>
    <w:rsid w:val="00044D72"/>
    <w:rsid w:val="00046CE9"/>
    <w:rsid w:val="00047175"/>
    <w:rsid w:val="0004767B"/>
    <w:rsid w:val="00047723"/>
    <w:rsid w:val="000509FF"/>
    <w:rsid w:val="00051682"/>
    <w:rsid w:val="000518ED"/>
    <w:rsid w:val="00052756"/>
    <w:rsid w:val="00052F81"/>
    <w:rsid w:val="000542C5"/>
    <w:rsid w:val="00054D48"/>
    <w:rsid w:val="0005508E"/>
    <w:rsid w:val="00055259"/>
    <w:rsid w:val="00055586"/>
    <w:rsid w:val="00055C78"/>
    <w:rsid w:val="00056269"/>
    <w:rsid w:val="000570C5"/>
    <w:rsid w:val="00057537"/>
    <w:rsid w:val="00057580"/>
    <w:rsid w:val="000577EF"/>
    <w:rsid w:val="00057883"/>
    <w:rsid w:val="00057B2A"/>
    <w:rsid w:val="00061193"/>
    <w:rsid w:val="00061EB9"/>
    <w:rsid w:val="00062478"/>
    <w:rsid w:val="00062C7D"/>
    <w:rsid w:val="00062E06"/>
    <w:rsid w:val="00063735"/>
    <w:rsid w:val="000646D5"/>
    <w:rsid w:val="00064A61"/>
    <w:rsid w:val="00064FD8"/>
    <w:rsid w:val="000655FF"/>
    <w:rsid w:val="00065DC3"/>
    <w:rsid w:val="000666F2"/>
    <w:rsid w:val="000670B6"/>
    <w:rsid w:val="0006739A"/>
    <w:rsid w:val="000675B7"/>
    <w:rsid w:val="00067A79"/>
    <w:rsid w:val="00070E33"/>
    <w:rsid w:val="00071507"/>
    <w:rsid w:val="000716C1"/>
    <w:rsid w:val="00071F2E"/>
    <w:rsid w:val="00072313"/>
    <w:rsid w:val="000725BF"/>
    <w:rsid w:val="00072DA9"/>
    <w:rsid w:val="00073532"/>
    <w:rsid w:val="000744A2"/>
    <w:rsid w:val="000749A6"/>
    <w:rsid w:val="00075F26"/>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B48"/>
    <w:rsid w:val="00086DC5"/>
    <w:rsid w:val="0008752D"/>
    <w:rsid w:val="00090591"/>
    <w:rsid w:val="00091406"/>
    <w:rsid w:val="00091572"/>
    <w:rsid w:val="0009395D"/>
    <w:rsid w:val="00093ACB"/>
    <w:rsid w:val="00093FD5"/>
    <w:rsid w:val="00094A5C"/>
    <w:rsid w:val="000958F3"/>
    <w:rsid w:val="000959F8"/>
    <w:rsid w:val="000969EF"/>
    <w:rsid w:val="000A0642"/>
    <w:rsid w:val="000A0FE2"/>
    <w:rsid w:val="000A0FF9"/>
    <w:rsid w:val="000A17A5"/>
    <w:rsid w:val="000A17AA"/>
    <w:rsid w:val="000A19B3"/>
    <w:rsid w:val="000A271B"/>
    <w:rsid w:val="000A2A70"/>
    <w:rsid w:val="000A2FBA"/>
    <w:rsid w:val="000A4465"/>
    <w:rsid w:val="000A4E91"/>
    <w:rsid w:val="000A60E3"/>
    <w:rsid w:val="000A6921"/>
    <w:rsid w:val="000A7218"/>
    <w:rsid w:val="000A7938"/>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3426"/>
    <w:rsid w:val="000F3440"/>
    <w:rsid w:val="000F3DF0"/>
    <w:rsid w:val="000F4886"/>
    <w:rsid w:val="000F4FD5"/>
    <w:rsid w:val="000F5109"/>
    <w:rsid w:val="000F5203"/>
    <w:rsid w:val="000F5345"/>
    <w:rsid w:val="000F5754"/>
    <w:rsid w:val="000F57E1"/>
    <w:rsid w:val="000F6196"/>
    <w:rsid w:val="000F6545"/>
    <w:rsid w:val="000F6620"/>
    <w:rsid w:val="000F7A52"/>
    <w:rsid w:val="000F7A65"/>
    <w:rsid w:val="000F7D47"/>
    <w:rsid w:val="00101023"/>
    <w:rsid w:val="00101348"/>
    <w:rsid w:val="00101C73"/>
    <w:rsid w:val="00102BB0"/>
    <w:rsid w:val="0010323D"/>
    <w:rsid w:val="00104037"/>
    <w:rsid w:val="00105916"/>
    <w:rsid w:val="0010633B"/>
    <w:rsid w:val="00106486"/>
    <w:rsid w:val="00106A9A"/>
    <w:rsid w:val="00107D0D"/>
    <w:rsid w:val="00110224"/>
    <w:rsid w:val="00110963"/>
    <w:rsid w:val="00111EFB"/>
    <w:rsid w:val="00113D0B"/>
    <w:rsid w:val="001140AD"/>
    <w:rsid w:val="00114D46"/>
    <w:rsid w:val="001152CA"/>
    <w:rsid w:val="00116487"/>
    <w:rsid w:val="00116B6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17E2"/>
    <w:rsid w:val="00143D8D"/>
    <w:rsid w:val="001440F8"/>
    <w:rsid w:val="00144164"/>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B6C"/>
    <w:rsid w:val="00164D38"/>
    <w:rsid w:val="00165015"/>
    <w:rsid w:val="00165F29"/>
    <w:rsid w:val="00165FA5"/>
    <w:rsid w:val="001671D3"/>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B17"/>
    <w:rsid w:val="0018015A"/>
    <w:rsid w:val="00180344"/>
    <w:rsid w:val="00180799"/>
    <w:rsid w:val="00180E70"/>
    <w:rsid w:val="00180FEF"/>
    <w:rsid w:val="0018217A"/>
    <w:rsid w:val="00182553"/>
    <w:rsid w:val="0018283E"/>
    <w:rsid w:val="00182D0F"/>
    <w:rsid w:val="00182E62"/>
    <w:rsid w:val="0018330E"/>
    <w:rsid w:val="00184C2D"/>
    <w:rsid w:val="001850AA"/>
    <w:rsid w:val="00185A92"/>
    <w:rsid w:val="00186BD7"/>
    <w:rsid w:val="00187BA4"/>
    <w:rsid w:val="00190035"/>
    <w:rsid w:val="0019042D"/>
    <w:rsid w:val="00190ECF"/>
    <w:rsid w:val="001915BF"/>
    <w:rsid w:val="00191736"/>
    <w:rsid w:val="001918FC"/>
    <w:rsid w:val="0019332F"/>
    <w:rsid w:val="001939DE"/>
    <w:rsid w:val="00193AAB"/>
    <w:rsid w:val="001940E9"/>
    <w:rsid w:val="00194276"/>
    <w:rsid w:val="0019427F"/>
    <w:rsid w:val="00194D65"/>
    <w:rsid w:val="001951E1"/>
    <w:rsid w:val="0019578F"/>
    <w:rsid w:val="001957A8"/>
    <w:rsid w:val="00195F22"/>
    <w:rsid w:val="001964C2"/>
    <w:rsid w:val="001966B0"/>
    <w:rsid w:val="00196CBD"/>
    <w:rsid w:val="00197689"/>
    <w:rsid w:val="001A021F"/>
    <w:rsid w:val="001A07D1"/>
    <w:rsid w:val="001A1F37"/>
    <w:rsid w:val="001A21A6"/>
    <w:rsid w:val="001A25ED"/>
    <w:rsid w:val="001A3055"/>
    <w:rsid w:val="001A313A"/>
    <w:rsid w:val="001A329B"/>
    <w:rsid w:val="001A3C3B"/>
    <w:rsid w:val="001A3CE1"/>
    <w:rsid w:val="001A3FFE"/>
    <w:rsid w:val="001A4177"/>
    <w:rsid w:val="001A4446"/>
    <w:rsid w:val="001A4CFC"/>
    <w:rsid w:val="001A51F6"/>
    <w:rsid w:val="001A5FED"/>
    <w:rsid w:val="001A602C"/>
    <w:rsid w:val="001A65C7"/>
    <w:rsid w:val="001A7220"/>
    <w:rsid w:val="001A757E"/>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8D4"/>
    <w:rsid w:val="001C2DA3"/>
    <w:rsid w:val="001C31B6"/>
    <w:rsid w:val="001C31C2"/>
    <w:rsid w:val="001C43F4"/>
    <w:rsid w:val="001C58A9"/>
    <w:rsid w:val="001C5D40"/>
    <w:rsid w:val="001C5FA2"/>
    <w:rsid w:val="001C5FEB"/>
    <w:rsid w:val="001C6239"/>
    <w:rsid w:val="001C628F"/>
    <w:rsid w:val="001C63E4"/>
    <w:rsid w:val="001C66FC"/>
    <w:rsid w:val="001C6999"/>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7DF"/>
    <w:rsid w:val="001D6D64"/>
    <w:rsid w:val="001E0118"/>
    <w:rsid w:val="001E0374"/>
    <w:rsid w:val="001E0D9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ED"/>
    <w:rsid w:val="00203803"/>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1280"/>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55F"/>
    <w:rsid w:val="0023489D"/>
    <w:rsid w:val="002355B8"/>
    <w:rsid w:val="0023574E"/>
    <w:rsid w:val="00235A2B"/>
    <w:rsid w:val="00236DD1"/>
    <w:rsid w:val="00237E8A"/>
    <w:rsid w:val="00240BDC"/>
    <w:rsid w:val="00240CBF"/>
    <w:rsid w:val="00241593"/>
    <w:rsid w:val="00242DBF"/>
    <w:rsid w:val="0024316A"/>
    <w:rsid w:val="00243917"/>
    <w:rsid w:val="0024456F"/>
    <w:rsid w:val="002449CB"/>
    <w:rsid w:val="00245C4B"/>
    <w:rsid w:val="00245CF8"/>
    <w:rsid w:val="00246F3A"/>
    <w:rsid w:val="00250794"/>
    <w:rsid w:val="002507F9"/>
    <w:rsid w:val="00250BF0"/>
    <w:rsid w:val="00251C82"/>
    <w:rsid w:val="0025251C"/>
    <w:rsid w:val="002526AA"/>
    <w:rsid w:val="00253229"/>
    <w:rsid w:val="00253CCB"/>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0C"/>
    <w:rsid w:val="002652C6"/>
    <w:rsid w:val="002669EF"/>
    <w:rsid w:val="00266C27"/>
    <w:rsid w:val="00267306"/>
    <w:rsid w:val="002675C7"/>
    <w:rsid w:val="002707C5"/>
    <w:rsid w:val="00270B26"/>
    <w:rsid w:val="00270BF1"/>
    <w:rsid w:val="00270C52"/>
    <w:rsid w:val="0027107F"/>
    <w:rsid w:val="00271105"/>
    <w:rsid w:val="002711CF"/>
    <w:rsid w:val="002718A5"/>
    <w:rsid w:val="00271C31"/>
    <w:rsid w:val="00271D00"/>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E07"/>
    <w:rsid w:val="002E02AE"/>
    <w:rsid w:val="002E0328"/>
    <w:rsid w:val="002E07AE"/>
    <w:rsid w:val="002E0C3A"/>
    <w:rsid w:val="002E13CD"/>
    <w:rsid w:val="002E14B6"/>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9B"/>
    <w:rsid w:val="002F26A3"/>
    <w:rsid w:val="002F2961"/>
    <w:rsid w:val="002F2A14"/>
    <w:rsid w:val="002F4DBF"/>
    <w:rsid w:val="002F5A83"/>
    <w:rsid w:val="002F678A"/>
    <w:rsid w:val="002F6BC2"/>
    <w:rsid w:val="002F72EE"/>
    <w:rsid w:val="00301562"/>
    <w:rsid w:val="003016A8"/>
    <w:rsid w:val="0030179A"/>
    <w:rsid w:val="00302084"/>
    <w:rsid w:val="00302B34"/>
    <w:rsid w:val="00302BB9"/>
    <w:rsid w:val="00302FDB"/>
    <w:rsid w:val="003030F2"/>
    <w:rsid w:val="003056B0"/>
    <w:rsid w:val="00305EB8"/>
    <w:rsid w:val="0030673F"/>
    <w:rsid w:val="00306B32"/>
    <w:rsid w:val="003077DC"/>
    <w:rsid w:val="003077E3"/>
    <w:rsid w:val="0031101A"/>
    <w:rsid w:val="003115C4"/>
    <w:rsid w:val="00312543"/>
    <w:rsid w:val="003127B4"/>
    <w:rsid w:val="00312EB2"/>
    <w:rsid w:val="003145D8"/>
    <w:rsid w:val="003148F6"/>
    <w:rsid w:val="003148F8"/>
    <w:rsid w:val="00314976"/>
    <w:rsid w:val="00315087"/>
    <w:rsid w:val="00315550"/>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DA0"/>
    <w:rsid w:val="0035323A"/>
    <w:rsid w:val="003532EF"/>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72E"/>
    <w:rsid w:val="00373835"/>
    <w:rsid w:val="00373948"/>
    <w:rsid w:val="00375514"/>
    <w:rsid w:val="0037686F"/>
    <w:rsid w:val="00376B98"/>
    <w:rsid w:val="00376BDA"/>
    <w:rsid w:val="00376E79"/>
    <w:rsid w:val="00377B33"/>
    <w:rsid w:val="003801E4"/>
    <w:rsid w:val="003809F1"/>
    <w:rsid w:val="0038160F"/>
    <w:rsid w:val="00381709"/>
    <w:rsid w:val="003817B8"/>
    <w:rsid w:val="0038195D"/>
    <w:rsid w:val="00381AEE"/>
    <w:rsid w:val="00381F22"/>
    <w:rsid w:val="00381FDD"/>
    <w:rsid w:val="0038251A"/>
    <w:rsid w:val="0038255A"/>
    <w:rsid w:val="00382662"/>
    <w:rsid w:val="00382887"/>
    <w:rsid w:val="00382BDB"/>
    <w:rsid w:val="00382BF5"/>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5307"/>
    <w:rsid w:val="003A5316"/>
    <w:rsid w:val="003A5E5D"/>
    <w:rsid w:val="003A62A9"/>
    <w:rsid w:val="003A62BA"/>
    <w:rsid w:val="003A663C"/>
    <w:rsid w:val="003A6982"/>
    <w:rsid w:val="003A70E5"/>
    <w:rsid w:val="003A7587"/>
    <w:rsid w:val="003A7F76"/>
    <w:rsid w:val="003B0508"/>
    <w:rsid w:val="003B0717"/>
    <w:rsid w:val="003B0BB7"/>
    <w:rsid w:val="003B0EA1"/>
    <w:rsid w:val="003B12FB"/>
    <w:rsid w:val="003B13AB"/>
    <w:rsid w:val="003B2FF8"/>
    <w:rsid w:val="003B3D94"/>
    <w:rsid w:val="003B4069"/>
    <w:rsid w:val="003B4E7B"/>
    <w:rsid w:val="003B6062"/>
    <w:rsid w:val="003B77C5"/>
    <w:rsid w:val="003B7CC6"/>
    <w:rsid w:val="003C03C5"/>
    <w:rsid w:val="003C049C"/>
    <w:rsid w:val="003C096F"/>
    <w:rsid w:val="003C1041"/>
    <w:rsid w:val="003C168E"/>
    <w:rsid w:val="003C1907"/>
    <w:rsid w:val="003C31EC"/>
    <w:rsid w:val="003C40D6"/>
    <w:rsid w:val="003C4E2C"/>
    <w:rsid w:val="003C4EBA"/>
    <w:rsid w:val="003C4EE7"/>
    <w:rsid w:val="003C54EA"/>
    <w:rsid w:val="003C5584"/>
    <w:rsid w:val="003C6263"/>
    <w:rsid w:val="003C6FC8"/>
    <w:rsid w:val="003C76CD"/>
    <w:rsid w:val="003C77A3"/>
    <w:rsid w:val="003D0826"/>
    <w:rsid w:val="003D0B8D"/>
    <w:rsid w:val="003D0C6A"/>
    <w:rsid w:val="003D105E"/>
    <w:rsid w:val="003D2CD5"/>
    <w:rsid w:val="003D429A"/>
    <w:rsid w:val="003D483F"/>
    <w:rsid w:val="003D5281"/>
    <w:rsid w:val="003D5924"/>
    <w:rsid w:val="003D7394"/>
    <w:rsid w:val="003E0B0C"/>
    <w:rsid w:val="003E0D51"/>
    <w:rsid w:val="003E0E38"/>
    <w:rsid w:val="003E1546"/>
    <w:rsid w:val="003E1882"/>
    <w:rsid w:val="003E1CC1"/>
    <w:rsid w:val="003E24F1"/>
    <w:rsid w:val="003E25FA"/>
    <w:rsid w:val="003E2925"/>
    <w:rsid w:val="003E2C8A"/>
    <w:rsid w:val="003E3D8C"/>
    <w:rsid w:val="003E3FFC"/>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2100"/>
    <w:rsid w:val="0041222D"/>
    <w:rsid w:val="00412AA7"/>
    <w:rsid w:val="00413643"/>
    <w:rsid w:val="004137ED"/>
    <w:rsid w:val="00413DC3"/>
    <w:rsid w:val="00414406"/>
    <w:rsid w:val="00416D9C"/>
    <w:rsid w:val="00416DC9"/>
    <w:rsid w:val="00417289"/>
    <w:rsid w:val="0042005C"/>
    <w:rsid w:val="00420419"/>
    <w:rsid w:val="004208E4"/>
    <w:rsid w:val="00420A49"/>
    <w:rsid w:val="00421084"/>
    <w:rsid w:val="004210CB"/>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3A1F"/>
    <w:rsid w:val="00433C9F"/>
    <w:rsid w:val="00433ED4"/>
    <w:rsid w:val="00434419"/>
    <w:rsid w:val="00435388"/>
    <w:rsid w:val="00436D66"/>
    <w:rsid w:val="00436F8E"/>
    <w:rsid w:val="00440494"/>
    <w:rsid w:val="0044111C"/>
    <w:rsid w:val="00441EFB"/>
    <w:rsid w:val="0044237A"/>
    <w:rsid w:val="00442994"/>
    <w:rsid w:val="00442BB2"/>
    <w:rsid w:val="004441FD"/>
    <w:rsid w:val="004442FB"/>
    <w:rsid w:val="00444405"/>
    <w:rsid w:val="004447D3"/>
    <w:rsid w:val="00444D42"/>
    <w:rsid w:val="00444EC4"/>
    <w:rsid w:val="00445201"/>
    <w:rsid w:val="00445457"/>
    <w:rsid w:val="004455A0"/>
    <w:rsid w:val="00445836"/>
    <w:rsid w:val="00446ADB"/>
    <w:rsid w:val="00447580"/>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2214"/>
    <w:rsid w:val="004627A2"/>
    <w:rsid w:val="00462B9A"/>
    <w:rsid w:val="004655B4"/>
    <w:rsid w:val="00465ACB"/>
    <w:rsid w:val="00465E53"/>
    <w:rsid w:val="0046686A"/>
    <w:rsid w:val="00466F33"/>
    <w:rsid w:val="00467064"/>
    <w:rsid w:val="00467438"/>
    <w:rsid w:val="004674B9"/>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12F7"/>
    <w:rsid w:val="004B1555"/>
    <w:rsid w:val="004B2106"/>
    <w:rsid w:val="004B28A3"/>
    <w:rsid w:val="004B3FA1"/>
    <w:rsid w:val="004B4087"/>
    <w:rsid w:val="004B4CE2"/>
    <w:rsid w:val="004B58AF"/>
    <w:rsid w:val="004B651E"/>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939"/>
    <w:rsid w:val="004C6D9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37F"/>
    <w:rsid w:val="004E77AE"/>
    <w:rsid w:val="004F079E"/>
    <w:rsid w:val="004F07E9"/>
    <w:rsid w:val="004F208A"/>
    <w:rsid w:val="004F278F"/>
    <w:rsid w:val="004F2D86"/>
    <w:rsid w:val="004F3BA6"/>
    <w:rsid w:val="004F3C69"/>
    <w:rsid w:val="004F4DA6"/>
    <w:rsid w:val="004F52DB"/>
    <w:rsid w:val="004F58E0"/>
    <w:rsid w:val="004F5C13"/>
    <w:rsid w:val="004F5FC2"/>
    <w:rsid w:val="004F68CA"/>
    <w:rsid w:val="004F6C15"/>
    <w:rsid w:val="004F6C89"/>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7288"/>
    <w:rsid w:val="00517945"/>
    <w:rsid w:val="00517E60"/>
    <w:rsid w:val="005219FA"/>
    <w:rsid w:val="00521BC0"/>
    <w:rsid w:val="00521DE7"/>
    <w:rsid w:val="005223A7"/>
    <w:rsid w:val="00522540"/>
    <w:rsid w:val="005233CE"/>
    <w:rsid w:val="00523790"/>
    <w:rsid w:val="005252BA"/>
    <w:rsid w:val="00525AB6"/>
    <w:rsid w:val="00525FEC"/>
    <w:rsid w:val="005274E3"/>
    <w:rsid w:val="00531914"/>
    <w:rsid w:val="00532CA0"/>
    <w:rsid w:val="00532F82"/>
    <w:rsid w:val="00533068"/>
    <w:rsid w:val="0053348B"/>
    <w:rsid w:val="00533D16"/>
    <w:rsid w:val="00533E9D"/>
    <w:rsid w:val="0053481B"/>
    <w:rsid w:val="005356D6"/>
    <w:rsid w:val="00535CC7"/>
    <w:rsid w:val="00536309"/>
    <w:rsid w:val="00536378"/>
    <w:rsid w:val="0053645F"/>
    <w:rsid w:val="00536600"/>
    <w:rsid w:val="00541319"/>
    <w:rsid w:val="0054142D"/>
    <w:rsid w:val="00541ABC"/>
    <w:rsid w:val="00541CC0"/>
    <w:rsid w:val="00541FB4"/>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5DF2"/>
    <w:rsid w:val="00596BCE"/>
    <w:rsid w:val="005973EB"/>
    <w:rsid w:val="005A023A"/>
    <w:rsid w:val="005A079A"/>
    <w:rsid w:val="005A1765"/>
    <w:rsid w:val="005A19B8"/>
    <w:rsid w:val="005A21ED"/>
    <w:rsid w:val="005A28B9"/>
    <w:rsid w:val="005A2E12"/>
    <w:rsid w:val="005A32F4"/>
    <w:rsid w:val="005A351F"/>
    <w:rsid w:val="005A5670"/>
    <w:rsid w:val="005A56C9"/>
    <w:rsid w:val="005A6ABE"/>
    <w:rsid w:val="005A71C2"/>
    <w:rsid w:val="005A7458"/>
    <w:rsid w:val="005A787F"/>
    <w:rsid w:val="005A78AB"/>
    <w:rsid w:val="005A799C"/>
    <w:rsid w:val="005B0A1E"/>
    <w:rsid w:val="005B0F1D"/>
    <w:rsid w:val="005B0F9F"/>
    <w:rsid w:val="005B1DB5"/>
    <w:rsid w:val="005B1F45"/>
    <w:rsid w:val="005B2CDB"/>
    <w:rsid w:val="005B3E55"/>
    <w:rsid w:val="005B418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3DC"/>
    <w:rsid w:val="005C35AA"/>
    <w:rsid w:val="005C37D9"/>
    <w:rsid w:val="005C39AD"/>
    <w:rsid w:val="005C3ABE"/>
    <w:rsid w:val="005C413C"/>
    <w:rsid w:val="005C4709"/>
    <w:rsid w:val="005C5086"/>
    <w:rsid w:val="005C5B42"/>
    <w:rsid w:val="005C7517"/>
    <w:rsid w:val="005C7538"/>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A47"/>
    <w:rsid w:val="005F5FCC"/>
    <w:rsid w:val="005F719C"/>
    <w:rsid w:val="005F77A1"/>
    <w:rsid w:val="005F7932"/>
    <w:rsid w:val="005F7AA2"/>
    <w:rsid w:val="005F7B05"/>
    <w:rsid w:val="006001B8"/>
    <w:rsid w:val="00600585"/>
    <w:rsid w:val="00600AAB"/>
    <w:rsid w:val="00600F71"/>
    <w:rsid w:val="006013F6"/>
    <w:rsid w:val="00601895"/>
    <w:rsid w:val="00601D42"/>
    <w:rsid w:val="00602338"/>
    <w:rsid w:val="0060305B"/>
    <w:rsid w:val="006050A5"/>
    <w:rsid w:val="0060536E"/>
    <w:rsid w:val="0060595C"/>
    <w:rsid w:val="00606666"/>
    <w:rsid w:val="0060732D"/>
    <w:rsid w:val="006074C6"/>
    <w:rsid w:val="006076B5"/>
    <w:rsid w:val="00607C2C"/>
    <w:rsid w:val="0061053A"/>
    <w:rsid w:val="00611081"/>
    <w:rsid w:val="006125AD"/>
    <w:rsid w:val="00613202"/>
    <w:rsid w:val="0061332B"/>
    <w:rsid w:val="00613343"/>
    <w:rsid w:val="00613356"/>
    <w:rsid w:val="0061430F"/>
    <w:rsid w:val="0061432C"/>
    <w:rsid w:val="006146A5"/>
    <w:rsid w:val="0061776E"/>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9C2"/>
    <w:rsid w:val="0066206D"/>
    <w:rsid w:val="00662164"/>
    <w:rsid w:val="0066260D"/>
    <w:rsid w:val="0066306A"/>
    <w:rsid w:val="00663092"/>
    <w:rsid w:val="006644A8"/>
    <w:rsid w:val="006646B6"/>
    <w:rsid w:val="0066496E"/>
    <w:rsid w:val="00665684"/>
    <w:rsid w:val="00667384"/>
    <w:rsid w:val="0066790E"/>
    <w:rsid w:val="006706A0"/>
    <w:rsid w:val="00670913"/>
    <w:rsid w:val="0067130B"/>
    <w:rsid w:val="00671659"/>
    <w:rsid w:val="006722AF"/>
    <w:rsid w:val="00672DA1"/>
    <w:rsid w:val="00673951"/>
    <w:rsid w:val="00673AE7"/>
    <w:rsid w:val="00673B38"/>
    <w:rsid w:val="00676274"/>
    <w:rsid w:val="0068036C"/>
    <w:rsid w:val="006807D7"/>
    <w:rsid w:val="00680B90"/>
    <w:rsid w:val="00681366"/>
    <w:rsid w:val="006813B6"/>
    <w:rsid w:val="0068192D"/>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D7A"/>
    <w:rsid w:val="0069555D"/>
    <w:rsid w:val="00697D1D"/>
    <w:rsid w:val="006A0D12"/>
    <w:rsid w:val="006A1D57"/>
    <w:rsid w:val="006A2864"/>
    <w:rsid w:val="006A2EFB"/>
    <w:rsid w:val="006A39DD"/>
    <w:rsid w:val="006A424F"/>
    <w:rsid w:val="006A4504"/>
    <w:rsid w:val="006A52E6"/>
    <w:rsid w:val="006A5CCD"/>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843"/>
    <w:rsid w:val="006C4CFB"/>
    <w:rsid w:val="006C61CF"/>
    <w:rsid w:val="006C6349"/>
    <w:rsid w:val="006C6398"/>
    <w:rsid w:val="006C64D1"/>
    <w:rsid w:val="006C68FB"/>
    <w:rsid w:val="006C77E4"/>
    <w:rsid w:val="006D000E"/>
    <w:rsid w:val="006D0194"/>
    <w:rsid w:val="006D0393"/>
    <w:rsid w:val="006D0B65"/>
    <w:rsid w:val="006D10C5"/>
    <w:rsid w:val="006D1805"/>
    <w:rsid w:val="006D2035"/>
    <w:rsid w:val="006D2622"/>
    <w:rsid w:val="006D2E25"/>
    <w:rsid w:val="006D3831"/>
    <w:rsid w:val="006D3B12"/>
    <w:rsid w:val="006D3E79"/>
    <w:rsid w:val="006D3E90"/>
    <w:rsid w:val="006D4AD1"/>
    <w:rsid w:val="006D5359"/>
    <w:rsid w:val="006D71D3"/>
    <w:rsid w:val="006D7A7E"/>
    <w:rsid w:val="006D7E53"/>
    <w:rsid w:val="006E02C4"/>
    <w:rsid w:val="006E0F3F"/>
    <w:rsid w:val="006E10B1"/>
    <w:rsid w:val="006E2145"/>
    <w:rsid w:val="006E2344"/>
    <w:rsid w:val="006E291C"/>
    <w:rsid w:val="006E339A"/>
    <w:rsid w:val="006E3457"/>
    <w:rsid w:val="006E34D9"/>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737"/>
    <w:rsid w:val="006F52FE"/>
    <w:rsid w:val="006F5A0F"/>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1587"/>
    <w:rsid w:val="007124F2"/>
    <w:rsid w:val="0071251A"/>
    <w:rsid w:val="00713578"/>
    <w:rsid w:val="00713F8B"/>
    <w:rsid w:val="0071451E"/>
    <w:rsid w:val="00715045"/>
    <w:rsid w:val="0071595A"/>
    <w:rsid w:val="0071606D"/>
    <w:rsid w:val="00716074"/>
    <w:rsid w:val="00716183"/>
    <w:rsid w:val="00716393"/>
    <w:rsid w:val="00716A72"/>
    <w:rsid w:val="00716E58"/>
    <w:rsid w:val="0071783C"/>
    <w:rsid w:val="00717CB4"/>
    <w:rsid w:val="007205F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766"/>
    <w:rsid w:val="00726925"/>
    <w:rsid w:val="00730394"/>
    <w:rsid w:val="00730409"/>
    <w:rsid w:val="00730711"/>
    <w:rsid w:val="00730956"/>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A0"/>
    <w:rsid w:val="0074025D"/>
    <w:rsid w:val="0074074A"/>
    <w:rsid w:val="00740988"/>
    <w:rsid w:val="00740A10"/>
    <w:rsid w:val="00740CE9"/>
    <w:rsid w:val="00741310"/>
    <w:rsid w:val="00744110"/>
    <w:rsid w:val="007448B7"/>
    <w:rsid w:val="00744A11"/>
    <w:rsid w:val="00744A1B"/>
    <w:rsid w:val="00744F12"/>
    <w:rsid w:val="00745C7E"/>
    <w:rsid w:val="00745D93"/>
    <w:rsid w:val="00746BBD"/>
    <w:rsid w:val="00747AF4"/>
    <w:rsid w:val="00747D42"/>
    <w:rsid w:val="007506FA"/>
    <w:rsid w:val="007514D3"/>
    <w:rsid w:val="00752005"/>
    <w:rsid w:val="00752686"/>
    <w:rsid w:val="00755A7B"/>
    <w:rsid w:val="00755D95"/>
    <w:rsid w:val="00756247"/>
    <w:rsid w:val="00756335"/>
    <w:rsid w:val="00756BAE"/>
    <w:rsid w:val="00757B3E"/>
    <w:rsid w:val="00757CA0"/>
    <w:rsid w:val="007607F2"/>
    <w:rsid w:val="00761FA0"/>
    <w:rsid w:val="00762345"/>
    <w:rsid w:val="00762B83"/>
    <w:rsid w:val="00762F5B"/>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66D3"/>
    <w:rsid w:val="00776AF9"/>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73E"/>
    <w:rsid w:val="00796DFD"/>
    <w:rsid w:val="00797AAA"/>
    <w:rsid w:val="007A01FA"/>
    <w:rsid w:val="007A0357"/>
    <w:rsid w:val="007A0DFF"/>
    <w:rsid w:val="007A11C8"/>
    <w:rsid w:val="007A13E8"/>
    <w:rsid w:val="007A16C1"/>
    <w:rsid w:val="007A1E43"/>
    <w:rsid w:val="007A24D6"/>
    <w:rsid w:val="007A259B"/>
    <w:rsid w:val="007A344A"/>
    <w:rsid w:val="007A3675"/>
    <w:rsid w:val="007A3854"/>
    <w:rsid w:val="007A39E1"/>
    <w:rsid w:val="007A4561"/>
    <w:rsid w:val="007A5847"/>
    <w:rsid w:val="007A5E41"/>
    <w:rsid w:val="007A6565"/>
    <w:rsid w:val="007A72DB"/>
    <w:rsid w:val="007A785D"/>
    <w:rsid w:val="007A7B94"/>
    <w:rsid w:val="007B00AD"/>
    <w:rsid w:val="007B03F9"/>
    <w:rsid w:val="007B053D"/>
    <w:rsid w:val="007B05A8"/>
    <w:rsid w:val="007B0618"/>
    <w:rsid w:val="007B070E"/>
    <w:rsid w:val="007B0A87"/>
    <w:rsid w:val="007B1044"/>
    <w:rsid w:val="007B12D5"/>
    <w:rsid w:val="007B18FB"/>
    <w:rsid w:val="007B1AE2"/>
    <w:rsid w:val="007B23A2"/>
    <w:rsid w:val="007B287A"/>
    <w:rsid w:val="007B4B92"/>
    <w:rsid w:val="007B5A93"/>
    <w:rsid w:val="007B6083"/>
    <w:rsid w:val="007B675B"/>
    <w:rsid w:val="007B6AB2"/>
    <w:rsid w:val="007B6CDD"/>
    <w:rsid w:val="007B734C"/>
    <w:rsid w:val="007C0A8E"/>
    <w:rsid w:val="007C0AA8"/>
    <w:rsid w:val="007C0B6B"/>
    <w:rsid w:val="007C1030"/>
    <w:rsid w:val="007C1510"/>
    <w:rsid w:val="007C2128"/>
    <w:rsid w:val="007C41D1"/>
    <w:rsid w:val="007C4555"/>
    <w:rsid w:val="007C4C4F"/>
    <w:rsid w:val="007C4C78"/>
    <w:rsid w:val="007C518B"/>
    <w:rsid w:val="007C51E9"/>
    <w:rsid w:val="007C538F"/>
    <w:rsid w:val="007C6015"/>
    <w:rsid w:val="007C613C"/>
    <w:rsid w:val="007C63AF"/>
    <w:rsid w:val="007C668A"/>
    <w:rsid w:val="007C6C7D"/>
    <w:rsid w:val="007C6CE6"/>
    <w:rsid w:val="007C6E87"/>
    <w:rsid w:val="007C72C0"/>
    <w:rsid w:val="007D02A9"/>
    <w:rsid w:val="007D0322"/>
    <w:rsid w:val="007D0E10"/>
    <w:rsid w:val="007D123B"/>
    <w:rsid w:val="007D1F5A"/>
    <w:rsid w:val="007D257E"/>
    <w:rsid w:val="007D2630"/>
    <w:rsid w:val="007D2D91"/>
    <w:rsid w:val="007D329F"/>
    <w:rsid w:val="007D359A"/>
    <w:rsid w:val="007D3854"/>
    <w:rsid w:val="007D38AC"/>
    <w:rsid w:val="007D3B4E"/>
    <w:rsid w:val="007D4FA8"/>
    <w:rsid w:val="007D57AC"/>
    <w:rsid w:val="007D586A"/>
    <w:rsid w:val="007D6286"/>
    <w:rsid w:val="007D6E75"/>
    <w:rsid w:val="007D7048"/>
    <w:rsid w:val="007D738D"/>
    <w:rsid w:val="007D7F5A"/>
    <w:rsid w:val="007E070D"/>
    <w:rsid w:val="007E2D22"/>
    <w:rsid w:val="007E328A"/>
    <w:rsid w:val="007E3339"/>
    <w:rsid w:val="007E3704"/>
    <w:rsid w:val="007E3A45"/>
    <w:rsid w:val="007E4420"/>
    <w:rsid w:val="007E4434"/>
    <w:rsid w:val="007E45D4"/>
    <w:rsid w:val="007E4AB2"/>
    <w:rsid w:val="007E509F"/>
    <w:rsid w:val="007E50E3"/>
    <w:rsid w:val="007E603C"/>
    <w:rsid w:val="007E6303"/>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9B2"/>
    <w:rsid w:val="00800B65"/>
    <w:rsid w:val="00800D79"/>
    <w:rsid w:val="00801885"/>
    <w:rsid w:val="00802B76"/>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A54"/>
    <w:rsid w:val="00824B21"/>
    <w:rsid w:val="008257E1"/>
    <w:rsid w:val="00825846"/>
    <w:rsid w:val="0082629B"/>
    <w:rsid w:val="00826550"/>
    <w:rsid w:val="00826775"/>
    <w:rsid w:val="008277E7"/>
    <w:rsid w:val="00827EED"/>
    <w:rsid w:val="008300A6"/>
    <w:rsid w:val="00830415"/>
    <w:rsid w:val="008304F2"/>
    <w:rsid w:val="00830518"/>
    <w:rsid w:val="008307F5"/>
    <w:rsid w:val="0083114F"/>
    <w:rsid w:val="0083123D"/>
    <w:rsid w:val="008328B5"/>
    <w:rsid w:val="00833301"/>
    <w:rsid w:val="00834480"/>
    <w:rsid w:val="008349B2"/>
    <w:rsid w:val="00835602"/>
    <w:rsid w:val="008358A9"/>
    <w:rsid w:val="00835CB8"/>
    <w:rsid w:val="00836143"/>
    <w:rsid w:val="008362C0"/>
    <w:rsid w:val="0083698C"/>
    <w:rsid w:val="00836C4F"/>
    <w:rsid w:val="00836CE1"/>
    <w:rsid w:val="00836D79"/>
    <w:rsid w:val="008370F2"/>
    <w:rsid w:val="0083740B"/>
    <w:rsid w:val="00837DF4"/>
    <w:rsid w:val="00837ED1"/>
    <w:rsid w:val="0084065C"/>
    <w:rsid w:val="00840C13"/>
    <w:rsid w:val="00841908"/>
    <w:rsid w:val="00842402"/>
    <w:rsid w:val="00842629"/>
    <w:rsid w:val="00842ADD"/>
    <w:rsid w:val="008430C6"/>
    <w:rsid w:val="008435F1"/>
    <w:rsid w:val="008436D5"/>
    <w:rsid w:val="0084392A"/>
    <w:rsid w:val="00843969"/>
    <w:rsid w:val="00843B00"/>
    <w:rsid w:val="00843D96"/>
    <w:rsid w:val="00844654"/>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509D"/>
    <w:rsid w:val="008951BC"/>
    <w:rsid w:val="008951D2"/>
    <w:rsid w:val="00897056"/>
    <w:rsid w:val="008A177A"/>
    <w:rsid w:val="008A209A"/>
    <w:rsid w:val="008A2812"/>
    <w:rsid w:val="008A286D"/>
    <w:rsid w:val="008A77B8"/>
    <w:rsid w:val="008B01B3"/>
    <w:rsid w:val="008B0CA8"/>
    <w:rsid w:val="008B1505"/>
    <w:rsid w:val="008B1E1D"/>
    <w:rsid w:val="008B2599"/>
    <w:rsid w:val="008B2FA8"/>
    <w:rsid w:val="008B368F"/>
    <w:rsid w:val="008B377F"/>
    <w:rsid w:val="008B37B6"/>
    <w:rsid w:val="008B4946"/>
    <w:rsid w:val="008B66B9"/>
    <w:rsid w:val="008B7967"/>
    <w:rsid w:val="008C0632"/>
    <w:rsid w:val="008C0667"/>
    <w:rsid w:val="008C0BA5"/>
    <w:rsid w:val="008C1A59"/>
    <w:rsid w:val="008C2F4C"/>
    <w:rsid w:val="008C38F6"/>
    <w:rsid w:val="008C464F"/>
    <w:rsid w:val="008C515B"/>
    <w:rsid w:val="008C6339"/>
    <w:rsid w:val="008C6FCA"/>
    <w:rsid w:val="008C74B5"/>
    <w:rsid w:val="008C7CCE"/>
    <w:rsid w:val="008C7CFD"/>
    <w:rsid w:val="008D021F"/>
    <w:rsid w:val="008D07CC"/>
    <w:rsid w:val="008D0A8F"/>
    <w:rsid w:val="008D0BC6"/>
    <w:rsid w:val="008D0C9E"/>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BE3"/>
    <w:rsid w:val="009242EB"/>
    <w:rsid w:val="00924B9B"/>
    <w:rsid w:val="009256C2"/>
    <w:rsid w:val="00926E97"/>
    <w:rsid w:val="00926F48"/>
    <w:rsid w:val="009303A6"/>
    <w:rsid w:val="009307EE"/>
    <w:rsid w:val="00930A52"/>
    <w:rsid w:val="00930F75"/>
    <w:rsid w:val="00931239"/>
    <w:rsid w:val="009313E0"/>
    <w:rsid w:val="00931D12"/>
    <w:rsid w:val="009346FD"/>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E2A"/>
    <w:rsid w:val="0094569E"/>
    <w:rsid w:val="00945922"/>
    <w:rsid w:val="00946543"/>
    <w:rsid w:val="00946E3F"/>
    <w:rsid w:val="00946EBB"/>
    <w:rsid w:val="00946EC5"/>
    <w:rsid w:val="00947F68"/>
    <w:rsid w:val="00950A42"/>
    <w:rsid w:val="00951FB6"/>
    <w:rsid w:val="009528B4"/>
    <w:rsid w:val="009539D6"/>
    <w:rsid w:val="00953A9C"/>
    <w:rsid w:val="00953F94"/>
    <w:rsid w:val="00955497"/>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726"/>
    <w:rsid w:val="00985B07"/>
    <w:rsid w:val="00985C73"/>
    <w:rsid w:val="00985EE2"/>
    <w:rsid w:val="00986720"/>
    <w:rsid w:val="009867A0"/>
    <w:rsid w:val="00987443"/>
    <w:rsid w:val="00987DFF"/>
    <w:rsid w:val="009901C9"/>
    <w:rsid w:val="009916E2"/>
    <w:rsid w:val="00991CC7"/>
    <w:rsid w:val="0099215C"/>
    <w:rsid w:val="009923C5"/>
    <w:rsid w:val="00992D51"/>
    <w:rsid w:val="009944A6"/>
    <w:rsid w:val="00994EEA"/>
    <w:rsid w:val="00995C63"/>
    <w:rsid w:val="009962D9"/>
    <w:rsid w:val="00996C68"/>
    <w:rsid w:val="00996F45"/>
    <w:rsid w:val="00996FB1"/>
    <w:rsid w:val="009970AE"/>
    <w:rsid w:val="009971F4"/>
    <w:rsid w:val="00997787"/>
    <w:rsid w:val="00997B69"/>
    <w:rsid w:val="00997CFD"/>
    <w:rsid w:val="009A04A0"/>
    <w:rsid w:val="009A0C37"/>
    <w:rsid w:val="009A1144"/>
    <w:rsid w:val="009A1B79"/>
    <w:rsid w:val="009A2F04"/>
    <w:rsid w:val="009A33E6"/>
    <w:rsid w:val="009A379C"/>
    <w:rsid w:val="009A39C5"/>
    <w:rsid w:val="009A3B81"/>
    <w:rsid w:val="009A5469"/>
    <w:rsid w:val="009A5475"/>
    <w:rsid w:val="009A5ABA"/>
    <w:rsid w:val="009A5FBA"/>
    <w:rsid w:val="009A6983"/>
    <w:rsid w:val="009B0AE4"/>
    <w:rsid w:val="009B0C35"/>
    <w:rsid w:val="009B1AE2"/>
    <w:rsid w:val="009B35D1"/>
    <w:rsid w:val="009B36F6"/>
    <w:rsid w:val="009B4238"/>
    <w:rsid w:val="009B57E5"/>
    <w:rsid w:val="009B6220"/>
    <w:rsid w:val="009B6A73"/>
    <w:rsid w:val="009B75ED"/>
    <w:rsid w:val="009C027B"/>
    <w:rsid w:val="009C0DC4"/>
    <w:rsid w:val="009C1FB9"/>
    <w:rsid w:val="009C2973"/>
    <w:rsid w:val="009C30A2"/>
    <w:rsid w:val="009C374B"/>
    <w:rsid w:val="009C43B4"/>
    <w:rsid w:val="009C530F"/>
    <w:rsid w:val="009C5E95"/>
    <w:rsid w:val="009C689A"/>
    <w:rsid w:val="009C6FDF"/>
    <w:rsid w:val="009C7683"/>
    <w:rsid w:val="009C7B15"/>
    <w:rsid w:val="009C7F19"/>
    <w:rsid w:val="009D1187"/>
    <w:rsid w:val="009D1CFE"/>
    <w:rsid w:val="009D2BE8"/>
    <w:rsid w:val="009D2E93"/>
    <w:rsid w:val="009D3128"/>
    <w:rsid w:val="009D389B"/>
    <w:rsid w:val="009D3BE5"/>
    <w:rsid w:val="009D3F26"/>
    <w:rsid w:val="009D4DDC"/>
    <w:rsid w:val="009D50AE"/>
    <w:rsid w:val="009D5ADA"/>
    <w:rsid w:val="009D5FF8"/>
    <w:rsid w:val="009D628D"/>
    <w:rsid w:val="009D6DED"/>
    <w:rsid w:val="009D73AF"/>
    <w:rsid w:val="009E0178"/>
    <w:rsid w:val="009E02F5"/>
    <w:rsid w:val="009E0FA5"/>
    <w:rsid w:val="009E19D2"/>
    <w:rsid w:val="009E34D9"/>
    <w:rsid w:val="009E3BBC"/>
    <w:rsid w:val="009E484F"/>
    <w:rsid w:val="009E48A7"/>
    <w:rsid w:val="009E49D5"/>
    <w:rsid w:val="009E4EAC"/>
    <w:rsid w:val="009E562C"/>
    <w:rsid w:val="009E57B0"/>
    <w:rsid w:val="009E647B"/>
    <w:rsid w:val="009E6BD0"/>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3D9D"/>
    <w:rsid w:val="00A169F4"/>
    <w:rsid w:val="00A16A37"/>
    <w:rsid w:val="00A16DBB"/>
    <w:rsid w:val="00A172C4"/>
    <w:rsid w:val="00A174AC"/>
    <w:rsid w:val="00A200E4"/>
    <w:rsid w:val="00A21D44"/>
    <w:rsid w:val="00A22C98"/>
    <w:rsid w:val="00A22E93"/>
    <w:rsid w:val="00A22FFA"/>
    <w:rsid w:val="00A241D1"/>
    <w:rsid w:val="00A241DE"/>
    <w:rsid w:val="00A24302"/>
    <w:rsid w:val="00A25079"/>
    <w:rsid w:val="00A25C23"/>
    <w:rsid w:val="00A25E38"/>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60C2"/>
    <w:rsid w:val="00A36AC5"/>
    <w:rsid w:val="00A36D89"/>
    <w:rsid w:val="00A375A4"/>
    <w:rsid w:val="00A37844"/>
    <w:rsid w:val="00A37EC3"/>
    <w:rsid w:val="00A40280"/>
    <w:rsid w:val="00A40841"/>
    <w:rsid w:val="00A409D4"/>
    <w:rsid w:val="00A409F8"/>
    <w:rsid w:val="00A418C1"/>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285"/>
    <w:rsid w:val="00A67540"/>
    <w:rsid w:val="00A6791A"/>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2D13"/>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7403"/>
    <w:rsid w:val="00A976F1"/>
    <w:rsid w:val="00A9787C"/>
    <w:rsid w:val="00A97C64"/>
    <w:rsid w:val="00AA0728"/>
    <w:rsid w:val="00AA1DB4"/>
    <w:rsid w:val="00AA2252"/>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F16"/>
    <w:rsid w:val="00AB0D6C"/>
    <w:rsid w:val="00AB2517"/>
    <w:rsid w:val="00AB35F4"/>
    <w:rsid w:val="00AB37B6"/>
    <w:rsid w:val="00AB3845"/>
    <w:rsid w:val="00AB3AAD"/>
    <w:rsid w:val="00AB3C2B"/>
    <w:rsid w:val="00AB3DCD"/>
    <w:rsid w:val="00AB4694"/>
    <w:rsid w:val="00AB4E60"/>
    <w:rsid w:val="00AB58F7"/>
    <w:rsid w:val="00AB621A"/>
    <w:rsid w:val="00AB65D2"/>
    <w:rsid w:val="00AB6A0A"/>
    <w:rsid w:val="00AB6BC3"/>
    <w:rsid w:val="00AB76CA"/>
    <w:rsid w:val="00AB7E5E"/>
    <w:rsid w:val="00AC0086"/>
    <w:rsid w:val="00AC0477"/>
    <w:rsid w:val="00AC0876"/>
    <w:rsid w:val="00AC0953"/>
    <w:rsid w:val="00AC0D37"/>
    <w:rsid w:val="00AC243D"/>
    <w:rsid w:val="00AC2454"/>
    <w:rsid w:val="00AC2A73"/>
    <w:rsid w:val="00AC3783"/>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998"/>
    <w:rsid w:val="00AE79DB"/>
    <w:rsid w:val="00AF0C27"/>
    <w:rsid w:val="00AF0D9C"/>
    <w:rsid w:val="00AF170A"/>
    <w:rsid w:val="00AF1ACA"/>
    <w:rsid w:val="00AF1C24"/>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8A3"/>
    <w:rsid w:val="00B67AFA"/>
    <w:rsid w:val="00B7038B"/>
    <w:rsid w:val="00B7048E"/>
    <w:rsid w:val="00B71723"/>
    <w:rsid w:val="00B731BE"/>
    <w:rsid w:val="00B736F8"/>
    <w:rsid w:val="00B74E0B"/>
    <w:rsid w:val="00B75844"/>
    <w:rsid w:val="00B75923"/>
    <w:rsid w:val="00B75CD2"/>
    <w:rsid w:val="00B76411"/>
    <w:rsid w:val="00B76B70"/>
    <w:rsid w:val="00B80E68"/>
    <w:rsid w:val="00B810B9"/>
    <w:rsid w:val="00B81FB4"/>
    <w:rsid w:val="00B8228B"/>
    <w:rsid w:val="00B82449"/>
    <w:rsid w:val="00B82A2F"/>
    <w:rsid w:val="00B837FC"/>
    <w:rsid w:val="00B83B60"/>
    <w:rsid w:val="00B83BBA"/>
    <w:rsid w:val="00B84D00"/>
    <w:rsid w:val="00B85EF9"/>
    <w:rsid w:val="00B86745"/>
    <w:rsid w:val="00B8688C"/>
    <w:rsid w:val="00B8690F"/>
    <w:rsid w:val="00B871B0"/>
    <w:rsid w:val="00B872E7"/>
    <w:rsid w:val="00B87463"/>
    <w:rsid w:val="00B90492"/>
    <w:rsid w:val="00B90631"/>
    <w:rsid w:val="00B91CF0"/>
    <w:rsid w:val="00B91F54"/>
    <w:rsid w:val="00B92009"/>
    <w:rsid w:val="00B92384"/>
    <w:rsid w:val="00B93844"/>
    <w:rsid w:val="00B94164"/>
    <w:rsid w:val="00B94C2E"/>
    <w:rsid w:val="00B96ECA"/>
    <w:rsid w:val="00B976EA"/>
    <w:rsid w:val="00BA0C30"/>
    <w:rsid w:val="00BA0CCE"/>
    <w:rsid w:val="00BA1279"/>
    <w:rsid w:val="00BA139C"/>
    <w:rsid w:val="00BA150F"/>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F95"/>
    <w:rsid w:val="00BC0FB7"/>
    <w:rsid w:val="00BC160B"/>
    <w:rsid w:val="00BC3523"/>
    <w:rsid w:val="00BC35F2"/>
    <w:rsid w:val="00BC3BB1"/>
    <w:rsid w:val="00BC4C10"/>
    <w:rsid w:val="00BC5007"/>
    <w:rsid w:val="00BC5839"/>
    <w:rsid w:val="00BD0363"/>
    <w:rsid w:val="00BD03F5"/>
    <w:rsid w:val="00BD2069"/>
    <w:rsid w:val="00BD23D6"/>
    <w:rsid w:val="00BD24CC"/>
    <w:rsid w:val="00BD25D6"/>
    <w:rsid w:val="00BD2A06"/>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6495"/>
    <w:rsid w:val="00BF6861"/>
    <w:rsid w:val="00BF6DAE"/>
    <w:rsid w:val="00BF6F23"/>
    <w:rsid w:val="00BF77A2"/>
    <w:rsid w:val="00BF79B6"/>
    <w:rsid w:val="00C017C1"/>
    <w:rsid w:val="00C03ADA"/>
    <w:rsid w:val="00C04A23"/>
    <w:rsid w:val="00C04DAB"/>
    <w:rsid w:val="00C051A1"/>
    <w:rsid w:val="00C05D51"/>
    <w:rsid w:val="00C05E63"/>
    <w:rsid w:val="00C06431"/>
    <w:rsid w:val="00C06466"/>
    <w:rsid w:val="00C067E9"/>
    <w:rsid w:val="00C0694B"/>
    <w:rsid w:val="00C06B71"/>
    <w:rsid w:val="00C0740C"/>
    <w:rsid w:val="00C07B18"/>
    <w:rsid w:val="00C10D6C"/>
    <w:rsid w:val="00C117BA"/>
    <w:rsid w:val="00C11846"/>
    <w:rsid w:val="00C13876"/>
    <w:rsid w:val="00C13D99"/>
    <w:rsid w:val="00C141C7"/>
    <w:rsid w:val="00C142C4"/>
    <w:rsid w:val="00C14337"/>
    <w:rsid w:val="00C144D7"/>
    <w:rsid w:val="00C148D2"/>
    <w:rsid w:val="00C156D8"/>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10EA"/>
    <w:rsid w:val="00C51E89"/>
    <w:rsid w:val="00C52654"/>
    <w:rsid w:val="00C528D2"/>
    <w:rsid w:val="00C535A9"/>
    <w:rsid w:val="00C53967"/>
    <w:rsid w:val="00C53C14"/>
    <w:rsid w:val="00C53EC0"/>
    <w:rsid w:val="00C548C2"/>
    <w:rsid w:val="00C54A55"/>
    <w:rsid w:val="00C54FE9"/>
    <w:rsid w:val="00C55198"/>
    <w:rsid w:val="00C555AF"/>
    <w:rsid w:val="00C555C9"/>
    <w:rsid w:val="00C55DE3"/>
    <w:rsid w:val="00C55DEB"/>
    <w:rsid w:val="00C5606E"/>
    <w:rsid w:val="00C5622E"/>
    <w:rsid w:val="00C563B0"/>
    <w:rsid w:val="00C56784"/>
    <w:rsid w:val="00C56D5B"/>
    <w:rsid w:val="00C56E11"/>
    <w:rsid w:val="00C57373"/>
    <w:rsid w:val="00C5776C"/>
    <w:rsid w:val="00C60850"/>
    <w:rsid w:val="00C60BCD"/>
    <w:rsid w:val="00C60DB5"/>
    <w:rsid w:val="00C60FD0"/>
    <w:rsid w:val="00C614DD"/>
    <w:rsid w:val="00C62424"/>
    <w:rsid w:val="00C63703"/>
    <w:rsid w:val="00C63A35"/>
    <w:rsid w:val="00C64503"/>
    <w:rsid w:val="00C650FE"/>
    <w:rsid w:val="00C6592A"/>
    <w:rsid w:val="00C65A8D"/>
    <w:rsid w:val="00C65CAC"/>
    <w:rsid w:val="00C65CD5"/>
    <w:rsid w:val="00C666DF"/>
    <w:rsid w:val="00C6703D"/>
    <w:rsid w:val="00C67399"/>
    <w:rsid w:val="00C678E0"/>
    <w:rsid w:val="00C70290"/>
    <w:rsid w:val="00C70AAE"/>
    <w:rsid w:val="00C70BDB"/>
    <w:rsid w:val="00C71A54"/>
    <w:rsid w:val="00C71C8F"/>
    <w:rsid w:val="00C7203C"/>
    <w:rsid w:val="00C7275E"/>
    <w:rsid w:val="00C72830"/>
    <w:rsid w:val="00C735AA"/>
    <w:rsid w:val="00C743B5"/>
    <w:rsid w:val="00C74772"/>
    <w:rsid w:val="00C7533E"/>
    <w:rsid w:val="00C75DB5"/>
    <w:rsid w:val="00C776FC"/>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5135"/>
    <w:rsid w:val="00C85163"/>
    <w:rsid w:val="00C85CA3"/>
    <w:rsid w:val="00C86306"/>
    <w:rsid w:val="00C863A4"/>
    <w:rsid w:val="00C86557"/>
    <w:rsid w:val="00C86646"/>
    <w:rsid w:val="00C86955"/>
    <w:rsid w:val="00C86A47"/>
    <w:rsid w:val="00C87183"/>
    <w:rsid w:val="00C87568"/>
    <w:rsid w:val="00C87CD3"/>
    <w:rsid w:val="00C912B7"/>
    <w:rsid w:val="00C919D7"/>
    <w:rsid w:val="00C91DD5"/>
    <w:rsid w:val="00C9221E"/>
    <w:rsid w:val="00C924D4"/>
    <w:rsid w:val="00C92DA4"/>
    <w:rsid w:val="00C930B6"/>
    <w:rsid w:val="00C93C55"/>
    <w:rsid w:val="00C93CCD"/>
    <w:rsid w:val="00C944CD"/>
    <w:rsid w:val="00C9502F"/>
    <w:rsid w:val="00C955AB"/>
    <w:rsid w:val="00C966B5"/>
    <w:rsid w:val="00C96F1B"/>
    <w:rsid w:val="00C9726A"/>
    <w:rsid w:val="00CA0076"/>
    <w:rsid w:val="00CA03F8"/>
    <w:rsid w:val="00CA0A5E"/>
    <w:rsid w:val="00CA0C1F"/>
    <w:rsid w:val="00CA0F80"/>
    <w:rsid w:val="00CA156F"/>
    <w:rsid w:val="00CA1B2C"/>
    <w:rsid w:val="00CA1F85"/>
    <w:rsid w:val="00CA27C6"/>
    <w:rsid w:val="00CA27F5"/>
    <w:rsid w:val="00CA327B"/>
    <w:rsid w:val="00CA37DD"/>
    <w:rsid w:val="00CA3B83"/>
    <w:rsid w:val="00CA3CC0"/>
    <w:rsid w:val="00CA4CBD"/>
    <w:rsid w:val="00CA51BD"/>
    <w:rsid w:val="00CA53D3"/>
    <w:rsid w:val="00CA5CF5"/>
    <w:rsid w:val="00CA665C"/>
    <w:rsid w:val="00CB0A6E"/>
    <w:rsid w:val="00CB0F7A"/>
    <w:rsid w:val="00CB150A"/>
    <w:rsid w:val="00CB1719"/>
    <w:rsid w:val="00CB196E"/>
    <w:rsid w:val="00CB19DD"/>
    <w:rsid w:val="00CB2629"/>
    <w:rsid w:val="00CB2A47"/>
    <w:rsid w:val="00CB2C1F"/>
    <w:rsid w:val="00CB42A5"/>
    <w:rsid w:val="00CB4A40"/>
    <w:rsid w:val="00CB5C06"/>
    <w:rsid w:val="00CB5FE2"/>
    <w:rsid w:val="00CB646E"/>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3977"/>
    <w:rsid w:val="00CD3BD0"/>
    <w:rsid w:val="00CD4352"/>
    <w:rsid w:val="00CD4625"/>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74F"/>
    <w:rsid w:val="00CF4EB2"/>
    <w:rsid w:val="00CF5A01"/>
    <w:rsid w:val="00CF682B"/>
    <w:rsid w:val="00CF6C83"/>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35F5"/>
    <w:rsid w:val="00D13811"/>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210"/>
    <w:rsid w:val="00D337B1"/>
    <w:rsid w:val="00D34D10"/>
    <w:rsid w:val="00D35555"/>
    <w:rsid w:val="00D359BB"/>
    <w:rsid w:val="00D35F12"/>
    <w:rsid w:val="00D3601A"/>
    <w:rsid w:val="00D36083"/>
    <w:rsid w:val="00D3651D"/>
    <w:rsid w:val="00D37226"/>
    <w:rsid w:val="00D37271"/>
    <w:rsid w:val="00D374BD"/>
    <w:rsid w:val="00D401E9"/>
    <w:rsid w:val="00D40253"/>
    <w:rsid w:val="00D40599"/>
    <w:rsid w:val="00D40B95"/>
    <w:rsid w:val="00D40C3D"/>
    <w:rsid w:val="00D40F79"/>
    <w:rsid w:val="00D41563"/>
    <w:rsid w:val="00D41CF4"/>
    <w:rsid w:val="00D42612"/>
    <w:rsid w:val="00D4283C"/>
    <w:rsid w:val="00D4285A"/>
    <w:rsid w:val="00D4298C"/>
    <w:rsid w:val="00D42D68"/>
    <w:rsid w:val="00D43198"/>
    <w:rsid w:val="00D447E3"/>
    <w:rsid w:val="00D44E6A"/>
    <w:rsid w:val="00D44E9F"/>
    <w:rsid w:val="00D455B5"/>
    <w:rsid w:val="00D455F9"/>
    <w:rsid w:val="00D45A96"/>
    <w:rsid w:val="00D46488"/>
    <w:rsid w:val="00D465FA"/>
    <w:rsid w:val="00D4663A"/>
    <w:rsid w:val="00D47529"/>
    <w:rsid w:val="00D47A4A"/>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430E"/>
    <w:rsid w:val="00D64712"/>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2381"/>
    <w:rsid w:val="00D82B4B"/>
    <w:rsid w:val="00D832FD"/>
    <w:rsid w:val="00D843EC"/>
    <w:rsid w:val="00D84471"/>
    <w:rsid w:val="00D84D26"/>
    <w:rsid w:val="00D869CC"/>
    <w:rsid w:val="00D86D9B"/>
    <w:rsid w:val="00D87269"/>
    <w:rsid w:val="00D87906"/>
    <w:rsid w:val="00D879E4"/>
    <w:rsid w:val="00D87F21"/>
    <w:rsid w:val="00D90740"/>
    <w:rsid w:val="00D91085"/>
    <w:rsid w:val="00D910D8"/>
    <w:rsid w:val="00D91C16"/>
    <w:rsid w:val="00D92392"/>
    <w:rsid w:val="00D9322C"/>
    <w:rsid w:val="00D935B4"/>
    <w:rsid w:val="00D93F9F"/>
    <w:rsid w:val="00D94322"/>
    <w:rsid w:val="00D96BB5"/>
    <w:rsid w:val="00D96E3E"/>
    <w:rsid w:val="00D96F1E"/>
    <w:rsid w:val="00D97022"/>
    <w:rsid w:val="00D97036"/>
    <w:rsid w:val="00D97521"/>
    <w:rsid w:val="00D9759F"/>
    <w:rsid w:val="00D975EB"/>
    <w:rsid w:val="00D97FC9"/>
    <w:rsid w:val="00DA0273"/>
    <w:rsid w:val="00DA0E24"/>
    <w:rsid w:val="00DA1563"/>
    <w:rsid w:val="00DA1B9A"/>
    <w:rsid w:val="00DA1FF2"/>
    <w:rsid w:val="00DA4593"/>
    <w:rsid w:val="00DA4E3E"/>
    <w:rsid w:val="00DA507C"/>
    <w:rsid w:val="00DA5A21"/>
    <w:rsid w:val="00DA689E"/>
    <w:rsid w:val="00DA6977"/>
    <w:rsid w:val="00DA76FF"/>
    <w:rsid w:val="00DA78E2"/>
    <w:rsid w:val="00DA7D8E"/>
    <w:rsid w:val="00DB1A01"/>
    <w:rsid w:val="00DB288E"/>
    <w:rsid w:val="00DB2CFF"/>
    <w:rsid w:val="00DB2F09"/>
    <w:rsid w:val="00DB340C"/>
    <w:rsid w:val="00DB34ED"/>
    <w:rsid w:val="00DB4214"/>
    <w:rsid w:val="00DB44AD"/>
    <w:rsid w:val="00DB53DA"/>
    <w:rsid w:val="00DB72B7"/>
    <w:rsid w:val="00DB72BD"/>
    <w:rsid w:val="00DB76F1"/>
    <w:rsid w:val="00DB79DC"/>
    <w:rsid w:val="00DB7BD3"/>
    <w:rsid w:val="00DB7CDB"/>
    <w:rsid w:val="00DC0427"/>
    <w:rsid w:val="00DC07D2"/>
    <w:rsid w:val="00DC15CC"/>
    <w:rsid w:val="00DC1F4C"/>
    <w:rsid w:val="00DC2172"/>
    <w:rsid w:val="00DC25F6"/>
    <w:rsid w:val="00DC2B5E"/>
    <w:rsid w:val="00DC2EE5"/>
    <w:rsid w:val="00DC35D7"/>
    <w:rsid w:val="00DC3613"/>
    <w:rsid w:val="00DC3F3F"/>
    <w:rsid w:val="00DC4F07"/>
    <w:rsid w:val="00DC7B02"/>
    <w:rsid w:val="00DD0E75"/>
    <w:rsid w:val="00DD1139"/>
    <w:rsid w:val="00DD13D0"/>
    <w:rsid w:val="00DD1977"/>
    <w:rsid w:val="00DD1BF9"/>
    <w:rsid w:val="00DD1E74"/>
    <w:rsid w:val="00DD2ABF"/>
    <w:rsid w:val="00DD2CDD"/>
    <w:rsid w:val="00DD2F79"/>
    <w:rsid w:val="00DD51C7"/>
    <w:rsid w:val="00DD5386"/>
    <w:rsid w:val="00DD6761"/>
    <w:rsid w:val="00DD749D"/>
    <w:rsid w:val="00DD7C85"/>
    <w:rsid w:val="00DE0548"/>
    <w:rsid w:val="00DE0E44"/>
    <w:rsid w:val="00DE1391"/>
    <w:rsid w:val="00DE18DB"/>
    <w:rsid w:val="00DE2B79"/>
    <w:rsid w:val="00DE3200"/>
    <w:rsid w:val="00DE3311"/>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F5A"/>
    <w:rsid w:val="00DF203E"/>
    <w:rsid w:val="00DF2268"/>
    <w:rsid w:val="00DF2450"/>
    <w:rsid w:val="00DF2AB8"/>
    <w:rsid w:val="00DF2D84"/>
    <w:rsid w:val="00DF4F8F"/>
    <w:rsid w:val="00DF523F"/>
    <w:rsid w:val="00DF52DF"/>
    <w:rsid w:val="00DF5B2C"/>
    <w:rsid w:val="00DF668B"/>
    <w:rsid w:val="00DF6BCE"/>
    <w:rsid w:val="00E000C0"/>
    <w:rsid w:val="00E002CA"/>
    <w:rsid w:val="00E00300"/>
    <w:rsid w:val="00E004DB"/>
    <w:rsid w:val="00E00999"/>
    <w:rsid w:val="00E00D39"/>
    <w:rsid w:val="00E00FDF"/>
    <w:rsid w:val="00E01271"/>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35C0"/>
    <w:rsid w:val="00E13743"/>
    <w:rsid w:val="00E137FA"/>
    <w:rsid w:val="00E13C31"/>
    <w:rsid w:val="00E1462D"/>
    <w:rsid w:val="00E15240"/>
    <w:rsid w:val="00E16688"/>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58BC"/>
    <w:rsid w:val="00E369BE"/>
    <w:rsid w:val="00E37CE1"/>
    <w:rsid w:val="00E40033"/>
    <w:rsid w:val="00E401E1"/>
    <w:rsid w:val="00E40378"/>
    <w:rsid w:val="00E4085B"/>
    <w:rsid w:val="00E40DEF"/>
    <w:rsid w:val="00E425B1"/>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2D6"/>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6D0"/>
    <w:rsid w:val="00E671EE"/>
    <w:rsid w:val="00E679FA"/>
    <w:rsid w:val="00E67EAF"/>
    <w:rsid w:val="00E70472"/>
    <w:rsid w:val="00E70509"/>
    <w:rsid w:val="00E7114E"/>
    <w:rsid w:val="00E71A15"/>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427C"/>
    <w:rsid w:val="00E942AF"/>
    <w:rsid w:val="00E953CC"/>
    <w:rsid w:val="00E9547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CB3"/>
    <w:rsid w:val="00EA6F85"/>
    <w:rsid w:val="00EA7B23"/>
    <w:rsid w:val="00EB09D3"/>
    <w:rsid w:val="00EB0AF1"/>
    <w:rsid w:val="00EB1401"/>
    <w:rsid w:val="00EB192C"/>
    <w:rsid w:val="00EB24E6"/>
    <w:rsid w:val="00EB2980"/>
    <w:rsid w:val="00EB34DA"/>
    <w:rsid w:val="00EB4214"/>
    <w:rsid w:val="00EB4EC0"/>
    <w:rsid w:val="00EB5606"/>
    <w:rsid w:val="00EB5FCF"/>
    <w:rsid w:val="00EB615C"/>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7D1"/>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763"/>
    <w:rsid w:val="00F11D48"/>
    <w:rsid w:val="00F11FB6"/>
    <w:rsid w:val="00F1202D"/>
    <w:rsid w:val="00F12AF4"/>
    <w:rsid w:val="00F13165"/>
    <w:rsid w:val="00F13332"/>
    <w:rsid w:val="00F13345"/>
    <w:rsid w:val="00F13EC9"/>
    <w:rsid w:val="00F145C5"/>
    <w:rsid w:val="00F14A30"/>
    <w:rsid w:val="00F14A5D"/>
    <w:rsid w:val="00F14A9B"/>
    <w:rsid w:val="00F15BEF"/>
    <w:rsid w:val="00F1687C"/>
    <w:rsid w:val="00F17862"/>
    <w:rsid w:val="00F17C41"/>
    <w:rsid w:val="00F2023A"/>
    <w:rsid w:val="00F213C1"/>
    <w:rsid w:val="00F21583"/>
    <w:rsid w:val="00F22F83"/>
    <w:rsid w:val="00F2345A"/>
    <w:rsid w:val="00F2395D"/>
    <w:rsid w:val="00F2441B"/>
    <w:rsid w:val="00F2551F"/>
    <w:rsid w:val="00F25E9D"/>
    <w:rsid w:val="00F26196"/>
    <w:rsid w:val="00F2662E"/>
    <w:rsid w:val="00F266CC"/>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57F"/>
    <w:rsid w:val="00F40BB1"/>
    <w:rsid w:val="00F40E27"/>
    <w:rsid w:val="00F40E9D"/>
    <w:rsid w:val="00F41A9B"/>
    <w:rsid w:val="00F423CB"/>
    <w:rsid w:val="00F43593"/>
    <w:rsid w:val="00F43A34"/>
    <w:rsid w:val="00F449B2"/>
    <w:rsid w:val="00F44A82"/>
    <w:rsid w:val="00F46124"/>
    <w:rsid w:val="00F4657E"/>
    <w:rsid w:val="00F4736E"/>
    <w:rsid w:val="00F47370"/>
    <w:rsid w:val="00F50EC8"/>
    <w:rsid w:val="00F51BAD"/>
    <w:rsid w:val="00F51D79"/>
    <w:rsid w:val="00F52316"/>
    <w:rsid w:val="00F53078"/>
    <w:rsid w:val="00F531CF"/>
    <w:rsid w:val="00F5321C"/>
    <w:rsid w:val="00F54347"/>
    <w:rsid w:val="00F54A85"/>
    <w:rsid w:val="00F54BC8"/>
    <w:rsid w:val="00F54E49"/>
    <w:rsid w:val="00F54EEC"/>
    <w:rsid w:val="00F54FDB"/>
    <w:rsid w:val="00F558D4"/>
    <w:rsid w:val="00F559E8"/>
    <w:rsid w:val="00F563BD"/>
    <w:rsid w:val="00F578FD"/>
    <w:rsid w:val="00F57AFC"/>
    <w:rsid w:val="00F60361"/>
    <w:rsid w:val="00F60709"/>
    <w:rsid w:val="00F608F3"/>
    <w:rsid w:val="00F6090B"/>
    <w:rsid w:val="00F610D3"/>
    <w:rsid w:val="00F61697"/>
    <w:rsid w:val="00F626DE"/>
    <w:rsid w:val="00F63066"/>
    <w:rsid w:val="00F636AD"/>
    <w:rsid w:val="00F64664"/>
    <w:rsid w:val="00F64B74"/>
    <w:rsid w:val="00F64E2A"/>
    <w:rsid w:val="00F65391"/>
    <w:rsid w:val="00F6558D"/>
    <w:rsid w:val="00F65884"/>
    <w:rsid w:val="00F65966"/>
    <w:rsid w:val="00F6609F"/>
    <w:rsid w:val="00F666DA"/>
    <w:rsid w:val="00F66ADE"/>
    <w:rsid w:val="00F6711D"/>
    <w:rsid w:val="00F679D7"/>
    <w:rsid w:val="00F70211"/>
    <w:rsid w:val="00F70C33"/>
    <w:rsid w:val="00F714CE"/>
    <w:rsid w:val="00F71DE9"/>
    <w:rsid w:val="00F71EDA"/>
    <w:rsid w:val="00F71F7F"/>
    <w:rsid w:val="00F727BB"/>
    <w:rsid w:val="00F740F1"/>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73C6"/>
    <w:rsid w:val="00FA7586"/>
    <w:rsid w:val="00FA7855"/>
    <w:rsid w:val="00FB0152"/>
    <w:rsid w:val="00FB03D4"/>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909"/>
    <w:rsid w:val="00FD3D50"/>
    <w:rsid w:val="00FD5C68"/>
    <w:rsid w:val="00FD67F9"/>
    <w:rsid w:val="00FD69E3"/>
    <w:rsid w:val="00FD7719"/>
    <w:rsid w:val="00FD7905"/>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F0106"/>
    <w:rsid w:val="00FF0345"/>
    <w:rsid w:val="00FF0748"/>
    <w:rsid w:val="00FF0764"/>
    <w:rsid w:val="00FF172B"/>
    <w:rsid w:val="00FF1DEC"/>
    <w:rsid w:val="00FF2213"/>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GridTableLight">
    <w:name w:val="Grid Table Light"/>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
    <w:name w:val="Plain Table 2"/>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
    <w:name w:val="Grid Table 2"/>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
    <w:name w:val="Grid Table 3"/>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GridTableLight">
    <w:name w:val="Grid Table Light"/>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
    <w:name w:val="Plain Table 2"/>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
    <w:name w:val="Grid Table 2"/>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
    <w:name w:val="Grid Table 3"/>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2.xml"/><Relationship Id="rId28"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image" Target="media/image10.tif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tiff"/><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056E60C1-8C46-45C6-9DB8-E85C6D933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83</TotalTime>
  <Pages>24</Pages>
  <Words>21247</Words>
  <Characters>121109</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Clay</cp:lastModifiedBy>
  <cp:revision>31</cp:revision>
  <cp:lastPrinted>2018-05-25T06:00:00Z</cp:lastPrinted>
  <dcterms:created xsi:type="dcterms:W3CDTF">2019-01-15T17:40:00Z</dcterms:created>
  <dcterms:modified xsi:type="dcterms:W3CDTF">2019-03-17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aA4A3UU"/&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